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E86F9" w14:textId="77777777" w:rsidR="00C46D2B" w:rsidRDefault="00C46D2B">
      <w:pPr>
        <w:pStyle w:val="Heading1"/>
      </w:pPr>
      <w:bookmarkStart w:id="0" w:name="sharing-your-knowledge"/>
      <w:r>
        <w:t>6. Sharing Your Knowledge</w:t>
      </w:r>
    </w:p>
    <w:p w14:paraId="4E9E86FA" w14:textId="77777777" w:rsidR="00C46D2B" w:rsidRDefault="00C46D2B">
      <w:pPr>
        <w:pStyle w:val="Heading2"/>
      </w:pPr>
      <w:bookmarkStart w:id="1" w:name="overview-5"/>
      <w:r>
        <w:t>Overview</w:t>
      </w:r>
    </w:p>
    <w:p w14:paraId="4E9E86FB" w14:textId="3D7DEF62" w:rsidR="00C46D2B" w:rsidRDefault="00C46D2B">
      <w:pPr>
        <w:pStyle w:val="FirstParagraph"/>
      </w:pPr>
      <w:r>
        <w:t xml:space="preserve">Congratulations! You’ve made it to the final unit in our course, </w:t>
      </w:r>
      <w:r w:rsidRPr="26E6D861">
        <w:rPr>
          <w:i/>
          <w:iCs/>
        </w:rPr>
        <w:t>Learning with Technology</w:t>
      </w:r>
      <w:r>
        <w:t>. In this last unit we will have a chance to explore some digital tools that you may encounter in your academic studies at TWU. We’ll look at how these skills translate to preparing you for the workplace and will examine the role technology plays in your chosen field of study. You’ll also have the opportunit</w:t>
      </w:r>
      <w:r w:rsidR="006214FC">
        <w:t>y</w:t>
      </w:r>
      <w:r>
        <w:t xml:space="preserve"> to research some current events related to societal issues and the internet and will discuss how to address these challenges. Finally, we’ll conclude our course with a discussion on digital wisdom. As you begin this unit, here are some guidi</w:t>
      </w:r>
      <w:r w:rsidR="00AB5B5A">
        <w:t>n</w:t>
      </w:r>
      <w:r>
        <w:t>g question</w:t>
      </w:r>
      <w:r w:rsidR="006214FC">
        <w:t>s</w:t>
      </w:r>
      <w:r>
        <w:t xml:space="preserve"> to consider:</w:t>
      </w:r>
    </w:p>
    <w:p w14:paraId="74388026" w14:textId="33E4B64F" w:rsidR="006214FC" w:rsidRPr="006214FC" w:rsidRDefault="00C46D2B" w:rsidP="26E6D861">
      <w:pPr>
        <w:pStyle w:val="ListBullet"/>
      </w:pPr>
      <w:r>
        <w:t>How will my use of technology support my social, academic, and spiritual goals?</w:t>
      </w:r>
    </w:p>
    <w:p w14:paraId="1EE3819B" w14:textId="30625E74" w:rsidR="006214FC" w:rsidRPr="006214FC" w:rsidRDefault="00C46D2B" w:rsidP="26E6D861">
      <w:pPr>
        <w:pStyle w:val="ListBullet"/>
      </w:pPr>
      <w:r>
        <w:t>How will I share my knowledge and skills to engage as a digital global citizen?</w:t>
      </w:r>
    </w:p>
    <w:p w14:paraId="4E9E86FC" w14:textId="0E7DF568" w:rsidR="00C46D2B" w:rsidRDefault="00C46D2B" w:rsidP="26E6D861">
      <w:pPr>
        <w:pStyle w:val="ListBullet"/>
      </w:pPr>
      <w:r>
        <w:t>How will I connect and collaborate with others as part of an inclusive digital community?</w:t>
      </w:r>
    </w:p>
    <w:p w14:paraId="4E9E86FD" w14:textId="77777777" w:rsidR="00C46D2B" w:rsidRDefault="00C46D2B">
      <w:pPr>
        <w:pStyle w:val="Heading3"/>
      </w:pPr>
      <w:bookmarkStart w:id="2" w:name="topics-5"/>
      <w:r>
        <w:t>Topics</w:t>
      </w:r>
    </w:p>
    <w:p w14:paraId="4E9E86FE" w14:textId="77777777" w:rsidR="00C46D2B" w:rsidRDefault="00C46D2B">
      <w:pPr>
        <w:pStyle w:val="FirstParagraph"/>
      </w:pPr>
      <w:r>
        <w:t>This unit is divided into the following topics:</w:t>
      </w:r>
    </w:p>
    <w:p w14:paraId="4E9E86FF" w14:textId="6C0A4129" w:rsidR="00C46D2B" w:rsidRDefault="00C46D2B" w:rsidP="00D80B96">
      <w:pPr>
        <w:pStyle w:val="Compact"/>
        <w:numPr>
          <w:ilvl w:val="0"/>
          <w:numId w:val="3"/>
        </w:numPr>
      </w:pPr>
      <w:r>
        <w:t xml:space="preserve">Sharing </w:t>
      </w:r>
      <w:r w:rsidR="00AB5B5A">
        <w:t>y</w:t>
      </w:r>
      <w:r>
        <w:t xml:space="preserve">our </w:t>
      </w:r>
      <w:r w:rsidR="006214FC">
        <w:t>l</w:t>
      </w:r>
      <w:r>
        <w:t>earning at TWU</w:t>
      </w:r>
    </w:p>
    <w:p w14:paraId="4E9E8700" w14:textId="55465ACF" w:rsidR="00C46D2B" w:rsidRDefault="00C46D2B" w:rsidP="00D80B96">
      <w:pPr>
        <w:pStyle w:val="Compact"/>
        <w:numPr>
          <w:ilvl w:val="0"/>
          <w:numId w:val="3"/>
        </w:numPr>
      </w:pPr>
      <w:r>
        <w:t xml:space="preserve">Digital </w:t>
      </w:r>
      <w:r w:rsidR="006214FC">
        <w:t>p</w:t>
      </w:r>
      <w:r>
        <w:t xml:space="preserve">ractices in the </w:t>
      </w:r>
      <w:r w:rsidR="006214FC">
        <w:t>w</w:t>
      </w:r>
      <w:r>
        <w:t>orkplace</w:t>
      </w:r>
    </w:p>
    <w:p w14:paraId="4E9E8701" w14:textId="12017D1B" w:rsidR="00C46D2B" w:rsidRDefault="00C46D2B" w:rsidP="00D80B96">
      <w:pPr>
        <w:pStyle w:val="Compact"/>
        <w:numPr>
          <w:ilvl w:val="0"/>
          <w:numId w:val="3"/>
        </w:numPr>
      </w:pPr>
      <w:r>
        <w:t xml:space="preserve">Societal </w:t>
      </w:r>
      <w:r w:rsidR="006214FC">
        <w:t>i</w:t>
      </w:r>
      <w:r>
        <w:t xml:space="preserve">ssues and the </w:t>
      </w:r>
      <w:r w:rsidR="006214FC">
        <w:t>i</w:t>
      </w:r>
      <w:r>
        <w:t>nternet</w:t>
      </w:r>
    </w:p>
    <w:p w14:paraId="4E9E8702" w14:textId="4955B6F7" w:rsidR="00C46D2B" w:rsidRDefault="00C46D2B" w:rsidP="00D80B96">
      <w:pPr>
        <w:pStyle w:val="Compact"/>
        <w:numPr>
          <w:ilvl w:val="0"/>
          <w:numId w:val="3"/>
        </w:numPr>
      </w:pPr>
      <w:r>
        <w:t xml:space="preserve">Digital </w:t>
      </w:r>
      <w:r w:rsidR="006214FC">
        <w:t>w</w:t>
      </w:r>
      <w:r>
        <w:t>isdom</w:t>
      </w:r>
    </w:p>
    <w:p w14:paraId="4E9E8703" w14:textId="77777777" w:rsidR="00C46D2B" w:rsidRDefault="00C46D2B">
      <w:pPr>
        <w:pStyle w:val="Heading3"/>
      </w:pPr>
      <w:bookmarkStart w:id="3" w:name="learning-outcomes-5"/>
      <w:bookmarkEnd w:id="2"/>
      <w:r>
        <w:t>Learning Outcomes</w:t>
      </w:r>
    </w:p>
    <w:p w14:paraId="4E9E8704" w14:textId="5ABC18AE" w:rsidR="00C46D2B" w:rsidRDefault="00C46D2B">
      <w:pPr>
        <w:pStyle w:val="FirstParagraph"/>
      </w:pPr>
      <w:r>
        <w:t xml:space="preserve">When you have completed this unit you </w:t>
      </w:r>
      <w:r w:rsidR="00D153B0">
        <w:t xml:space="preserve">will </w:t>
      </w:r>
      <w:r>
        <w:t>be able to:</w:t>
      </w:r>
    </w:p>
    <w:p w14:paraId="4E9E8705" w14:textId="3DCEB042" w:rsidR="00C46D2B" w:rsidRDefault="00C46D2B" w:rsidP="00D80B96">
      <w:pPr>
        <w:pStyle w:val="Compact"/>
        <w:numPr>
          <w:ilvl w:val="0"/>
          <w:numId w:val="2"/>
        </w:numPr>
      </w:pPr>
      <w:r>
        <w:t>Discuss how technology has changed business practices in your field of interest or career</w:t>
      </w:r>
    </w:p>
    <w:p w14:paraId="4E9E8706" w14:textId="77777777" w:rsidR="00C46D2B" w:rsidRDefault="00C46D2B" w:rsidP="00D80B96">
      <w:pPr>
        <w:pStyle w:val="Compact"/>
        <w:numPr>
          <w:ilvl w:val="0"/>
          <w:numId w:val="2"/>
        </w:numPr>
      </w:pPr>
      <w:r>
        <w:t>Utilize technology to discover and share knowledge, collaborate with others, and become engaged digital global citizens</w:t>
      </w:r>
    </w:p>
    <w:p w14:paraId="4E9E8707" w14:textId="0C016C23" w:rsidR="00C46D2B" w:rsidRDefault="00C46D2B" w:rsidP="00D80B96">
      <w:pPr>
        <w:pStyle w:val="Compact"/>
        <w:numPr>
          <w:ilvl w:val="0"/>
          <w:numId w:val="2"/>
        </w:numPr>
      </w:pPr>
      <w:r>
        <w:t>Describe societal issues and problematic online behaviours which have emerged in the digital world</w:t>
      </w:r>
      <w:r w:rsidR="006F5DE7">
        <w:t>,</w:t>
      </w:r>
      <w:r>
        <w:t xml:space="preserve"> and how to deal with these challenges in an ethical manner</w:t>
      </w:r>
    </w:p>
    <w:p w14:paraId="4E9E8708" w14:textId="5ADC2172" w:rsidR="00C46D2B" w:rsidRDefault="00C46D2B" w:rsidP="00D80B96">
      <w:pPr>
        <w:pStyle w:val="Compact"/>
        <w:numPr>
          <w:ilvl w:val="0"/>
          <w:numId w:val="2"/>
        </w:numPr>
      </w:pPr>
      <w:r>
        <w:t>Create inclusive digital communities which embody a sense of belonging, connection, and Christian hospitality</w:t>
      </w:r>
    </w:p>
    <w:p w14:paraId="4E9E8709" w14:textId="77777777" w:rsidR="00C46D2B" w:rsidRDefault="00C46D2B" w:rsidP="00D80B96">
      <w:pPr>
        <w:pStyle w:val="Compact"/>
        <w:numPr>
          <w:ilvl w:val="0"/>
          <w:numId w:val="2"/>
        </w:numPr>
      </w:pPr>
      <w:r>
        <w:t>Create a personalized narrative to document and express your learning process</w:t>
      </w:r>
    </w:p>
    <w:p w14:paraId="4E9E870A" w14:textId="77777777" w:rsidR="00C46D2B" w:rsidRDefault="00C46D2B" w:rsidP="00D80B96">
      <w:pPr>
        <w:pStyle w:val="Compact"/>
        <w:numPr>
          <w:ilvl w:val="0"/>
          <w:numId w:val="2"/>
        </w:numPr>
      </w:pPr>
      <w:r>
        <w:t>Practice evaluative judgment to document your process of learning in complex domains of knowledge</w:t>
      </w:r>
    </w:p>
    <w:p w14:paraId="4E9E870B" w14:textId="77777777" w:rsidR="00C46D2B" w:rsidRDefault="00C46D2B">
      <w:pPr>
        <w:pStyle w:val="Heading3"/>
      </w:pPr>
      <w:bookmarkStart w:id="4" w:name="activity-checklist-5"/>
      <w:bookmarkEnd w:id="3"/>
      <w:r>
        <w:lastRenderedPageBreak/>
        <w:t>Activity Checklist</w:t>
      </w:r>
    </w:p>
    <w:p w14:paraId="4E9E870C" w14:textId="77777777" w:rsidR="00C46D2B" w:rsidRDefault="00C46D2B">
      <w:pPr>
        <w:pStyle w:val="FirstParagraph"/>
      </w:pPr>
      <w:r>
        <w:t>Here is a checklist of learning activities you will benefit from in completing this unit. You may find it useful for planning your work.</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1A" w14:textId="77777777" w:rsidTr="26E6D861">
        <w:trPr>
          <w:cantSplit/>
        </w:trPr>
        <w:tc>
          <w:tcPr>
            <w:tcW w:w="0" w:type="auto"/>
            <w:tcMar>
              <w:left w:w="144" w:type="dxa"/>
            </w:tcMar>
          </w:tcPr>
          <w:p w14:paraId="4E9E870D" w14:textId="77777777" w:rsidR="00C46D2B" w:rsidRDefault="00C46D2B">
            <w:pPr>
              <w:pStyle w:val="BodyText"/>
              <w:spacing w:before="16" w:after="64"/>
            </w:pPr>
          </w:p>
          <w:p w14:paraId="4E9E870E" w14:textId="77777777" w:rsidR="00C46D2B" w:rsidRDefault="00C46D2B">
            <w:pPr>
              <w:pStyle w:val="BodyText"/>
              <w:spacing w:before="16"/>
            </w:pPr>
            <w:r>
              <w:rPr>
                <w:b/>
                <w:bCs/>
              </w:rPr>
              <w:t>Learning Activities</w:t>
            </w:r>
          </w:p>
          <w:p w14:paraId="4E9E870F" w14:textId="44FE4F40" w:rsidR="00C46D2B" w:rsidRDefault="00C46D2B" w:rsidP="00D80B96">
            <w:pPr>
              <w:pStyle w:val="Compact"/>
              <w:numPr>
                <w:ilvl w:val="0"/>
                <w:numId w:val="2"/>
              </w:numPr>
            </w:pPr>
            <w:r>
              <w:t xml:space="preserve">Watch the video </w:t>
            </w:r>
            <w:hyperlink r:id="rId11" w:history="1">
              <w:r w:rsidRPr="26E6D861">
                <w:rPr>
                  <w:rStyle w:val="Hyperlink"/>
                </w:rPr>
                <w:t>Higher Ed Trends: Student Career Anxiety and the Future of Work</w:t>
              </w:r>
            </w:hyperlink>
            <w:r w:rsidR="001820BB">
              <w:t xml:space="preserve"> </w:t>
            </w:r>
            <w:r w:rsidR="00EE5006">
              <w:fldChar w:fldCharType="begin"/>
            </w:r>
            <w:r w:rsidR="000C2F16">
              <w:instrText xml:space="preserve"> ADDIN ZOTERO_ITEM CSL_CITATION {"citationID":"tKpODaca","properties":{"formattedCitation":"(2015)","plainCitation":"(2015)","noteIndex":0},"citationItems":[{"id":389,"uris":["http://zotero.org/users/14693029/items/JSGV4WV2"],"itemData":{"id":389,"type":"motion_picture","medium":"Video","note":"author: Eduvation ||","publisher":"YouTube","title":"Higher ed trends: Student career anxiety and the future of work","URL":"https://www.youtube.com/watch?v=iY4UhfQefdU","issued":{"date-parts":[["2015",8,12]]}},"label":"page","suppress-author":true}],"schema":"https://github.com/citation-style-language/schema/raw/master/csl-citation.json"} </w:instrText>
            </w:r>
            <w:r w:rsidR="00EE5006">
              <w:fldChar w:fldCharType="separate"/>
            </w:r>
            <w:r w:rsidR="00EE5006" w:rsidRPr="00EE5006">
              <w:rPr>
                <w:rFonts w:ascii="Aptos" w:hAnsi="Aptos"/>
              </w:rPr>
              <w:t>(2015)</w:t>
            </w:r>
            <w:r w:rsidR="00EE5006">
              <w:fldChar w:fldCharType="end"/>
            </w:r>
          </w:p>
          <w:p w14:paraId="4E9E8710" w14:textId="77777777" w:rsidR="00C46D2B" w:rsidRDefault="00C46D2B" w:rsidP="00D80B96">
            <w:pPr>
              <w:pStyle w:val="Compact"/>
              <w:numPr>
                <w:ilvl w:val="0"/>
                <w:numId w:val="2"/>
              </w:numPr>
            </w:pPr>
            <w:r>
              <w:t>Read the articles on how the internet impacted the newspaper and music industries.</w:t>
            </w:r>
          </w:p>
          <w:p w14:paraId="4E9E8711" w14:textId="77777777" w:rsidR="00C46D2B" w:rsidRDefault="00C46D2B" w:rsidP="00D80B96">
            <w:pPr>
              <w:pStyle w:val="Compact"/>
              <w:numPr>
                <w:ilvl w:val="0"/>
                <w:numId w:val="2"/>
              </w:numPr>
            </w:pPr>
            <w:r>
              <w:t>Discuss the impact of digital technology on business.</w:t>
            </w:r>
          </w:p>
          <w:p w14:paraId="4E9E8712" w14:textId="77777777" w:rsidR="00C46D2B" w:rsidRDefault="00C46D2B" w:rsidP="00D80B96">
            <w:pPr>
              <w:pStyle w:val="Compact"/>
              <w:numPr>
                <w:ilvl w:val="0"/>
                <w:numId w:val="2"/>
              </w:numPr>
            </w:pPr>
            <w:r>
              <w:t>Explore AI tools for university students and view the resources provided.</w:t>
            </w:r>
          </w:p>
          <w:p w14:paraId="4E9E8713" w14:textId="77777777" w:rsidR="00C46D2B" w:rsidRDefault="00C46D2B" w:rsidP="00D80B96">
            <w:pPr>
              <w:pStyle w:val="Compact"/>
              <w:numPr>
                <w:ilvl w:val="0"/>
                <w:numId w:val="2"/>
              </w:numPr>
            </w:pPr>
            <w:r>
              <w:t>View the resources on AI and plagiarism.</w:t>
            </w:r>
          </w:p>
          <w:p w14:paraId="4E9E8714" w14:textId="77777777" w:rsidR="00C46D2B" w:rsidRDefault="00C46D2B" w:rsidP="00D80B96">
            <w:pPr>
              <w:pStyle w:val="Compact"/>
              <w:numPr>
                <w:ilvl w:val="0"/>
                <w:numId w:val="2"/>
              </w:numPr>
            </w:pPr>
            <w:r>
              <w:t>Discuss the impact of automation and AI in the workplace.</w:t>
            </w:r>
          </w:p>
          <w:p w14:paraId="4E9E8715" w14:textId="77777777" w:rsidR="00C46D2B" w:rsidRDefault="00C46D2B" w:rsidP="00D80B96">
            <w:pPr>
              <w:pStyle w:val="Compact"/>
              <w:numPr>
                <w:ilvl w:val="0"/>
                <w:numId w:val="2"/>
              </w:numPr>
            </w:pPr>
            <w:r>
              <w:t>View the resources on the price of AI and discuss the ethical implications.</w:t>
            </w:r>
          </w:p>
          <w:p w14:paraId="4E9E8716" w14:textId="77777777" w:rsidR="00C46D2B" w:rsidRDefault="00C46D2B" w:rsidP="00D80B96">
            <w:pPr>
              <w:pStyle w:val="Compact"/>
              <w:numPr>
                <w:ilvl w:val="0"/>
                <w:numId w:val="2"/>
              </w:numPr>
            </w:pPr>
            <w:r>
              <w:t>Explore the topics focusing on societal issues on the internet, including website tracking, trolling, net neutrality, and equity.</w:t>
            </w:r>
          </w:p>
          <w:p w14:paraId="4E9E8717" w14:textId="77777777" w:rsidR="00C46D2B" w:rsidRDefault="00C46D2B" w:rsidP="00D80B96">
            <w:pPr>
              <w:pStyle w:val="Compact"/>
              <w:numPr>
                <w:ilvl w:val="0"/>
                <w:numId w:val="2"/>
              </w:numPr>
            </w:pPr>
            <w:r>
              <w:t>Publish an editorial on your blog about an issue that interests you.</w:t>
            </w:r>
          </w:p>
          <w:p w14:paraId="4E9E8718" w14:textId="2DAFB42B" w:rsidR="00C46D2B" w:rsidRPr="004C3820" w:rsidRDefault="00C46D2B" w:rsidP="00D80B96">
            <w:pPr>
              <w:pStyle w:val="Compact"/>
              <w:numPr>
                <w:ilvl w:val="0"/>
                <w:numId w:val="2"/>
              </w:numPr>
            </w:pPr>
            <w:r>
              <w:t xml:space="preserve">Read the </w:t>
            </w:r>
            <w:r w:rsidR="00C431BB">
              <w:t>article</w:t>
            </w:r>
            <w:r>
              <w:t xml:space="preserve"> on digital wisdom and reflect on how technology serves both personal and communal benefits.</w:t>
            </w:r>
          </w:p>
          <w:p w14:paraId="33E22C26" w14:textId="77777777" w:rsidR="00847BBB" w:rsidRPr="00847BBB" w:rsidRDefault="00847BBB" w:rsidP="26E6D861">
            <w:pPr>
              <w:pStyle w:val="BlockText"/>
              <w:rPr>
                <w:i/>
                <w:iCs/>
              </w:rPr>
            </w:pPr>
            <w:r w:rsidRPr="26E6D861">
              <w:rPr>
                <w:b/>
                <w:bCs/>
                <w:i/>
                <w:iCs/>
              </w:rPr>
              <w:t>Notes</w:t>
            </w:r>
            <w:r w:rsidRPr="26E6D861">
              <w:rPr>
                <w:i/>
                <w:iCs/>
              </w:rPr>
              <w:t>:</w:t>
            </w:r>
          </w:p>
          <w:p w14:paraId="06C47644" w14:textId="77777777" w:rsidR="00847BBB" w:rsidRPr="00847BBB" w:rsidRDefault="00847BBB" w:rsidP="26E6D861">
            <w:pPr>
              <w:pStyle w:val="BlockText"/>
              <w:rPr>
                <w:i/>
                <w:iCs/>
              </w:rPr>
            </w:pPr>
            <w:r w:rsidRPr="26E6D861">
              <w:rPr>
                <w:i/>
                <w:iCs/>
              </w:rPr>
              <w:t>•</w:t>
            </w:r>
            <w:r>
              <w:tab/>
            </w:r>
            <w:r w:rsidRPr="26E6D861">
              <w:rPr>
                <w:i/>
                <w:iCs/>
              </w:rPr>
              <w:t>You will be directed to complete these activities as they come up in the unit.</w:t>
            </w:r>
          </w:p>
          <w:p w14:paraId="39F9B49E" w14:textId="77777777" w:rsidR="00847BBB" w:rsidRPr="00847BBB" w:rsidRDefault="00847BBB" w:rsidP="26E6D861">
            <w:pPr>
              <w:pStyle w:val="BlockText"/>
              <w:rPr>
                <w:i/>
                <w:iCs/>
              </w:rPr>
            </w:pPr>
            <w:r w:rsidRPr="26E6D861">
              <w:rPr>
                <w:i/>
                <w:iCs/>
              </w:rPr>
              <w:t>•</w:t>
            </w:r>
            <w:r>
              <w:tab/>
            </w:r>
            <w:r w:rsidRPr="26E6D861">
              <w:rPr>
                <w:i/>
                <w:iCs/>
              </w:rPr>
              <w:t>The learning activities in this course are designed to prepare you for the graded assignments in this course. You are strongly encouraged to complete them.</w:t>
            </w:r>
          </w:p>
          <w:p w14:paraId="4E9E8719" w14:textId="55400B55" w:rsidR="00C46D2B" w:rsidRDefault="00C46D2B" w:rsidP="26E6D861">
            <w:pPr>
              <w:pStyle w:val="BlockText"/>
              <w:rPr>
                <w:i/>
                <w:iCs/>
              </w:rPr>
            </w:pPr>
          </w:p>
        </w:tc>
      </w:tr>
    </w:tbl>
    <w:p w14:paraId="4E9E871B" w14:textId="77777777" w:rsidR="00C46D2B" w:rsidRDefault="00C46D2B">
      <w:pPr>
        <w:pStyle w:val="FirstParagraph"/>
      </w:pPr>
      <w:r>
        <w:t xml:space="preserve"> </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5817"/>
      </w:tblGrid>
      <w:tr w:rsidR="00C46D2B" w14:paraId="4E9E871F" w14:textId="77777777" w:rsidTr="26E6D861">
        <w:trPr>
          <w:cantSplit/>
        </w:trPr>
        <w:tc>
          <w:tcPr>
            <w:tcW w:w="0" w:type="auto"/>
            <w:tcMar>
              <w:left w:w="144" w:type="dxa"/>
            </w:tcMar>
          </w:tcPr>
          <w:p w14:paraId="4E9E871C" w14:textId="77777777" w:rsidR="00C46D2B" w:rsidRDefault="00C46D2B">
            <w:pPr>
              <w:pStyle w:val="BodyText"/>
              <w:spacing w:before="16" w:after="64"/>
            </w:pPr>
          </w:p>
          <w:p w14:paraId="4E9E871D" w14:textId="77777777" w:rsidR="00C46D2B" w:rsidRDefault="00C46D2B">
            <w:pPr>
              <w:pStyle w:val="BodyText"/>
              <w:spacing w:before="16"/>
            </w:pPr>
            <w:r>
              <w:rPr>
                <w:b/>
                <w:bCs/>
              </w:rPr>
              <w:t>Assessment</w:t>
            </w:r>
          </w:p>
          <w:p w14:paraId="4E9E871E" w14:textId="310B04C6" w:rsidR="00C46D2B" w:rsidRDefault="00C46D2B" w:rsidP="00D80B96">
            <w:pPr>
              <w:pStyle w:val="Compact"/>
              <w:numPr>
                <w:ilvl w:val="0"/>
                <w:numId w:val="2"/>
              </w:numPr>
            </w:pPr>
            <w:r w:rsidRPr="26E6D861">
              <w:rPr>
                <w:i/>
                <w:iCs/>
              </w:rPr>
              <w:t>See the Assessment section in Moodle for assignment details</w:t>
            </w:r>
            <w:r w:rsidR="24EA9B6B" w:rsidRPr="26E6D861">
              <w:rPr>
                <w:i/>
                <w:iCs/>
              </w:rPr>
              <w:t>.</w:t>
            </w:r>
          </w:p>
        </w:tc>
      </w:tr>
    </w:tbl>
    <w:p w14:paraId="4E9E8720" w14:textId="77777777" w:rsidR="00C46D2B" w:rsidRDefault="00C46D2B">
      <w:pPr>
        <w:pStyle w:val="Heading3"/>
      </w:pPr>
      <w:bookmarkStart w:id="5" w:name="resources-5"/>
      <w:bookmarkEnd w:id="4"/>
      <w:r>
        <w:t>Resources</w:t>
      </w:r>
    </w:p>
    <w:p w14:paraId="4E9E8721" w14:textId="77777777" w:rsidR="00C46D2B" w:rsidRDefault="00C46D2B" w:rsidP="00D80B96">
      <w:pPr>
        <w:pStyle w:val="Compact"/>
        <w:numPr>
          <w:ilvl w:val="0"/>
          <w:numId w:val="2"/>
        </w:numPr>
      </w:pPr>
      <w:r>
        <w:t>All resources will be provided online in the unit.</w:t>
      </w:r>
    </w:p>
    <w:tbl>
      <w:tblPr>
        <w:tblStyle w:val="Table"/>
        <w:tblW w:w="0" w:type="auto"/>
        <w:tblInd w:w="164" w:type="dxa"/>
        <w:tblBorders>
          <w:left w:val="single" w:sz="24" w:space="0" w:color="CC1914"/>
        </w:tblBorders>
        <w:tblCellMar>
          <w:left w:w="0" w:type="dxa"/>
          <w:right w:w="0" w:type="dxa"/>
        </w:tblCellMar>
        <w:tblLook w:val="0000" w:firstRow="0" w:lastRow="0" w:firstColumn="0" w:lastColumn="0" w:noHBand="0" w:noVBand="0"/>
      </w:tblPr>
      <w:tblGrid>
        <w:gridCol w:w="9166"/>
      </w:tblGrid>
      <w:tr w:rsidR="00C46D2B" w14:paraId="4E9E8726" w14:textId="77777777" w:rsidTr="26E6D861">
        <w:trPr>
          <w:cantSplit/>
        </w:trPr>
        <w:tc>
          <w:tcPr>
            <w:tcW w:w="0" w:type="auto"/>
            <w:tcMar>
              <w:left w:w="144" w:type="dxa"/>
            </w:tcMar>
          </w:tcPr>
          <w:p w14:paraId="4E9E8722" w14:textId="77777777" w:rsidR="00C46D2B" w:rsidRDefault="00C46D2B">
            <w:pPr>
              <w:pStyle w:val="FirstParagraph"/>
              <w:spacing w:before="16" w:after="64"/>
            </w:pPr>
          </w:p>
          <w:p w14:paraId="4E9E8723" w14:textId="77777777" w:rsidR="00C46D2B" w:rsidRDefault="00C46D2B">
            <w:pPr>
              <w:pStyle w:val="BodyText"/>
              <w:spacing w:before="16"/>
            </w:pPr>
            <w:r>
              <w:rPr>
                <w:b/>
                <w:bCs/>
                <w:i/>
                <w:iCs/>
              </w:rPr>
              <w:t>Resource Reminders</w:t>
            </w:r>
          </w:p>
          <w:p w14:paraId="4E9E8724" w14:textId="5CC88717" w:rsidR="00C46D2B" w:rsidRDefault="00C46D2B" w:rsidP="00D80B96">
            <w:pPr>
              <w:pStyle w:val="Compact"/>
              <w:numPr>
                <w:ilvl w:val="0"/>
                <w:numId w:val="2"/>
              </w:numPr>
            </w:pPr>
            <w:r>
              <w:t xml:space="preserve">Remember to continuously add resources </w:t>
            </w:r>
            <w:r w:rsidR="00A5007A">
              <w:t xml:space="preserve">that align with your learning goals </w:t>
            </w:r>
            <w:r>
              <w:t>to your Zotero library.</w:t>
            </w:r>
          </w:p>
          <w:p w14:paraId="4E9E8725" w14:textId="62E1508F" w:rsidR="00C46D2B" w:rsidRDefault="00C46D2B" w:rsidP="00D80B96">
            <w:pPr>
              <w:pStyle w:val="Compact"/>
              <w:numPr>
                <w:ilvl w:val="0"/>
                <w:numId w:val="2"/>
              </w:numPr>
            </w:pPr>
            <w:r>
              <w:t>Utilize your community—peers, coworkers, and online communities—as valuable resources! Stay engaged to seek assistance and exchange helpful resources and insights.</w:t>
            </w:r>
          </w:p>
        </w:tc>
      </w:tr>
    </w:tbl>
    <w:p w14:paraId="4E9E8727" w14:textId="647B98C4" w:rsidR="00C46D2B" w:rsidRDefault="00C46D2B">
      <w:pPr>
        <w:pStyle w:val="Heading2"/>
      </w:pPr>
      <w:bookmarkStart w:id="6" w:name="sharing-learning-at-twu"/>
      <w:bookmarkEnd w:id="1"/>
      <w:bookmarkEnd w:id="5"/>
      <w:r>
        <w:t>6.1 Sharing</w:t>
      </w:r>
      <w:r w:rsidR="00395AA1">
        <w:t xml:space="preserve"> Your</w:t>
      </w:r>
      <w:r>
        <w:t xml:space="preserve"> Learning at T</w:t>
      </w:r>
      <w:r w:rsidR="00A5007A">
        <w:t>WU</w:t>
      </w:r>
    </w:p>
    <w:p w14:paraId="4E9E8728" w14:textId="2D7917DC" w:rsidR="00C46D2B" w:rsidRDefault="00C46D2B">
      <w:pPr>
        <w:pStyle w:val="FirstParagraph"/>
      </w:pPr>
      <w:r>
        <w:t xml:space="preserve">Community is an essential component of Trinity Western University. Just have a look at the </w:t>
      </w:r>
      <w:hyperlink r:id="rId12">
        <w:r w:rsidRPr="26E6D861">
          <w:rPr>
            <w:rStyle w:val="Hyperlink"/>
          </w:rPr>
          <w:t>TWU website</w:t>
        </w:r>
      </w:hyperlink>
      <w:r>
        <w:t xml:space="preserve"> and you will find several references to learning within a community. For example</w:t>
      </w:r>
      <w:r w:rsidR="00BD3DD2">
        <w:t>:</w:t>
      </w:r>
    </w:p>
    <w:p w14:paraId="4E9E8729" w14:textId="2FE27385" w:rsidR="00C46D2B" w:rsidRPr="00B52A89" w:rsidRDefault="00C46D2B" w:rsidP="26E6D861">
      <w:pPr>
        <w:pStyle w:val="BlockText"/>
      </w:pPr>
      <w:r>
        <w:lastRenderedPageBreak/>
        <w:t>At Trinity Western University, you’ll experience an authentic and engaging community as you enrich your understanding of the world—preparing for a life of faithful engagement in your community and profession. We are deeply committed to providing a transformational education, where you will develop practical professional skills while exploring bigger ideas about who you are, what you believe, and what you’re called to do in the world.</w:t>
      </w:r>
      <w:r w:rsidR="006D6CC6">
        <w:t xml:space="preserve"> </w:t>
      </w:r>
      <w:r>
        <w:fldChar w:fldCharType="begin"/>
      </w:r>
      <w:r>
        <w:instrText xml:space="preserve"> ADDIN ZOTERO_ITEM CSL_CITATION {"citationID":"TktmaHZS","properties":{"formattedCitation":"(Trinity Western University, n.d.-c)","plainCitation":"(Trinity Western University, n.d.-c)","noteIndex":0},"citationItems":[{"id":336,"uris":["http://zotero.org/users/14693029/items/5WVIWBS8"],"itemData":{"id":336,"type":"webpage","title":"Equipped for life","URL":"https://www.twu.ca/","author":[{"family":"Trinity Western University","given":""}]}}],"schema":"https://github.com/citation-style-language/schema/raw/master/csl-citation.json"} </w:instrText>
      </w:r>
      <w:r>
        <w:fldChar w:fldCharType="separate"/>
      </w:r>
      <w:r w:rsidR="0026318F" w:rsidRPr="26E6D861">
        <w:rPr>
          <w:rFonts w:ascii="Aptos" w:hAnsi="Aptos"/>
        </w:rPr>
        <w:t>(Trinity Western University, n.d.-c)</w:t>
      </w:r>
      <w:r>
        <w:fldChar w:fldCharType="end"/>
      </w:r>
    </w:p>
    <w:p w14:paraId="4E9E872A" w14:textId="7972BDC5" w:rsidR="00C46D2B" w:rsidRDefault="00C46D2B" w:rsidP="26E6D861">
      <w:pPr>
        <w:pStyle w:val="BodyText"/>
      </w:pPr>
      <w:r>
        <w:t xml:space="preserve">Why is community so important to TWU, and how does it help us learn? Have a quick read </w:t>
      </w:r>
      <w:r w:rsidR="000C2F16">
        <w:t xml:space="preserve">about TWU’s </w:t>
      </w:r>
      <w:hyperlink r:id="rId13">
        <w:r w:rsidR="000C2F16" w:rsidRPr="26E6D861">
          <w:rPr>
            <w:rStyle w:val="Hyperlink"/>
          </w:rPr>
          <w:t>Core Values</w:t>
        </w:r>
      </w:hyperlink>
      <w:r w:rsidR="000C2F16" w:rsidRPr="26E6D861">
        <w:rPr>
          <w:rStyle w:val="Hyperlink"/>
        </w:rPr>
        <w:t xml:space="preserve"> </w:t>
      </w:r>
      <w:r w:rsidRPr="26E6D861">
        <w:rPr>
          <w:rStyle w:val="Hyperlink"/>
        </w:rPr>
        <w:fldChar w:fldCharType="begin"/>
      </w:r>
      <w:r w:rsidRPr="26E6D861">
        <w:rPr>
          <w:rStyle w:val="Hyperlink"/>
        </w:rPr>
        <w:instrText xml:space="preserve"> ADDIN ZOTERO_ITEM CSL_CITATION {"citationID":"XLrYZ4TR","properties":{"formattedCitation":"(n.d.-b)","plainCitation":"(n.d.-b)","noteIndex":0},"citationItems":[{"id":1981,"uris":["http://zotero.org/users/14693029/items/8TE853N8"],"itemData":{"id":1981,"type":"webpage","title":"Core values","URL":"https://www.twu.ca/about-us/commitments/core-values","author":[{"family":"Trinity Western University","given":""}]},"label":"page","suppress-author":true}],"schema":"https://github.com/citation-style-language/schema/raw/master/csl-citation.json"} </w:instrText>
      </w:r>
      <w:r w:rsidRPr="26E6D861">
        <w:rPr>
          <w:rStyle w:val="Hyperlink"/>
        </w:rPr>
        <w:fldChar w:fldCharType="separate"/>
      </w:r>
      <w:r w:rsidR="0026318F" w:rsidRPr="26E6D861">
        <w:rPr>
          <w:rFonts w:ascii="Aptos" w:hAnsi="Aptos"/>
        </w:rPr>
        <w:t>(n.d.-b)</w:t>
      </w:r>
      <w:r w:rsidRPr="26E6D861">
        <w:rPr>
          <w:rStyle w:val="Hyperlink"/>
        </w:rPr>
        <w:fldChar w:fldCharType="end"/>
      </w:r>
      <w:r>
        <w:t>. At this point in the course, we hope you have taken full advantage of the online community and have personal examples of how these interactions have impacted you.</w:t>
      </w:r>
    </w:p>
    <w:p w14:paraId="4E9E872B" w14:textId="16251D74" w:rsidR="00C46D2B" w:rsidRDefault="00C46D2B">
      <w:pPr>
        <w:pStyle w:val="BodyText"/>
      </w:pPr>
      <w:r>
        <w:t>As for learning</w:t>
      </w:r>
      <w:r w:rsidR="00505B55">
        <w:t xml:space="preserve"> </w:t>
      </w:r>
      <w:r>
        <w:t>…</w:t>
      </w:r>
      <w:r w:rsidR="00505B55">
        <w:t xml:space="preserve"> </w:t>
      </w:r>
      <w:r>
        <w:t>how does sharing our learning within a community help us achieve our personal and professional goals?</w:t>
      </w:r>
    </w:p>
    <w:p w14:paraId="4E9E872C" w14:textId="03B97E1B" w:rsidR="00C46D2B" w:rsidRDefault="00C46D2B">
      <w:pPr>
        <w:pStyle w:val="BodyText"/>
      </w:pPr>
      <w:r>
        <w:t>There are several social learning theories and practices that explain how social interactions impact our learning (e.g.</w:t>
      </w:r>
      <w:r w:rsidR="00505B55">
        <w:t>, s</w:t>
      </w:r>
      <w:r>
        <w:t xml:space="preserve">ituated </w:t>
      </w:r>
      <w:r w:rsidR="00505B55">
        <w:t>l</w:t>
      </w:r>
      <w:r>
        <w:t xml:space="preserve">earning, </w:t>
      </w:r>
      <w:r w:rsidR="00505B55">
        <w:t>s</w:t>
      </w:r>
      <w:r>
        <w:t xml:space="preserve">ocial </w:t>
      </w:r>
      <w:r w:rsidR="00505B55">
        <w:t>c</w:t>
      </w:r>
      <w:r>
        <w:t xml:space="preserve">onstructivism, </w:t>
      </w:r>
      <w:r w:rsidR="00505B55">
        <w:t>c</w:t>
      </w:r>
      <w:r>
        <w:t xml:space="preserve">onnectivism, </w:t>
      </w:r>
      <w:r w:rsidR="00505B55">
        <w:t>c</w:t>
      </w:r>
      <w:r>
        <w:t xml:space="preserve">ooperative and </w:t>
      </w:r>
      <w:r w:rsidR="00505B55">
        <w:t>c</w:t>
      </w:r>
      <w:r>
        <w:t xml:space="preserve">ollaborative </w:t>
      </w:r>
      <w:r w:rsidR="00505B55">
        <w:t>l</w:t>
      </w:r>
      <w:r>
        <w:t xml:space="preserve">earning, </w:t>
      </w:r>
      <w:r w:rsidR="00505B55">
        <w:t>c</w:t>
      </w:r>
      <w:r>
        <w:t>ommunities of</w:t>
      </w:r>
      <w:r w:rsidR="00505B55">
        <w:t xml:space="preserve"> i</w:t>
      </w:r>
      <w:r>
        <w:t xml:space="preserve">nquiry, </w:t>
      </w:r>
      <w:r w:rsidR="00505B55">
        <w:t>and so on</w:t>
      </w:r>
      <w:r>
        <w:t>)</w:t>
      </w:r>
      <w:r w:rsidR="00505B55">
        <w:t>.</w:t>
      </w:r>
      <w:r>
        <w:t xml:space="preserve"> If you’re interested, feel free to look these </w:t>
      </w:r>
      <w:r w:rsidR="00197CB3">
        <w:t xml:space="preserve">up </w:t>
      </w:r>
      <w:r>
        <w:t>online or use tools such as LitMaps.</w:t>
      </w:r>
    </w:p>
    <w:p w14:paraId="4E9E872D" w14:textId="77777777" w:rsidR="00C46D2B" w:rsidRDefault="00C46D2B">
      <w:pPr>
        <w:pStyle w:val="BodyText"/>
      </w:pPr>
      <w:r>
        <w:t>In this course we have promoted the use of tools that allow you to share your learning online: Discourse, Hypothes.is, and WordPress. Our goal is to help you utilize technology to discover and share knowledge, collaborate with others, and become engaged digital global citizens. In the next activity, we ask you to reflect on your learning experiences and your goals.</w:t>
      </w:r>
    </w:p>
    <w:p w14:paraId="4E9E872E" w14:textId="77777777" w:rsidR="00C46D2B" w:rsidRDefault="00C46D2B">
      <w:pPr>
        <w:pStyle w:val="Heading3"/>
      </w:pPr>
      <w:bookmarkStart w:id="7" w:name="activity-learning-in-community"/>
      <w:r>
        <w:lastRenderedPageBreak/>
        <w:t>6.1.1 Activity: Learning in Communit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3A" w14:textId="77777777" w:rsidTr="26E6D861">
        <w:trPr>
          <w:cantSplit/>
        </w:trPr>
        <w:tc>
          <w:tcPr>
            <w:tcW w:w="0" w:type="auto"/>
            <w:tcMar>
              <w:left w:w="144" w:type="dxa"/>
            </w:tcMar>
          </w:tcPr>
          <w:p w14:paraId="4E9E872F" w14:textId="77777777" w:rsidR="00C46D2B" w:rsidRDefault="00C46D2B">
            <w:pPr>
              <w:pStyle w:val="FirstParagraph"/>
              <w:spacing w:before="16" w:after="64"/>
            </w:pPr>
          </w:p>
          <w:p w14:paraId="4E9E8730" w14:textId="3B2444C5" w:rsidR="00C46D2B" w:rsidRDefault="001115CD" w:rsidP="26E6D861">
            <w:pPr>
              <w:pStyle w:val="ListBullet"/>
            </w:pPr>
            <w:r w:rsidRPr="001115CD">
              <w:rPr>
                <w:b/>
                <w:bCs/>
                <w:kern w:val="2"/>
                <w:lang w:val="en-CA"/>
                <w14:ligatures w14:val="standardContextual"/>
              </w:rPr>
              <w:t>Read</w:t>
            </w:r>
            <w:r>
              <w:t>: Here</w:t>
            </w:r>
            <w:r w:rsidR="00C46D2B">
              <w:t xml:space="preserve"> are several resources that explain how we learn in community.</w:t>
            </w:r>
          </w:p>
          <w:p w14:paraId="4E9E8731" w14:textId="75C2A37E" w:rsidR="00C46D2B" w:rsidRDefault="00450EEF" w:rsidP="00D80B96">
            <w:pPr>
              <w:pStyle w:val="Compact"/>
              <w:numPr>
                <w:ilvl w:val="0"/>
                <w:numId w:val="2"/>
              </w:numPr>
            </w:pPr>
            <w:hyperlink r:id="rId14">
              <w:r w:rsidR="00C46D2B" w:rsidRPr="26E6D861">
                <w:rPr>
                  <w:rStyle w:val="Hyperlink"/>
                </w:rPr>
                <w:t>Social Learning in Online Environments</w:t>
              </w:r>
            </w:hyperlink>
            <w:r w:rsidR="00EB64DC" w:rsidRPr="26E6D861">
              <w:rPr>
                <w:rStyle w:val="Hyperlink"/>
              </w:rPr>
              <w:t xml:space="preserve"> </w:t>
            </w:r>
            <w:r w:rsidR="00695613" w:rsidRPr="26E6D861">
              <w:rPr>
                <w:rStyle w:val="Hyperlink"/>
              </w:rPr>
              <w:fldChar w:fldCharType="begin"/>
            </w:r>
            <w:r w:rsidR="00695613" w:rsidRPr="26E6D861">
              <w:rPr>
                <w:rStyle w:val="Hyperlink"/>
              </w:rPr>
              <w:instrText xml:space="preserve"> ADDIN ZOTERO_ITEM CSL_CITATION {"citationID":"LYsKhivR","properties":{"formattedCitation":"(n.d.)","plainCitation":"(n.d.)","noteIndex":0},"citationItems":[{"id":374,"uris":["http://zotero.org/users/14693029/items/XYEF2ZR6"],"itemData":{"id":374,"type":"chapter","container-title":"Humanizing online teaching and learning (W. Kilgore, Ed.)","language":"en","note":"Book Title: Humanizing Online Teaching and Learning","publisher":"University of Saskatchewan","source":"openpress.usask.ca","title":"Social learning in online environments","URL":"https://openpress.usask.ca/humanmooc/chapter/social-learning-in-online-environments/","author":[{"family":"Spellman-Cann","given":"S."},{"family":"Luong","given":"E."},{"family":"Hendricks","given":"C."},{"family":"Roberts","given":"V."}]},"label":"page","suppress-author":true}],"schema":"https://github.com/citation-style-language/schema/raw/master/csl-citation.json"} </w:instrText>
            </w:r>
            <w:r w:rsidR="00695613" w:rsidRPr="26E6D861">
              <w:rPr>
                <w:rStyle w:val="Hyperlink"/>
              </w:rPr>
              <w:fldChar w:fldCharType="separate"/>
            </w:r>
            <w:r w:rsidR="00EB64DC" w:rsidRPr="26E6D861">
              <w:rPr>
                <w:rFonts w:ascii="Aptos" w:hAnsi="Aptos"/>
              </w:rPr>
              <w:t>(n.d.)</w:t>
            </w:r>
            <w:r w:rsidR="00695613" w:rsidRPr="26E6D861">
              <w:rPr>
                <w:rStyle w:val="Hyperlink"/>
              </w:rPr>
              <w:fldChar w:fldCharType="end"/>
            </w:r>
          </w:p>
          <w:p w14:paraId="4E9E8732" w14:textId="7E1B040B" w:rsidR="00C46D2B" w:rsidRDefault="0081500B" w:rsidP="00D80B96">
            <w:pPr>
              <w:pStyle w:val="Compact"/>
              <w:numPr>
                <w:ilvl w:val="0"/>
                <w:numId w:val="2"/>
              </w:numPr>
            </w:pPr>
            <w:hyperlink r:id="rId15">
              <w:r w:rsidR="00C46D2B" w:rsidRPr="26E6D861">
                <w:rPr>
                  <w:rStyle w:val="Hyperlink"/>
                </w:rPr>
                <w:t>Social Learning Theories</w:t>
              </w:r>
            </w:hyperlink>
            <w:r w:rsidR="00C337CA" w:rsidRPr="26E6D861">
              <w:rPr>
                <w:rStyle w:val="Hyperlink"/>
                <w:i w:val="0"/>
              </w:rPr>
              <w:t xml:space="preserve"> </w:t>
            </w:r>
            <w:r w:rsidRPr="26E6D861">
              <w:rPr>
                <w:rStyle w:val="Hyperlink"/>
                <w:i w:val="0"/>
              </w:rPr>
              <w:fldChar w:fldCharType="begin"/>
            </w:r>
            <w:r w:rsidRPr="26E6D861">
              <w:rPr>
                <w:rStyle w:val="Hyperlink"/>
                <w:i w:val="0"/>
              </w:rPr>
              <w:instrText xml:space="preserve"> ADDIN ZOTERO_ITEM CSL_CITATION {"citationID":"5BrPxZYV","properties":{"formattedCitation":"(2021)","plainCitation":"(2021)","noteIndex":0},"citationItems":[{"id":379,"uris":["http://zotero.org/users/14693029/items/56DEGTJV"],"itemData":{"id":379,"type":"webpage","container-title":"Social Sci LibreTexts","language":"en","title":"Social learning theories","title-short":"2","URL":"https://socialsci.libretexts.org/Bookshelves/Education_and_Professional_Development/Teaching_Crowds_-_Learning_and_Social_Media_(Dron_and_Anderson)/02%3A_Social_Learning_Theories","author":[{"family":"LibreTexts","given":""}],"accessed":{"date-parts":[["2024",8,6]]},"issued":{"date-parts":[["2021",1,11]]}},"label":"page","suppress-author":true}],"schema":"https://github.com/citation-style-language/schema/raw/master/csl-citation.json"} </w:instrText>
            </w:r>
            <w:r w:rsidRPr="26E6D861">
              <w:rPr>
                <w:rStyle w:val="Hyperlink"/>
                <w:i w:val="0"/>
              </w:rPr>
              <w:fldChar w:fldCharType="separate"/>
            </w:r>
            <w:r w:rsidR="00C337CA" w:rsidRPr="26E6D861">
              <w:rPr>
                <w:rFonts w:ascii="Aptos" w:hAnsi="Aptos"/>
              </w:rPr>
              <w:t>(2021)</w:t>
            </w:r>
            <w:r w:rsidRPr="26E6D861">
              <w:rPr>
                <w:rStyle w:val="Hyperlink"/>
                <w:i w:val="0"/>
              </w:rPr>
              <w:fldChar w:fldCharType="end"/>
            </w:r>
          </w:p>
          <w:p w14:paraId="4E9E8733" w14:textId="1E5E94B7" w:rsidR="00C46D2B" w:rsidRDefault="0081500B" w:rsidP="00D80B96">
            <w:pPr>
              <w:pStyle w:val="Compact"/>
              <w:numPr>
                <w:ilvl w:val="0"/>
                <w:numId w:val="2"/>
              </w:numPr>
            </w:pPr>
            <w:hyperlink r:id="rId16">
              <w:r w:rsidR="00C46D2B" w:rsidRPr="26E6D861">
                <w:rPr>
                  <w:rStyle w:val="Hyperlink"/>
                </w:rPr>
                <w:t xml:space="preserve">Social </w:t>
              </w:r>
              <w:r w:rsidR="001115CD" w:rsidRPr="26E6D861">
                <w:rPr>
                  <w:rStyle w:val="Hyperlink"/>
                </w:rPr>
                <w:t>N</w:t>
              </w:r>
              <w:r w:rsidR="00C46D2B" w:rsidRPr="26E6D861">
                <w:rPr>
                  <w:rStyle w:val="Hyperlink"/>
                </w:rPr>
                <w:t xml:space="preserve">etworking, </w:t>
              </w:r>
              <w:r w:rsidR="001115CD" w:rsidRPr="26E6D861">
                <w:rPr>
                  <w:rStyle w:val="Hyperlink"/>
                </w:rPr>
                <w:t>K</w:t>
              </w:r>
              <w:r w:rsidR="00C46D2B" w:rsidRPr="26E6D861">
                <w:rPr>
                  <w:rStyle w:val="Hyperlink"/>
                </w:rPr>
                <w:t xml:space="preserve">nowledge </w:t>
              </w:r>
              <w:r w:rsidR="001115CD" w:rsidRPr="26E6D861">
                <w:rPr>
                  <w:rStyle w:val="Hyperlink"/>
                </w:rPr>
                <w:t>S</w:t>
              </w:r>
              <w:r w:rsidR="00C46D2B" w:rsidRPr="26E6D861">
                <w:rPr>
                  <w:rStyle w:val="Hyperlink"/>
                </w:rPr>
                <w:t xml:space="preserve">haring, and </w:t>
              </w:r>
              <w:r w:rsidR="001115CD" w:rsidRPr="26E6D861">
                <w:rPr>
                  <w:rStyle w:val="Hyperlink"/>
                </w:rPr>
                <w:t>S</w:t>
              </w:r>
              <w:r w:rsidR="00C46D2B" w:rsidRPr="26E6D861">
                <w:rPr>
                  <w:rStyle w:val="Hyperlink"/>
                </w:rPr>
                <w:t xml:space="preserve">tudent </w:t>
              </w:r>
              <w:r w:rsidR="001115CD" w:rsidRPr="26E6D861">
                <w:rPr>
                  <w:rStyle w:val="Hyperlink"/>
                </w:rPr>
                <w:t>L</w:t>
              </w:r>
              <w:r w:rsidR="00C46D2B" w:rsidRPr="26E6D861">
                <w:rPr>
                  <w:rStyle w:val="Hyperlink"/>
                </w:rPr>
                <w:t xml:space="preserve">earning: The </w:t>
              </w:r>
              <w:r w:rsidR="001115CD" w:rsidRPr="26E6D861">
                <w:rPr>
                  <w:rStyle w:val="Hyperlink"/>
                </w:rPr>
                <w:t>C</w:t>
              </w:r>
              <w:r w:rsidR="00C46D2B" w:rsidRPr="26E6D861">
                <w:rPr>
                  <w:rStyle w:val="Hyperlink"/>
                </w:rPr>
                <w:t xml:space="preserve">ase of </w:t>
              </w:r>
              <w:r w:rsidR="001115CD" w:rsidRPr="26E6D861">
                <w:rPr>
                  <w:rStyle w:val="Hyperlink"/>
                </w:rPr>
                <w:t>U</w:t>
              </w:r>
              <w:r w:rsidR="00C46D2B" w:rsidRPr="26E6D861">
                <w:rPr>
                  <w:rStyle w:val="Hyperlink"/>
                </w:rPr>
                <w:t xml:space="preserve">niversity </w:t>
              </w:r>
              <w:r w:rsidR="001115CD" w:rsidRPr="26E6D861">
                <w:rPr>
                  <w:rStyle w:val="Hyperlink"/>
                </w:rPr>
                <w:t>S</w:t>
              </w:r>
              <w:r w:rsidR="00C46D2B" w:rsidRPr="26E6D861">
                <w:rPr>
                  <w:rStyle w:val="Hyperlink"/>
                </w:rPr>
                <w:t>tudents</w:t>
              </w:r>
            </w:hyperlink>
            <w:r w:rsidR="00A463B0" w:rsidRPr="26E6D861">
              <w:rPr>
                <w:rStyle w:val="Hyperlink"/>
              </w:rPr>
              <w:t xml:space="preserve"> </w:t>
            </w:r>
            <w:r w:rsidRPr="26E6D861">
              <w:rPr>
                <w:rStyle w:val="Hyperlink"/>
              </w:rPr>
              <w:fldChar w:fldCharType="begin"/>
            </w:r>
            <w:r w:rsidRPr="26E6D861">
              <w:rPr>
                <w:rStyle w:val="Hyperlink"/>
              </w:rPr>
              <w:instrText xml:space="preserve"> ADDIN ZOTERO_ITEM CSL_CITATION {"citationID":"LhUYwftS","properties":{"formattedCitation":"(2016)","plainCitation":"(2016)","noteIndex":0},"citationItems":[{"id":378,"uris":["http://zotero.org/users/14693029/items/RC93IQ89"],"itemData":{"id":378,"type":"article-journal","container-title":"Computers &amp; Education","DOI":"10.1016/j.compedu.2016.04.007","ISSN":"03601315","journalAbbreviation":"Computers &amp; Education","language":"en","page":"14-27","source":"DOI.org (Crossref)","title":"Social networking, knowledge sharing, and student learning: The case of university students","title-short":"Social networking, knowledge sharing, and student learning","volume":"99","author":[{"family":"Eid","given":"Mustafa I.M."},{"family":"Al-Jabri","given":"Ibrahim M."}],"issued":{"date-parts":[["2016",8]]}},"label":"page","suppress-author":true}],"schema":"https://github.com/citation-style-language/schema/raw/master/csl-citation.json"} </w:instrText>
            </w:r>
            <w:r w:rsidRPr="26E6D861">
              <w:rPr>
                <w:rStyle w:val="Hyperlink"/>
              </w:rPr>
              <w:fldChar w:fldCharType="separate"/>
            </w:r>
            <w:r w:rsidR="00A463B0" w:rsidRPr="26E6D861">
              <w:rPr>
                <w:rFonts w:ascii="Aptos" w:hAnsi="Aptos"/>
              </w:rPr>
              <w:t>(2016)</w:t>
            </w:r>
            <w:r w:rsidRPr="26E6D861">
              <w:rPr>
                <w:rStyle w:val="Hyperlink"/>
              </w:rPr>
              <w:fldChar w:fldCharType="end"/>
            </w:r>
          </w:p>
          <w:p w14:paraId="4E9E8734" w14:textId="01D6E88E" w:rsidR="00C46D2B" w:rsidRDefault="00450EEF" w:rsidP="00D80B96">
            <w:pPr>
              <w:pStyle w:val="Compact"/>
              <w:numPr>
                <w:ilvl w:val="0"/>
                <w:numId w:val="2"/>
              </w:numPr>
            </w:pPr>
            <w:hyperlink r:id="rId17">
              <w:r w:rsidR="00C46D2B" w:rsidRPr="26E6D861">
                <w:rPr>
                  <w:rStyle w:val="Hyperlink"/>
                </w:rPr>
                <w:t>Collaborative Learning in Higher Education: Evoking Positive Interdependence</w:t>
              </w:r>
            </w:hyperlink>
            <w:r w:rsidR="0061330C" w:rsidRPr="26E6D861">
              <w:rPr>
                <w:rStyle w:val="Hyperlink"/>
                <w:i w:val="0"/>
              </w:rPr>
              <w:t xml:space="preserve"> </w:t>
            </w:r>
            <w:r w:rsidR="00695613" w:rsidRPr="26E6D861">
              <w:rPr>
                <w:rStyle w:val="Hyperlink"/>
                <w:i w:val="0"/>
              </w:rPr>
              <w:fldChar w:fldCharType="begin"/>
            </w:r>
            <w:r w:rsidR="00695613" w:rsidRPr="26E6D861">
              <w:rPr>
                <w:rStyle w:val="Hyperlink"/>
                <w:i w:val="0"/>
              </w:rPr>
              <w:instrText xml:space="preserve"> ADDIN ZOTERO_ITEM CSL_CITATION {"citationID":"Z9ZARvy7","properties":{"formattedCitation":"(2016)","plainCitation":"(2016)","noteIndex":0},"citationItems":[{"id":371,"uris":["http://zotero.org/users/14693029/items/E3E2NDYM"],"itemData":{"id":371,"type":"article-journal","abstract":"This study focuses on factors increasing the effectiveness of collaborative learning. Results show that challenging, open, and complex group tasks that required the students to create something new and original evoked effective collaboration., Collaborative learning is a widely used instructional method, but the learning potential of this instructional method is often underused in practice. Therefore, the importance of various factors underlying effective collaborative learning should be determined. In the current study, five different life sciences undergraduate courses with successful collaborative-learning results were selected. This study focuses on factors that increased the effectiveness of collaboration in these courses, according to the students. Nine focus group interviews were conducted and analyzed. Results show that factors evoking effective collaboration were student autonomy and self-regulatory behavior, combined with a challenging, open, and complex group task that required the students to create something new and original. The design factors of these courses fostered a sense of responsibility and of shared ownership of both the collaborative process and the end product of the group assignment. In addition, students reported the absence of any free riders in these group assignments. Interestingly, it was observed that students seemed to value their sense of achievement, their learning processes, and the products they were working on more than their grades. It is concluded that collaborative learning in higher education should be designed using challenging and relevant tasks that build shared ownership with students.","container-title":"CBE Life Sciences Education","DOI":"10.1187/cbe.16-07-0219","ISSN":"1931-7913","issue":"4","journalAbbreviation":"CBE Life Sci Educ","note":"PMID: 27909019\nPMCID: PMC5132366","page":"ar69","source":"PubMed Central","title":"Collaborative learning in higher education: Evoking positive interdependence","title-short":"Collaborative Learning in Higher Education","volume":"15","author":[{"family":"Scager","given":"Karin"},{"family":"Boonstra","given":"Johannes"},{"family":"Peeters","given":"Ton"},{"family":"Vulperhorst","given":"Jonne"},{"family":"Wiegant","given":"Fred"}],"issued":{"date-parts":[["2016"]]}},"label":"page","suppress-author":true}],"schema":"https://github.com/citation-style-language/schema/raw/master/csl-citation.json"} </w:instrText>
            </w:r>
            <w:r w:rsidR="00695613" w:rsidRPr="26E6D861">
              <w:rPr>
                <w:rStyle w:val="Hyperlink"/>
                <w:i w:val="0"/>
              </w:rPr>
              <w:fldChar w:fldCharType="separate"/>
            </w:r>
            <w:r w:rsidR="0061330C" w:rsidRPr="26E6D861">
              <w:rPr>
                <w:rFonts w:ascii="Aptos" w:hAnsi="Aptos"/>
              </w:rPr>
              <w:t>(2016)</w:t>
            </w:r>
            <w:r w:rsidR="00695613" w:rsidRPr="26E6D861">
              <w:rPr>
                <w:rStyle w:val="Hyperlink"/>
                <w:i w:val="0"/>
              </w:rPr>
              <w:fldChar w:fldCharType="end"/>
            </w:r>
          </w:p>
          <w:p w14:paraId="4E9E8735" w14:textId="6D770AE9" w:rsidR="00C46D2B" w:rsidRDefault="00C46D2B" w:rsidP="26E6D861">
            <w:pPr>
              <w:pStyle w:val="ListBullet"/>
              <w:rPr>
                <w:rFonts w:ascii="Aptos" w:hAnsi="Aptos"/>
              </w:rPr>
            </w:pPr>
            <w:r w:rsidRPr="00C431BB">
              <w:rPr>
                <w:b/>
                <w:bCs/>
                <w:kern w:val="2"/>
                <w:lang w:val="en-CA"/>
                <w14:ligatures w14:val="standardContextual"/>
              </w:rPr>
              <w:t>Watch</w:t>
            </w:r>
            <w:r w:rsidR="00C431BB">
              <w:t>:</w:t>
            </w:r>
            <w:r>
              <w:t xml:space="preserve"> </w:t>
            </w:r>
            <w:hyperlink r:id="rId18">
              <w:r w:rsidR="00C431BB" w:rsidRPr="00594E43">
                <w:rPr>
                  <w:rStyle w:val="Hyperlink"/>
                </w:rPr>
                <w:t>What is Social Learning</w:t>
              </w:r>
              <w:r w:rsidR="00C431BB" w:rsidRPr="26E6D861">
                <w:rPr>
                  <w:rStyle w:val="Hyperlink"/>
                  <w:i w:val="0"/>
                </w:rPr>
                <w:t>?</w:t>
              </w:r>
            </w:hyperlink>
            <w:r w:rsidRPr="26E6D861">
              <w:rPr>
                <w:i/>
                <w:iCs/>
                <w:kern w:val="2"/>
                <w:lang w:val="en-CA"/>
                <w14:ligatures w14:val="standardContextual"/>
              </w:rPr>
              <w:t xml:space="preserve"> </w:t>
            </w:r>
            <w:r w:rsidR="005909DC">
              <w:fldChar w:fldCharType="begin"/>
            </w:r>
            <w:r w:rsidR="00EE5006">
              <w:instrText xml:space="preserve"> ADDIN ZOTERO_ITEM CSL_CITATION {"citationID":"V4c3xQQM","properties":{"formattedCitation":"(2017)","plainCitation":"(2017)","noteIndex":0},"citationItems":[{"id":381,"uris":["http://zotero.org/users/14693029/items/DIH6K2EU"],"itemData":{"id":381,"type":"motion_picture","medium":"Video","note":"author: Brand Learning ||","publisher":"YouTube","title":"What is social learning?","URL":"https://www.youtube.com/watch?v=AB-_822TRms","accessed":{"date-parts":[["2024",8,6]]},"issued":{"date-parts":[["2017",5,18]]}},"label":"page","suppress-author":true}],"schema":"https://github.com/citation-style-language/schema/raw/master/csl-citation.json"} </w:instrText>
            </w:r>
            <w:r w:rsidR="005909DC">
              <w:fldChar w:fldCharType="separate"/>
            </w:r>
            <w:r w:rsidR="005909DC" w:rsidRPr="005909DC">
              <w:rPr>
                <w:rFonts w:ascii="Aptos" w:hAnsi="Aptos"/>
              </w:rPr>
              <w:t>(2017)</w:t>
            </w:r>
            <w:r w:rsidR="005909DC">
              <w:fldChar w:fldCharType="end"/>
            </w:r>
          </w:p>
          <w:p w14:paraId="4E9E8736" w14:textId="77777777" w:rsidR="00C46D2B" w:rsidRPr="00D51C9F" w:rsidRDefault="00E36BF8" w:rsidP="26E6D861">
            <w:pPr>
              <w:pStyle w:val="BodyText"/>
              <w:rPr>
                <w:i/>
                <w:iCs/>
              </w:rPr>
            </w:pPr>
            <w:hyperlink r:id="rId19">
              <w:r w:rsidR="00C46D2B" w:rsidRPr="26E6D861">
                <w:rPr>
                  <w:rStyle w:val="Hyperlink"/>
                  <w:i w:val="0"/>
                </w:rPr>
                <w:t>https://www.youtube-nocookie.com/embed/AB-_822TRms</w:t>
              </w:r>
            </w:hyperlink>
          </w:p>
          <w:p w14:paraId="31E37AFE" w14:textId="05B2098C" w:rsidR="007F5F9A" w:rsidRPr="007F5F9A" w:rsidRDefault="00C46D2B" w:rsidP="26E6D861">
            <w:pPr>
              <w:pStyle w:val="ListBullet"/>
            </w:pPr>
            <w:r>
              <w:t>At TWU you may be asked to participate in various group activitie</w:t>
            </w:r>
            <w:r w:rsidR="00226340">
              <w:t>s</w:t>
            </w:r>
            <w:r>
              <w:t xml:space="preserve">, such as group work, partner projects, team presentations, </w:t>
            </w:r>
            <w:r w:rsidR="005909DC">
              <w:t>and so on</w:t>
            </w:r>
            <w:r>
              <w:t xml:space="preserve">. Have a look at this resource that explains examples and reasons for these activities: </w:t>
            </w:r>
          </w:p>
          <w:p w14:paraId="4E9E8737" w14:textId="763798EA" w:rsidR="00C46D2B" w:rsidRPr="00226340" w:rsidRDefault="0081500B" w:rsidP="26E6D861">
            <w:pPr>
              <w:pStyle w:val="ListBullet2"/>
              <w:rPr>
                <w:rFonts w:ascii="Aptos" w:hAnsi="Aptos"/>
              </w:rPr>
            </w:pPr>
            <w:hyperlink r:id="rId20">
              <w:r w:rsidR="00C46D2B" w:rsidRPr="26E6D861">
                <w:rPr>
                  <w:rStyle w:val="Hyperlink"/>
                </w:rPr>
                <w:t xml:space="preserve">Group </w:t>
              </w:r>
              <w:r w:rsidR="00226340" w:rsidRPr="26E6D861">
                <w:rPr>
                  <w:rStyle w:val="Hyperlink"/>
                </w:rPr>
                <w:t>W</w:t>
              </w:r>
              <w:r w:rsidR="00C46D2B" w:rsidRPr="26E6D861">
                <w:rPr>
                  <w:rStyle w:val="Hyperlink"/>
                </w:rPr>
                <w:t xml:space="preserve">ork: Using </w:t>
              </w:r>
              <w:r w:rsidR="005909DC" w:rsidRPr="26E6D861">
                <w:rPr>
                  <w:rStyle w:val="Hyperlink"/>
                </w:rPr>
                <w:t>C</w:t>
              </w:r>
              <w:r w:rsidR="00C46D2B" w:rsidRPr="26E6D861">
                <w:rPr>
                  <w:rStyle w:val="Hyperlink"/>
                </w:rPr>
                <w:t xml:space="preserve">ooperative </w:t>
              </w:r>
              <w:r w:rsidR="005909DC" w:rsidRPr="26E6D861">
                <w:rPr>
                  <w:rStyle w:val="Hyperlink"/>
                </w:rPr>
                <w:t>L</w:t>
              </w:r>
              <w:r w:rsidR="00C46D2B" w:rsidRPr="26E6D861">
                <w:rPr>
                  <w:rStyle w:val="Hyperlink"/>
                </w:rPr>
                <w:t xml:space="preserve">earning </w:t>
              </w:r>
              <w:r w:rsidR="005909DC" w:rsidRPr="26E6D861">
                <w:rPr>
                  <w:rStyle w:val="Hyperlink"/>
                </w:rPr>
                <w:t>G</w:t>
              </w:r>
              <w:r w:rsidR="00C46D2B" w:rsidRPr="26E6D861">
                <w:rPr>
                  <w:rStyle w:val="Hyperlink"/>
                </w:rPr>
                <w:t>roups</w:t>
              </w:r>
              <w:r w:rsidR="005909DC" w:rsidRPr="26E6D861">
                <w:rPr>
                  <w:rStyle w:val="Hyperlink"/>
                </w:rPr>
                <w:t xml:space="preserve"> E</w:t>
              </w:r>
              <w:r w:rsidR="00C46D2B" w:rsidRPr="26E6D861">
                <w:rPr>
                  <w:rStyle w:val="Hyperlink"/>
                </w:rPr>
                <w:t>ffectively</w:t>
              </w:r>
            </w:hyperlink>
            <w:r w:rsidR="00226340" w:rsidRPr="26E6D861">
              <w:rPr>
                <w:rStyle w:val="Hyperlink"/>
                <w:i w:val="0"/>
              </w:rPr>
              <w:t xml:space="preserve"> </w:t>
            </w:r>
            <w:r w:rsidRPr="26E6D861">
              <w:rPr>
                <w:rStyle w:val="Hyperlink"/>
                <w:i w:val="0"/>
              </w:rPr>
              <w:fldChar w:fldCharType="begin"/>
            </w:r>
            <w:r w:rsidRPr="26E6D861">
              <w:rPr>
                <w:rStyle w:val="Hyperlink"/>
                <w:i w:val="0"/>
              </w:rPr>
              <w:instrText xml:space="preserve"> ADDIN ZOTERO_ITEM CSL_CITATION {"citationID":"hWhwM2VN","properties":{"formattedCitation":"(2015)","plainCitation":"(2015)","noteIndex":0},"citationItems":[{"id":383,"uris":["http://zotero.org/users/14693029/items/GIDE2WFW"],"itemData":{"id":383,"type":"webpage","container-title":"Vanderbilt University Center for Teaching.","title":"Group work: Using cooperative learning groups effectively","URL":"https://cft.vanderbilt.edu/guides-sub-pages/setting-up-and-facilitating-group-work-using-cooperative-learning-groups-effectively/","author":[{"family":"Brame","given":"C. J."},{"family":"Biel","given":"R."}],"accessed":{"date-parts":[["2024",8,6]]},"issued":{"date-parts":[["2015"]]}},"label":"page","suppress-author":true}],"schema":"https://github.com/citation-style-language/schema/raw/master/csl-citation.json"} </w:instrText>
            </w:r>
            <w:r w:rsidRPr="26E6D861">
              <w:rPr>
                <w:rStyle w:val="Hyperlink"/>
                <w:i w:val="0"/>
              </w:rPr>
              <w:fldChar w:fldCharType="separate"/>
            </w:r>
            <w:r w:rsidR="00226340" w:rsidRPr="26E6D861">
              <w:rPr>
                <w:rFonts w:ascii="Aptos" w:hAnsi="Aptos"/>
              </w:rPr>
              <w:t>(2015)</w:t>
            </w:r>
            <w:r w:rsidRPr="26E6D861">
              <w:rPr>
                <w:rStyle w:val="Hyperlink"/>
                <w:i w:val="0"/>
              </w:rPr>
              <w:fldChar w:fldCharType="end"/>
            </w:r>
          </w:p>
          <w:p w14:paraId="4EFD934F" w14:textId="77777777" w:rsidR="00226340" w:rsidRDefault="00C46D2B" w:rsidP="001907BA">
            <w:pPr>
              <w:pStyle w:val="BodyText"/>
            </w:pPr>
            <w:r>
              <w:t>Students also have the opportunity to share their learning beyond the classroom. Here are some examples highlighting student collaboration and sharing at TWU:</w:t>
            </w:r>
          </w:p>
          <w:p w14:paraId="7DCB9ADB" w14:textId="767C0E95" w:rsidR="00226340" w:rsidRDefault="00C46D2B" w:rsidP="26E6D861">
            <w:pPr>
              <w:pStyle w:val="ListBullet2"/>
            </w:pPr>
            <w:hyperlink r:id="rId21">
              <w:r w:rsidR="001907BA" w:rsidRPr="26E6D861">
                <w:rPr>
                  <w:rStyle w:val="Hyperlink"/>
                </w:rPr>
                <w:t>TWU Media + Communications Students Showcase Their Work at Student Film Festival, Cinergy 2023</w:t>
              </w:r>
            </w:hyperlink>
            <w:r w:rsidR="00FA55E6" w:rsidRPr="26E6D861">
              <w:rPr>
                <w:rStyle w:val="Hyperlink"/>
                <w:i w:val="0"/>
              </w:rPr>
              <w:t xml:space="preserve"> </w:t>
            </w:r>
            <w:r w:rsidRPr="26E6D861">
              <w:rPr>
                <w:rStyle w:val="Hyperlink"/>
                <w:i w:val="0"/>
              </w:rPr>
              <w:fldChar w:fldCharType="begin"/>
            </w:r>
            <w:r w:rsidRPr="26E6D861">
              <w:rPr>
                <w:rStyle w:val="Hyperlink"/>
                <w:i w:val="0"/>
              </w:rPr>
              <w:instrText xml:space="preserve"> ADDIN ZOTERO_ITEM CSL_CITATION {"citationID":"K849DHsI","properties":{"formattedCitation":"(2023)","plainCitation":"(2023)","noteIndex":0},"citationItems":[{"id":385,"uris":["http://zotero.org/users/14693029/items/BE7KNPXR"],"itemData":{"id":385,"type":"webpage","abstract":"For Christopher Whitford, filmmaking has been a passion since middle school. Now he's pursuing a degree in Media + Communications at TWU, where he's honing his technical skills and expanding his talent for storytelling. “I have always been passionate about narrative filmmaking, particularly short films,” he says. “My biggest aspiration is to begin telling even bigger stories. My ultimate goal is to become a director in the film industry, directing movies for a larger audience.\"","language":"en","title":"TWU Media + Communications students showcase their work at student film festival, Cinergy 2023","URL":"https://www.twu.ca/news-events/news/twu-media-communications-students-showcase-their-work-student-film-festival","author":[{"family":"Trinity Western University News","given":""}],"issued":{"date-parts":[["2023"]]}},"label":"page","suppress-author":true}],"schema":"https://github.com/citation-style-language/schema/raw/master/csl-citation.json"} </w:instrText>
            </w:r>
            <w:r w:rsidRPr="26E6D861">
              <w:rPr>
                <w:rStyle w:val="Hyperlink"/>
                <w:i w:val="0"/>
              </w:rPr>
              <w:fldChar w:fldCharType="separate"/>
            </w:r>
            <w:r w:rsidR="00C009A7" w:rsidRPr="26E6D861">
              <w:rPr>
                <w:rFonts w:ascii="Aptos" w:hAnsi="Aptos"/>
              </w:rPr>
              <w:t>(2023)</w:t>
            </w:r>
            <w:r w:rsidRPr="26E6D861">
              <w:rPr>
                <w:rStyle w:val="Hyperlink"/>
                <w:i w:val="0"/>
              </w:rPr>
              <w:fldChar w:fldCharType="end"/>
            </w:r>
          </w:p>
          <w:p w14:paraId="4E9E8738" w14:textId="516FC319" w:rsidR="00C46D2B" w:rsidRPr="001A4F35" w:rsidRDefault="00C46D2B" w:rsidP="26E6D861">
            <w:pPr>
              <w:pStyle w:val="ListBullet2"/>
              <w:rPr>
                <w:rFonts w:ascii="Aptos" w:hAnsi="Aptos"/>
              </w:rPr>
            </w:pPr>
            <w:hyperlink r:id="rId22">
              <w:r w:rsidRPr="26E6D861">
                <w:rPr>
                  <w:rStyle w:val="Hyperlink"/>
                </w:rPr>
                <w:t>Students Attend the Western Division of Canadian Association of Geographers</w:t>
              </w:r>
            </w:hyperlink>
            <w:r w:rsidR="001A4F35" w:rsidRPr="26E6D861">
              <w:rPr>
                <w:rStyle w:val="Hyperlink"/>
                <w:i w:val="0"/>
              </w:rPr>
              <w:t xml:space="preserve"> </w:t>
            </w:r>
            <w:r w:rsidRPr="26E6D861">
              <w:rPr>
                <w:rStyle w:val="Hyperlink"/>
                <w:i w:val="0"/>
              </w:rPr>
              <w:fldChar w:fldCharType="begin"/>
            </w:r>
            <w:r w:rsidRPr="26E6D861">
              <w:rPr>
                <w:rStyle w:val="Hyperlink"/>
                <w:i w:val="0"/>
              </w:rPr>
              <w:instrText xml:space="preserve"> ADDIN ZOTERO_ITEM CSL_CITATION {"citationID":"cS3lv1ux","properties":{"formattedCitation":"(2017)","plainCitation":"(2017)","noteIndex":0},"citationItems":[{"id":387,"uris":["http://zotero.org/users/14693029/items/ZPJDXFW9"],"itemData":{"id":387,"type":"webpage","title":"Students attend the Western Division of Canadian Association of Geographers","URL":"https://www.twu.ca/research/student-research/news","author":[{"family":"Trinity Western University News","given":""}],"accessed":{"date-parts":[["2024",8,6]]},"issued":{"date-parts":[["2017"]]}},"label":"page","suppress-author":true}],"schema":"https://github.com/citation-style-language/schema/raw/master/csl-citation.json"} </w:instrText>
            </w:r>
            <w:r w:rsidRPr="26E6D861">
              <w:rPr>
                <w:rStyle w:val="Hyperlink"/>
                <w:i w:val="0"/>
              </w:rPr>
              <w:fldChar w:fldCharType="separate"/>
            </w:r>
            <w:r w:rsidR="001A4F35" w:rsidRPr="26E6D861">
              <w:rPr>
                <w:rFonts w:ascii="Aptos" w:hAnsi="Aptos"/>
              </w:rPr>
              <w:t>(2017)</w:t>
            </w:r>
            <w:r w:rsidRPr="26E6D861">
              <w:rPr>
                <w:rStyle w:val="Hyperlink"/>
                <w:i w:val="0"/>
              </w:rPr>
              <w:fldChar w:fldCharType="end"/>
            </w:r>
          </w:p>
          <w:p w14:paraId="4E9E8739" w14:textId="2BBC85DB" w:rsidR="00C46D2B" w:rsidRDefault="00B16A18" w:rsidP="26E6D861">
            <w:pPr>
              <w:pStyle w:val="ListBullet"/>
            </w:pPr>
            <w:r w:rsidRPr="00B16A18">
              <w:rPr>
                <w:b/>
                <w:bCs/>
                <w:kern w:val="2"/>
                <w:lang w:val="en-CA"/>
                <w14:ligatures w14:val="standardContextual"/>
              </w:rPr>
              <w:t>Write</w:t>
            </w:r>
            <w:r>
              <w:t xml:space="preserve">: </w:t>
            </w:r>
            <w:r w:rsidR="00C46D2B">
              <w:t>What do you think? How have you experienced social learning in your educational experiences? How did it help or hinder your learning? What are your goals for sharing your learning in your TWU classes and beyond? Share your thoughts by posting a comment on Discourse, for example: “Sharing learning in academia is valuable because …”</w:t>
            </w:r>
          </w:p>
        </w:tc>
      </w:tr>
    </w:tbl>
    <w:p w14:paraId="4E9E873B" w14:textId="77777777" w:rsidR="00C46D2B" w:rsidRDefault="00C46D2B">
      <w:pPr>
        <w:pStyle w:val="Heading3"/>
      </w:pPr>
      <w:bookmarkStart w:id="8" w:name="activity-preparing-for-the-future"/>
      <w:bookmarkEnd w:id="7"/>
      <w:r>
        <w:lastRenderedPageBreak/>
        <w:t>6.1.2 Activity: Preparing for the Futur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48" w14:textId="77777777" w:rsidTr="48091B09">
        <w:trPr>
          <w:cantSplit/>
        </w:trPr>
        <w:tc>
          <w:tcPr>
            <w:tcW w:w="0" w:type="auto"/>
            <w:tcMar>
              <w:left w:w="144" w:type="dxa"/>
            </w:tcMar>
          </w:tcPr>
          <w:p w14:paraId="4E9E873C" w14:textId="77777777" w:rsidR="00C46D2B" w:rsidRDefault="00C46D2B">
            <w:pPr>
              <w:pStyle w:val="FirstParagraph"/>
              <w:spacing w:before="16" w:after="64"/>
            </w:pPr>
          </w:p>
          <w:p w14:paraId="4E9E873D" w14:textId="26910D15" w:rsidR="00C46D2B" w:rsidRDefault="00C46D2B">
            <w:pPr>
              <w:pStyle w:val="BodyText"/>
              <w:spacing w:before="16"/>
            </w:pPr>
            <w:r>
              <w:t>Throughout your studies at TWU you will share your learning with instructors, your peers, and the community. You will also practice and master various skills including digital skills, leadership skills, communication skills, and critical thinking skills. Why are these important?  How do your studies and activities at TWU prepare you to meet those necessary skills?</w:t>
            </w:r>
          </w:p>
          <w:p w14:paraId="4E9E8741" w14:textId="064C6F17" w:rsidR="00C46D2B" w:rsidRDefault="00C46D2B">
            <w:pPr>
              <w:pStyle w:val="BodyText"/>
            </w:pPr>
            <w:r>
              <w:t xml:space="preserve">TWU has a </w:t>
            </w:r>
            <w:hyperlink r:id="rId23">
              <w:r w:rsidRPr="26E6D861">
                <w:rPr>
                  <w:rStyle w:val="Hyperlink"/>
                </w:rPr>
                <w:t>Centre for Calling &amp; Career Development</w:t>
              </w:r>
            </w:hyperlink>
            <w:r>
              <w:t xml:space="preserve"> that aims to equip students for their future careers. Have a look at their Career Ready Framework in the </w:t>
            </w:r>
            <w:r w:rsidR="00BD615B">
              <w:t xml:space="preserve">figure </w:t>
            </w:r>
            <w:r>
              <w:t>below.</w:t>
            </w:r>
          </w:p>
          <w:tbl>
            <w:tblPr>
              <w:tblStyle w:val="Table"/>
              <w:tblW w:w="5000" w:type="pct"/>
              <w:tblLook w:val="0000" w:firstRow="0" w:lastRow="0" w:firstColumn="0" w:lastColumn="0" w:noHBand="0" w:noVBand="0"/>
            </w:tblPr>
            <w:tblGrid>
              <w:gridCol w:w="9022"/>
            </w:tblGrid>
            <w:tr w:rsidR="00C46D2B" w14:paraId="4E9E8744" w14:textId="77777777" w:rsidTr="48091B09">
              <w:tc>
                <w:tcPr>
                  <w:tcW w:w="0" w:type="auto"/>
                </w:tcPr>
                <w:p w14:paraId="7F12B00E" w14:textId="77D29428" w:rsidR="00BD615B" w:rsidRPr="00BD615B" w:rsidRDefault="00C46D2B">
                  <w:pPr>
                    <w:pStyle w:val="ImageCaption"/>
                    <w:spacing w:before="200"/>
                  </w:pPr>
                  <w:bookmarkStart w:id="9" w:name="fig-CompetencyxFramework"/>
                  <w:r w:rsidRPr="26E6D861">
                    <w:rPr>
                      <w:i w:val="0"/>
                    </w:rPr>
                    <w:t>Figure 6.2</w:t>
                  </w:r>
                  <w:r>
                    <w:t xml:space="preserve"> </w:t>
                  </w:r>
                </w:p>
                <w:p w14:paraId="4E9E8742" w14:textId="59FF8379" w:rsidR="00C46D2B" w:rsidRDefault="00C46D2B">
                  <w:pPr>
                    <w:pStyle w:val="ImageCaption"/>
                    <w:spacing w:before="200"/>
                  </w:pPr>
                  <w:r>
                    <w:t>Career Ready Framework</w:t>
                  </w:r>
                  <w:r w:rsidR="0092147F">
                    <w:t xml:space="preserve"> </w:t>
                  </w:r>
                </w:p>
                <w:p w14:paraId="7301F5F2" w14:textId="69E2ADCB" w:rsidR="00BD615B" w:rsidRPr="00D51C9F" w:rsidRDefault="00BD615B" w:rsidP="26E6D861">
                  <w:pPr>
                    <w:pStyle w:val="ImageCaption"/>
                    <w:spacing w:before="200"/>
                    <w:rPr>
                      <w:i w:val="0"/>
                    </w:rPr>
                  </w:pPr>
                  <w:r w:rsidRPr="26E6D861">
                    <w:rPr>
                      <w:i w:val="0"/>
                    </w:rPr>
                    <w:t>[Alt text: 3</w:t>
                  </w:r>
                  <w:r w:rsidR="0092147F" w:rsidRPr="26E6D861">
                    <w:rPr>
                      <w:i w:val="0"/>
                    </w:rPr>
                    <w:t>-</w:t>
                  </w:r>
                  <w:r w:rsidRPr="26E6D861">
                    <w:rPr>
                      <w:i w:val="0"/>
                    </w:rPr>
                    <w:t>column list of career skills categories]</w:t>
                  </w:r>
                </w:p>
                <w:p w14:paraId="35952F5A" w14:textId="77777777" w:rsidR="00C46D2B" w:rsidRDefault="00C46D2B">
                  <w:pPr>
                    <w:pStyle w:val="Compact"/>
                  </w:pPr>
                  <w:r>
                    <w:rPr>
                      <w:noProof/>
                    </w:rPr>
                    <w:drawing>
                      <wp:inline distT="0" distB="0" distL="0" distR="0" wp14:anchorId="4E9E897F" wp14:editId="4E9E8980">
                        <wp:extent cx="5334000" cy="2963037"/>
                        <wp:effectExtent l="0" t="0" r="0" b="0"/>
                        <wp:docPr id="568" name="Picture"/>
                        <wp:cNvGraphicFramePr/>
                        <a:graphic xmlns:a="http://schemas.openxmlformats.org/drawingml/2006/main">
                          <a:graphicData uri="http://schemas.openxmlformats.org/drawingml/2006/picture">
                            <pic:pic xmlns:pic="http://schemas.openxmlformats.org/drawingml/2006/picture">
                              <pic:nvPicPr>
                                <pic:cNvPr id="569" name="Picture" descr="assets/u6/Competency%20Framework.png"/>
                                <pic:cNvPicPr>
                                  <a:picLocks noChangeAspect="1" noChangeArrowheads="1"/>
                                </pic:cNvPicPr>
                              </pic:nvPicPr>
                              <pic:blipFill>
                                <a:blip r:embed="rId24"/>
                                <a:stretch>
                                  <a:fillRect/>
                                </a:stretch>
                              </pic:blipFill>
                              <pic:spPr bwMode="auto">
                                <a:xfrm>
                                  <a:off x="0" y="0"/>
                                  <a:ext cx="5334000" cy="2963037"/>
                                </a:xfrm>
                                <a:prstGeom prst="rect">
                                  <a:avLst/>
                                </a:prstGeom>
                                <a:noFill/>
                                <a:ln w="9525">
                                  <a:noFill/>
                                  <a:headEnd/>
                                  <a:tailEnd/>
                                </a:ln>
                              </pic:spPr>
                            </pic:pic>
                          </a:graphicData>
                        </a:graphic>
                      </wp:inline>
                    </w:drawing>
                  </w:r>
                </w:p>
                <w:p w14:paraId="0671139D" w14:textId="47FA1D73" w:rsidR="0092147F" w:rsidRDefault="107CB4BC">
                  <w:pPr>
                    <w:pStyle w:val="Compact"/>
                  </w:pPr>
                  <w:r w:rsidRPr="48091B09">
                    <w:rPr>
                      <w:i/>
                      <w:iCs/>
                    </w:rPr>
                    <w:t>Source</w:t>
                  </w:r>
                  <w:r w:rsidR="147D450E">
                    <w:t xml:space="preserve">: From </w:t>
                  </w:r>
                  <w:r w:rsidR="28FBB62E">
                    <w:t>“</w:t>
                  </w:r>
                  <w:r w:rsidR="103BFBD4">
                    <w:t>Centre for Calling &amp; Career Development</w:t>
                  </w:r>
                  <w:r w:rsidR="28FBB62E">
                    <w:t>,”</w:t>
                  </w:r>
                  <w:r w:rsidR="103BFBD4">
                    <w:t xml:space="preserve"> by Trinity Western University</w:t>
                  </w:r>
                  <w:r w:rsidR="28FBB62E">
                    <w:t xml:space="preserve">. n.d., </w:t>
                  </w:r>
                  <w:r w:rsidR="79634CEF">
                    <w:t>(</w:t>
                  </w:r>
                  <w:hyperlink r:id="rId25" w:history="1">
                    <w:r w:rsidR="79634CEF" w:rsidRPr="48091B09">
                      <w:rPr>
                        <w:rStyle w:val="Hyperlink"/>
                      </w:rPr>
                      <w:t>https://www.twu.ca/academics/academic-professional-support/centre-calling-career-development</w:t>
                    </w:r>
                  </w:hyperlink>
                  <w:r w:rsidR="79634CEF">
                    <w:t xml:space="preserve">). </w:t>
                  </w:r>
                </w:p>
                <w:p w14:paraId="4E9E8743" w14:textId="78F4A97E" w:rsidR="0092147F" w:rsidRDefault="0092147F">
                  <w:pPr>
                    <w:pStyle w:val="Compact"/>
                  </w:pPr>
                </w:p>
              </w:tc>
              <w:bookmarkEnd w:id="9"/>
            </w:tr>
          </w:tbl>
          <w:p w14:paraId="4E9E8745" w14:textId="02051EAE" w:rsidR="00C46D2B" w:rsidRDefault="002454F9" w:rsidP="26E6D861">
            <w:pPr>
              <w:pStyle w:val="ListBullet"/>
            </w:pPr>
            <w:r w:rsidRPr="002454F9">
              <w:rPr>
                <w:b/>
                <w:bCs/>
                <w:kern w:val="2"/>
                <w:lang w:val="en-CA"/>
                <w14:ligatures w14:val="standardContextual"/>
              </w:rPr>
              <w:t>Write</w:t>
            </w:r>
            <w:r>
              <w:t xml:space="preserve">: </w:t>
            </w:r>
            <w:r w:rsidR="00C46D2B">
              <w:t>What competencies do you see that relate to social learning and digital skills? As this course aims to prepare you for the technology skills that are needed in this digital age, we also want to encourage you to develop personal and professional learning networks to discover and share knowledge, collaborate with others, and become engaged digital global citizens.</w:t>
            </w:r>
          </w:p>
          <w:p w14:paraId="62F38052" w14:textId="5DA59DF9" w:rsidR="00285204" w:rsidRDefault="00C46D2B" w:rsidP="26E6D861">
            <w:pPr>
              <w:pStyle w:val="Compact"/>
            </w:pPr>
            <w:r>
              <w:t>Consider the following questions:</w:t>
            </w:r>
          </w:p>
          <w:p w14:paraId="38812DA8" w14:textId="696A347F" w:rsidR="00285204" w:rsidRDefault="00C46D2B" w:rsidP="26E6D861">
            <w:pPr>
              <w:pStyle w:val="ListBullet2"/>
            </w:pPr>
            <w:r>
              <w:t xml:space="preserve">What skills and competencies do you want to practice to be successful in your future career? </w:t>
            </w:r>
          </w:p>
          <w:p w14:paraId="4E9E8746" w14:textId="4C18CCF8" w:rsidR="00C46D2B" w:rsidRDefault="00C46D2B" w:rsidP="26E6D861">
            <w:pPr>
              <w:pStyle w:val="ListBullet2"/>
            </w:pPr>
            <w:r>
              <w:t>How does collaborative learning and sharing your learning contribute to your learning journey?</w:t>
            </w:r>
          </w:p>
          <w:p w14:paraId="4E9E8747" w14:textId="2F2254BA" w:rsidR="00C46D2B" w:rsidRDefault="00C46D2B" w:rsidP="26E6D861">
            <w:pPr>
              <w:pStyle w:val="Compact"/>
            </w:pPr>
            <w:r>
              <w:t>Feel free to share your thoughts in your Obsidian journal, Discourse, or your Word</w:t>
            </w:r>
            <w:r w:rsidR="00285204">
              <w:t>P</w:t>
            </w:r>
            <w:r>
              <w:t>ress blog.</w:t>
            </w:r>
          </w:p>
        </w:tc>
      </w:tr>
    </w:tbl>
    <w:p w14:paraId="4E9E8749" w14:textId="77777777" w:rsidR="00C46D2B" w:rsidRDefault="00C46D2B">
      <w:pPr>
        <w:pStyle w:val="Heading2"/>
      </w:pPr>
      <w:bookmarkStart w:id="10" w:name="digital-practices-in-the-workplace"/>
      <w:bookmarkEnd w:id="6"/>
      <w:bookmarkEnd w:id="8"/>
      <w:r>
        <w:lastRenderedPageBreak/>
        <w:t>6.2 Digital Practices in the Workplace</w:t>
      </w:r>
    </w:p>
    <w:p w14:paraId="4E9E874A" w14:textId="7229982B" w:rsidR="00C46D2B" w:rsidRDefault="00C46D2B">
      <w:pPr>
        <w:pStyle w:val="FirstParagraph"/>
      </w:pPr>
      <w:r>
        <w:t>Let’s fast forward to a time when you graduate from Trinity</w:t>
      </w:r>
      <w:r w:rsidR="00C319B8">
        <w:t>—</w:t>
      </w:r>
      <w:r>
        <w:t>fully equipped with the knowledge, skills, character, and creativity to make a lasting impact in the world. What digital skills will you have to prepare you for your future career? In this topic we consider how changes in technology have and will continue to impact digital practices in the workplace. Pause and consider the following questions:</w:t>
      </w:r>
    </w:p>
    <w:p w14:paraId="4E9E874B" w14:textId="77777777" w:rsidR="00C46D2B" w:rsidRDefault="00C46D2B" w:rsidP="00D80B96">
      <w:pPr>
        <w:pStyle w:val="Compact"/>
        <w:numPr>
          <w:ilvl w:val="0"/>
          <w:numId w:val="2"/>
        </w:numPr>
      </w:pPr>
      <w:r>
        <w:t>How do professionals in your field of interest network online?</w:t>
      </w:r>
    </w:p>
    <w:p w14:paraId="4E9E874C" w14:textId="77777777" w:rsidR="00C46D2B" w:rsidRDefault="00C46D2B" w:rsidP="00D80B96">
      <w:pPr>
        <w:pStyle w:val="Compact"/>
        <w:numPr>
          <w:ilvl w:val="0"/>
          <w:numId w:val="2"/>
        </w:numPr>
      </w:pPr>
      <w:r>
        <w:t>How has technology changed business practices in your field of interest or career?</w:t>
      </w:r>
    </w:p>
    <w:p w14:paraId="4E9E874D" w14:textId="77777777" w:rsidR="00C46D2B" w:rsidRDefault="00C46D2B" w:rsidP="00D80B96">
      <w:pPr>
        <w:pStyle w:val="Compact"/>
        <w:numPr>
          <w:ilvl w:val="0"/>
          <w:numId w:val="2"/>
        </w:numPr>
      </w:pPr>
      <w:r>
        <w:t>What are the implications for learning and skills development in your future career precipitated by changes in digital technology?</w:t>
      </w:r>
    </w:p>
    <w:p w14:paraId="4E9E874E" w14:textId="09815055" w:rsidR="00C46D2B" w:rsidRDefault="00C46D2B">
      <w:pPr>
        <w:pStyle w:val="Heading3"/>
      </w:pPr>
      <w:bookmarkStart w:id="11" w:name="activity-the-future-of-work"/>
      <w:r>
        <w:t xml:space="preserve">6.2.1 Activity: </w:t>
      </w:r>
      <w:r w:rsidR="00C319B8">
        <w:t>T</w:t>
      </w:r>
      <w:r>
        <w:t>he Future of Work</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58" w14:textId="77777777" w:rsidTr="48091B09">
        <w:trPr>
          <w:cantSplit/>
        </w:trPr>
        <w:tc>
          <w:tcPr>
            <w:tcW w:w="0" w:type="auto"/>
            <w:tcMar>
              <w:left w:w="144" w:type="dxa"/>
            </w:tcMar>
          </w:tcPr>
          <w:p w14:paraId="4E9E874F" w14:textId="77777777" w:rsidR="00C46D2B" w:rsidRDefault="00C46D2B">
            <w:pPr>
              <w:pStyle w:val="FirstParagraph"/>
              <w:spacing w:before="16" w:after="64"/>
            </w:pPr>
          </w:p>
          <w:p w14:paraId="4E9E8750" w14:textId="51273E05" w:rsidR="00C46D2B" w:rsidRDefault="00C46D2B">
            <w:pPr>
              <w:pStyle w:val="BodyText"/>
              <w:spacing w:before="16"/>
            </w:pPr>
            <w:r>
              <w:t>In th</w:t>
            </w:r>
            <w:r w:rsidR="00DB0715">
              <w:t>e following</w:t>
            </w:r>
            <w:r>
              <w:t xml:space="preserve"> short video, </w:t>
            </w:r>
            <w:hyperlink r:id="rId26">
              <w:r w:rsidRPr="26E6D861">
                <w:rPr>
                  <w:rStyle w:val="Hyperlink"/>
                </w:rPr>
                <w:t>Ken Steele</w:t>
              </w:r>
            </w:hyperlink>
            <w:r>
              <w:t xml:space="preserve"> from Eduvation speculates about the future of the labour market and the value of higher education in a digital age.</w:t>
            </w:r>
          </w:p>
          <w:p w14:paraId="4E9E8751" w14:textId="0AEA82A9" w:rsidR="00C46D2B" w:rsidRDefault="00C46D2B" w:rsidP="26E6D861">
            <w:pPr>
              <w:pStyle w:val="ListBullet"/>
            </w:pPr>
            <w:r w:rsidRPr="00DB0715">
              <w:rPr>
                <w:b/>
                <w:bCs/>
                <w:kern w:val="2"/>
                <w:lang w:val="en-CA"/>
                <w14:ligatures w14:val="standardContextual"/>
              </w:rPr>
              <w:t>Watch</w:t>
            </w:r>
            <w:r w:rsidR="44989069">
              <w:t>:</w:t>
            </w:r>
            <w:r>
              <w:t xml:space="preserve"> </w:t>
            </w:r>
            <w:hyperlink r:id="rId27">
              <w:r w:rsidR="44989069" w:rsidRPr="26E6D861">
                <w:rPr>
                  <w:rStyle w:val="Hyperlink"/>
                </w:rPr>
                <w:t>Higher Ed Trends: Student Career Anxiety and the Future of Work</w:t>
              </w:r>
            </w:hyperlink>
            <w:r w:rsidR="75C40298" w:rsidRPr="48091B09">
              <w:rPr>
                <w:rStyle w:val="Hyperlink"/>
                <w:i w:val="0"/>
              </w:rPr>
              <w:t xml:space="preserve"> </w:t>
            </w:r>
            <w:r w:rsidR="00F43709" w:rsidRPr="48091B09">
              <w:rPr>
                <w:rStyle w:val="Hyperlink"/>
                <w:i w:val="0"/>
              </w:rPr>
              <w:fldChar w:fldCharType="begin"/>
            </w:r>
            <w:r w:rsidR="000C2F16" w:rsidRPr="48091B09">
              <w:rPr>
                <w:rStyle w:val="Hyperlink"/>
                <w:i w:val="0"/>
              </w:rPr>
              <w:instrText xml:space="preserve"> ADDIN ZOTERO_ITEM CSL_CITATION {"citationID":"zBkQpEzB","properties":{"formattedCitation":"(2015)","plainCitation":"(2015)","noteIndex":0},"citationItems":[{"id":389,"uris":["http://zotero.org/users/14693029/items/JSGV4WV2"],"itemData":{"id":389,"type":"motion_picture","medium":"Video","note":"author: Eduvation ||","publisher":"YouTube","title":"Higher ed trends: Student career anxiety and the future of work","URL":"https://www.youtube.com/watch?v=iY4UhfQefdU","issued":{"date-parts":[["2015",8,12]]}},"label":"page","suppress-author":true}],"schema":"https://github.com/citation-style-language/schema/raw/master/csl-citation.json"} </w:instrText>
            </w:r>
            <w:r w:rsidR="00F43709" w:rsidRPr="48091B09">
              <w:rPr>
                <w:rStyle w:val="Hyperlink"/>
                <w:i w:val="0"/>
              </w:rPr>
              <w:fldChar w:fldCharType="separate"/>
            </w:r>
            <w:r w:rsidR="3D54DDA6" w:rsidRPr="00606ED3">
              <w:rPr>
                <w:rFonts w:ascii="Aptos" w:hAnsi="Aptos"/>
              </w:rPr>
              <w:t>(2015)</w:t>
            </w:r>
            <w:r w:rsidR="00F43709" w:rsidRPr="48091B09">
              <w:rPr>
                <w:rStyle w:val="Hyperlink"/>
                <w:i w:val="0"/>
              </w:rPr>
              <w:fldChar w:fldCharType="end"/>
            </w:r>
          </w:p>
          <w:p w14:paraId="4E9E8752" w14:textId="77777777" w:rsidR="00C46D2B" w:rsidRPr="00D51C9F" w:rsidRDefault="00E36BF8" w:rsidP="48091B09">
            <w:pPr>
              <w:pStyle w:val="BodyText"/>
              <w:rPr>
                <w:i/>
                <w:iCs/>
              </w:rPr>
            </w:pPr>
            <w:hyperlink r:id="rId28">
              <w:r w:rsidR="00C46D2B" w:rsidRPr="48091B09">
                <w:rPr>
                  <w:rStyle w:val="Hyperlink"/>
                  <w:i w:val="0"/>
                </w:rPr>
                <w:t>https://www.youtube-nocookie.com/embed/iY4UhfQefdU</w:t>
              </w:r>
            </w:hyperlink>
          </w:p>
          <w:p w14:paraId="4E9E8753" w14:textId="77777777" w:rsidR="00C46D2B" w:rsidRDefault="00C46D2B">
            <w:pPr>
              <w:pStyle w:val="BodyText"/>
            </w:pPr>
            <w:r>
              <w:t>What do you think? Share your thoughts by posting a comment on Discourse, for example:</w:t>
            </w:r>
          </w:p>
          <w:p w14:paraId="4E9E8754" w14:textId="4D71FE36" w:rsidR="00C46D2B" w:rsidRDefault="00C46D2B" w:rsidP="26E6D861">
            <w:pPr>
              <w:pStyle w:val="Compact"/>
              <w:numPr>
                <w:ilvl w:val="0"/>
                <w:numId w:val="2"/>
              </w:numPr>
            </w:pPr>
            <w:r>
              <w:t>Higher ed</w:t>
            </w:r>
            <w:r w:rsidR="3D54DDA6">
              <w:t>ucation</w:t>
            </w:r>
            <w:r>
              <w:t xml:space="preserve"> is valuable because …</w:t>
            </w:r>
          </w:p>
          <w:p w14:paraId="4E9E8755" w14:textId="77777777" w:rsidR="00C46D2B" w:rsidRDefault="00C46D2B" w:rsidP="00D80B96">
            <w:pPr>
              <w:pStyle w:val="Compact"/>
              <w:numPr>
                <w:ilvl w:val="0"/>
                <w:numId w:val="2"/>
              </w:numPr>
            </w:pPr>
            <w:r>
              <w:t>In a digital age …</w:t>
            </w:r>
          </w:p>
          <w:p w14:paraId="4E9E8756" w14:textId="77777777" w:rsidR="00C46D2B" w:rsidRDefault="00C46D2B" w:rsidP="00D80B96">
            <w:pPr>
              <w:pStyle w:val="Compact"/>
              <w:numPr>
                <w:ilvl w:val="0"/>
                <w:numId w:val="2"/>
              </w:numPr>
            </w:pPr>
            <w:r>
              <w:t>I am confident that …</w:t>
            </w:r>
          </w:p>
          <w:p w14:paraId="4E9E8757" w14:textId="77777777" w:rsidR="00C46D2B" w:rsidRDefault="00C46D2B" w:rsidP="00D80B96">
            <w:pPr>
              <w:pStyle w:val="Compact"/>
              <w:numPr>
                <w:ilvl w:val="0"/>
                <w:numId w:val="2"/>
              </w:numPr>
            </w:pPr>
            <w:r>
              <w:t>I am concerned about …</w:t>
            </w:r>
          </w:p>
        </w:tc>
      </w:tr>
    </w:tbl>
    <w:p w14:paraId="4E9E8759" w14:textId="77777777" w:rsidR="00C46D2B" w:rsidRDefault="00C46D2B">
      <w:pPr>
        <w:pStyle w:val="Heading3"/>
      </w:pPr>
      <w:bookmarkStart w:id="12" w:name="technology-and-change"/>
      <w:bookmarkEnd w:id="11"/>
      <w:r>
        <w:t>Technology and Change</w:t>
      </w:r>
    </w:p>
    <w:p w14:paraId="4E9E875A" w14:textId="10E2CC85" w:rsidR="00C46D2B" w:rsidRDefault="00C46D2B">
      <w:pPr>
        <w:pStyle w:val="FirstParagraph"/>
      </w:pPr>
      <w:r>
        <w:t xml:space="preserve">Throughout history there are technologies </w:t>
      </w:r>
      <w:r w:rsidR="21E54D0A">
        <w:t xml:space="preserve">that </w:t>
      </w:r>
      <w:r>
        <w:t>have influenced change in society. Consider</w:t>
      </w:r>
      <w:r w:rsidR="4AA24ECC">
        <w:t>,</w:t>
      </w:r>
      <w:r>
        <w:t xml:space="preserve"> for example, the invention of the steam engine and its contribution to the Industrial Revolution. In more recent times, the advent of digital photography displaced Kodachrome (at one time, the market leader in colour film sales) which ceased production in 2009.</w:t>
      </w:r>
    </w:p>
    <w:p w14:paraId="4E9E875B" w14:textId="77777777" w:rsidR="00C46D2B" w:rsidRDefault="00C46D2B">
      <w:pPr>
        <w:pStyle w:val="Heading3"/>
      </w:pPr>
      <w:bookmarkStart w:id="13" w:name="Xd7cfac9e68ebe52742e8f0cfb2e1944a323c316"/>
      <w:bookmarkEnd w:id="12"/>
      <w:r>
        <w:lastRenderedPageBreak/>
        <w:t>6.2.2 Activity: Newspaper and Music Industry in a Digital Ag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61" w14:textId="77777777" w:rsidTr="48091B09">
        <w:trPr>
          <w:cantSplit/>
        </w:trPr>
        <w:tc>
          <w:tcPr>
            <w:tcW w:w="0" w:type="auto"/>
            <w:tcMar>
              <w:left w:w="144" w:type="dxa"/>
            </w:tcMar>
          </w:tcPr>
          <w:p w14:paraId="4E9E875C" w14:textId="77777777" w:rsidR="00C46D2B" w:rsidRDefault="00C46D2B">
            <w:pPr>
              <w:pStyle w:val="FirstParagraph"/>
              <w:spacing w:before="16" w:after="64"/>
            </w:pPr>
          </w:p>
          <w:p w14:paraId="4E9E875D" w14:textId="56A35C68" w:rsidR="00C46D2B" w:rsidRDefault="00C46D2B">
            <w:pPr>
              <w:pStyle w:val="BodyText"/>
              <w:spacing w:before="16"/>
            </w:pPr>
            <w:r>
              <w:t xml:space="preserve">The readings </w:t>
            </w:r>
            <w:r w:rsidR="00FA45C0">
              <w:t xml:space="preserve">that </w:t>
            </w:r>
            <w:r>
              <w:t xml:space="preserve">follow take a retrospective look at the impact of the </w:t>
            </w:r>
            <w:r w:rsidR="008E764C">
              <w:t>i</w:t>
            </w:r>
            <w:r>
              <w:t>nternet on the newspaper and music industries.</w:t>
            </w:r>
          </w:p>
          <w:p w14:paraId="2457C39C" w14:textId="33AE86F3" w:rsidR="00C46D2B" w:rsidRPr="00D51C9F" w:rsidDel="00D13675" w:rsidRDefault="00C46D2B" w:rsidP="48091B09">
            <w:pPr>
              <w:pStyle w:val="ListBullet"/>
              <w:rPr>
                <w:b/>
                <w:bCs/>
              </w:rPr>
            </w:pPr>
            <w:r w:rsidRPr="00DA38F1" w:rsidDel="00D13675">
              <w:rPr>
                <w:b/>
                <w:bCs/>
                <w:kern w:val="2"/>
                <w:lang w:val="en-CA"/>
                <w14:ligatures w14:val="standardContextual"/>
              </w:rPr>
              <w:t>Read</w:t>
            </w:r>
            <w:r w:rsidR="2AF55C4C">
              <w:t>:</w:t>
            </w:r>
            <w:r>
              <w:t xml:space="preserve"> </w:t>
            </w:r>
          </w:p>
          <w:p w14:paraId="4E9E875F" w14:textId="30B9983D" w:rsidR="00C46D2B" w:rsidRPr="00D51C9F" w:rsidRDefault="0081500B" w:rsidP="48091B09">
            <w:pPr>
              <w:pStyle w:val="ListBullet2"/>
              <w:rPr>
                <w:i/>
                <w:iCs/>
              </w:rPr>
            </w:pPr>
            <w:hyperlink r:id="rId29">
              <w:r w:rsidR="00C46D2B" w:rsidRPr="48091B09">
                <w:rPr>
                  <w:rStyle w:val="Hyperlink"/>
                </w:rPr>
                <w:t xml:space="preserve">The </w:t>
              </w:r>
              <w:r w:rsidR="555A430F" w:rsidRPr="48091B09">
                <w:rPr>
                  <w:rStyle w:val="Hyperlink"/>
                </w:rPr>
                <w:t>a</w:t>
              </w:r>
              <w:r w:rsidR="00C46D2B" w:rsidRPr="48091B09">
                <w:rPr>
                  <w:rStyle w:val="Hyperlink"/>
                </w:rPr>
                <w:t xml:space="preserve">ge </w:t>
              </w:r>
              <w:r w:rsidR="555A430F" w:rsidRPr="48091B09">
                <w:rPr>
                  <w:rStyle w:val="Hyperlink"/>
                </w:rPr>
                <w:t>o</w:t>
              </w:r>
              <w:r w:rsidR="00C46D2B" w:rsidRPr="48091B09">
                <w:rPr>
                  <w:rStyle w:val="Hyperlink"/>
                </w:rPr>
                <w:t xml:space="preserve">f Digital; Music Executive Reacts </w:t>
              </w:r>
              <w:r w:rsidR="555A430F" w:rsidRPr="48091B09">
                <w:rPr>
                  <w:rStyle w:val="Hyperlink"/>
                </w:rPr>
                <w:t>t</w:t>
              </w:r>
              <w:r w:rsidR="00C46D2B" w:rsidRPr="48091B09">
                <w:rPr>
                  <w:rStyle w:val="Hyperlink"/>
                </w:rPr>
                <w:t xml:space="preserve">o </w:t>
              </w:r>
              <w:r w:rsidR="555A430F" w:rsidRPr="48091B09">
                <w:rPr>
                  <w:rStyle w:val="Hyperlink"/>
                </w:rPr>
                <w:t>t</w:t>
              </w:r>
              <w:r w:rsidR="00C46D2B" w:rsidRPr="48091B09">
                <w:rPr>
                  <w:rStyle w:val="Hyperlink"/>
                </w:rPr>
                <w:t xml:space="preserve">he Impact </w:t>
              </w:r>
              <w:r w:rsidR="555A430F" w:rsidRPr="48091B09">
                <w:rPr>
                  <w:rStyle w:val="Hyperlink"/>
                </w:rPr>
                <w:t>o</w:t>
              </w:r>
              <w:r w:rsidR="00C46D2B" w:rsidRPr="48091B09">
                <w:rPr>
                  <w:rStyle w:val="Hyperlink"/>
                </w:rPr>
                <w:t>f Digitalization</w:t>
              </w:r>
              <w:r w:rsidR="555A430F" w:rsidRPr="48091B09">
                <w:rPr>
                  <w:rStyle w:val="Hyperlink"/>
                </w:rPr>
                <w:t xml:space="preserve"> i</w:t>
              </w:r>
              <w:r w:rsidR="00C46D2B" w:rsidRPr="48091B09">
                <w:rPr>
                  <w:rStyle w:val="Hyperlink"/>
                </w:rPr>
                <w:t xml:space="preserve">n </w:t>
              </w:r>
              <w:r w:rsidR="555A430F" w:rsidRPr="48091B09">
                <w:rPr>
                  <w:rStyle w:val="Hyperlink"/>
                </w:rPr>
                <w:t>t</w:t>
              </w:r>
              <w:r w:rsidR="00C46D2B" w:rsidRPr="48091B09">
                <w:rPr>
                  <w:rStyle w:val="Hyperlink"/>
                </w:rPr>
                <w:t>he Music Industry</w:t>
              </w:r>
            </w:hyperlink>
            <w:r w:rsidR="7DC5C743">
              <w:t xml:space="preserve"> </w:t>
            </w:r>
            <w:r w:rsidRPr="48091B09">
              <w:rPr>
                <w:i/>
                <w:iCs/>
              </w:rPr>
              <w:fldChar w:fldCharType="begin"/>
            </w:r>
            <w:r w:rsidRPr="48091B09">
              <w:rPr>
                <w:i/>
                <w:iCs/>
              </w:rPr>
              <w:instrText xml:space="preserve"> ADDIN ZOTERO_ITEM CSL_CITATION {"citationID":"EQHnmjfj","properties":{"formattedCitation":"(2022)","plainCitation":"(2022)","noteIndex":0},"citationItems":[{"id":391,"uris":["http://zotero.org/users/14693029/items/DHTBQX7I"],"itemData":{"id":391,"type":"webpage","container-title":"Forbes","title":"The age of digital; music executive reacts to the impact of digitalization in the music industry","URL":"https://www.forbes.com/sites/joshwilson/2022/09/14/the-age-of-digital-music-executive-reacts-to-the-impact-of-digitalization-in-the-music-industry/?sh=1ca7f385537b","author":[{"family":"Wilson","given":"J."}],"accessed":{"date-parts":[["2024",8,6]]},"issued":{"date-parts":[["2022",9,14]]}},"label":"page","suppress-author":true}],"schema":"https://github.com/citation-style-language/schema/raw/master/csl-citation.json"} </w:instrText>
            </w:r>
            <w:r w:rsidRPr="48091B09">
              <w:rPr>
                <w:i/>
                <w:iCs/>
              </w:rPr>
              <w:fldChar w:fldCharType="separate"/>
            </w:r>
            <w:r w:rsidR="623B9E58" w:rsidRPr="48091B09">
              <w:rPr>
                <w:rFonts w:ascii="Aptos" w:hAnsi="Aptos"/>
              </w:rPr>
              <w:t>(2022)</w:t>
            </w:r>
            <w:r w:rsidRPr="48091B09">
              <w:rPr>
                <w:i/>
                <w:iCs/>
              </w:rPr>
              <w:fldChar w:fldCharType="end"/>
            </w:r>
          </w:p>
          <w:p w14:paraId="6DC8BE82" w14:textId="36E93039" w:rsidR="00C46D2B" w:rsidRDefault="00C46D2B" w:rsidP="26E6D861">
            <w:pPr>
              <w:pStyle w:val="ListBullet2"/>
            </w:pPr>
            <w:hyperlink r:id="rId30">
              <w:r w:rsidRPr="26E6D861">
                <w:rPr>
                  <w:rStyle w:val="Hyperlink"/>
                </w:rPr>
                <w:t>The Future of Newspapers in the Digital Age: Embracing the Change!</w:t>
              </w:r>
            </w:hyperlink>
            <w:r w:rsidR="002B00D1">
              <w:t xml:space="preserve"> </w:t>
            </w:r>
            <w:r>
              <w:fldChar w:fldCharType="begin"/>
            </w:r>
            <w:r>
              <w:instrText xml:space="preserve"> ADDIN ZOTERO_ITEM CSL_CITATION {"citationID":"pbxO4fG4","properties":{"formattedCitation":"(2023)","plainCitation":"(2023)","noteIndex":0},"citationItems":[{"id":393,"uris":["http://zotero.org/users/14693029/items/28FJQ9GA"],"itemData":{"id":393,"type":"post-weblog","abstract":"In today’s fast-paced world, newspapers are facing exciting new challenges and opportunities as technology keeps evolving. The rise of the…","container-title":"Medium","language":"en","title":"The future of newspapers in the digital age: Embracing the change!","title-short":"The Future of Newspapers in the Digital Age","URL":"https://jpriyanshu347.medium.com/the-future-of-newspapers-in-the-digital-age-embracing-the-change-fe835bd8d52f","author":[{"family":"Jha","given":"Priyanshu"}],"accessed":{"date-parts":[["2024",8,6]]},"issued":{"date-parts":[["2023",8,7]]}},"label":"page","suppress-author":true}],"schema":"https://github.com/citation-style-language/schema/raw/master/csl-citation.json"} </w:instrText>
            </w:r>
            <w:r>
              <w:fldChar w:fldCharType="separate"/>
            </w:r>
            <w:r w:rsidR="002B00D1" w:rsidRPr="26E6D861">
              <w:rPr>
                <w:rFonts w:ascii="Aptos" w:hAnsi="Aptos"/>
              </w:rPr>
              <w:t>(2023)</w:t>
            </w:r>
            <w:r>
              <w:fldChar w:fldCharType="end"/>
            </w:r>
          </w:p>
          <w:p w14:paraId="6A141764" w14:textId="77777777" w:rsidR="00925EA1" w:rsidRDefault="197368B1" w:rsidP="006014B6">
            <w:pPr>
              <w:pStyle w:val="ListBullet"/>
            </w:pPr>
            <w:r w:rsidRPr="48091B09">
              <w:rPr>
                <w:b/>
                <w:bCs/>
              </w:rPr>
              <w:t>Annotate</w:t>
            </w:r>
            <w:r>
              <w:t xml:space="preserve">: </w:t>
            </w:r>
            <w:r w:rsidR="2AF55C4C">
              <w:t xml:space="preserve">Add or reply to annotations using </w:t>
            </w:r>
            <w:hyperlink r:id="rId31">
              <w:r w:rsidR="2AF55C4C" w:rsidRPr="48091B09">
                <w:rPr>
                  <w:rStyle w:val="Hyperlink"/>
                </w:rPr>
                <w:t>Hypothes.is</w:t>
              </w:r>
            </w:hyperlink>
            <w:r w:rsidRPr="48091B09">
              <w:rPr>
                <w:rStyle w:val="Hyperlink"/>
              </w:rPr>
              <w:t>,</w:t>
            </w:r>
            <w:r w:rsidR="2AF55C4C">
              <w:t xml:space="preserve"> sharing personal insights and experiences.</w:t>
            </w:r>
          </w:p>
          <w:p w14:paraId="78191062" w14:textId="77777777" w:rsidR="00925EA1" w:rsidRDefault="00925EA1" w:rsidP="26E6D861">
            <w:pPr>
              <w:pStyle w:val="ListBullet"/>
              <w:numPr>
                <w:ilvl w:val="0"/>
                <w:numId w:val="0"/>
              </w:numPr>
              <w:ind w:left="360"/>
            </w:pPr>
          </w:p>
          <w:p w14:paraId="1A446CB5" w14:textId="5538A14F" w:rsidR="00D13675" w:rsidRDefault="00D13675" w:rsidP="26E6D861">
            <w:pPr>
              <w:pStyle w:val="ListBullet"/>
              <w:numPr>
                <w:ilvl w:val="0"/>
                <w:numId w:val="0"/>
              </w:numPr>
            </w:pPr>
            <w:r>
              <w:t>Remember to tag your posts using the course code: LDRS101.</w:t>
            </w:r>
          </w:p>
          <w:p w14:paraId="4E9E8760" w14:textId="77777777" w:rsidR="00D13675" w:rsidRDefault="00D13675" w:rsidP="26E6D861"/>
        </w:tc>
      </w:tr>
    </w:tbl>
    <w:p w14:paraId="4E9E8762" w14:textId="77777777" w:rsidR="00C46D2B" w:rsidRDefault="00C46D2B">
      <w:pPr>
        <w:pStyle w:val="Heading3"/>
      </w:pPr>
      <w:bookmarkStart w:id="14" w:name="Xd90ed318eff849e548626539614ea70167b10fe"/>
      <w:bookmarkEnd w:id="13"/>
      <w:r>
        <w:t>6.2.3 Activity: Impact of Digital Technology on Busines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6B" w14:textId="77777777" w:rsidTr="48091B09">
        <w:trPr>
          <w:cantSplit/>
        </w:trPr>
        <w:tc>
          <w:tcPr>
            <w:tcW w:w="0" w:type="auto"/>
            <w:tcMar>
              <w:left w:w="144" w:type="dxa"/>
            </w:tcMar>
          </w:tcPr>
          <w:p w14:paraId="4E9E8763" w14:textId="77777777" w:rsidR="00C46D2B" w:rsidRDefault="00C46D2B">
            <w:pPr>
              <w:pStyle w:val="FirstParagraph"/>
              <w:spacing w:before="16" w:after="64"/>
            </w:pPr>
          </w:p>
          <w:p w14:paraId="4E9E8764" w14:textId="02CFC0AF" w:rsidR="00C46D2B" w:rsidRDefault="3ADF7847" w:rsidP="26E6D861">
            <w:pPr>
              <w:pStyle w:val="ListBullet"/>
            </w:pPr>
            <w:r w:rsidRPr="00925EA1">
              <w:rPr>
                <w:b/>
                <w:bCs/>
                <w:kern w:val="2"/>
                <w:lang w:val="en-CA"/>
                <w14:ligatures w14:val="standardContextual"/>
              </w:rPr>
              <w:t>Discuss</w:t>
            </w:r>
            <w:r>
              <w:t xml:space="preserve">: </w:t>
            </w:r>
            <w:r w:rsidR="00C46D2B">
              <w:t xml:space="preserve">Join the </w:t>
            </w:r>
            <w:r w:rsidR="64D2C082">
              <w:t xml:space="preserve">Discourse </w:t>
            </w:r>
            <w:r w:rsidR="00C46D2B">
              <w:t>discussion on the impact of digital technology on business:</w:t>
            </w:r>
          </w:p>
          <w:p w14:paraId="4E9E8765" w14:textId="79A6B839" w:rsidR="00C46D2B" w:rsidRPr="00925EA1" w:rsidRDefault="00C46D2B" w:rsidP="26E6D861">
            <w:pPr>
              <w:pStyle w:val="ListBullet2"/>
            </w:pPr>
            <w:r>
              <w:t>Choose any business or work environment (for example, your current career or future career)</w:t>
            </w:r>
            <w:r w:rsidR="5CAD7EBD">
              <w:t>.</w:t>
            </w:r>
          </w:p>
          <w:p w14:paraId="4E9E8766" w14:textId="22DDF625" w:rsidR="00C46D2B" w:rsidRPr="00925EA1" w:rsidRDefault="00C46D2B" w:rsidP="26E6D861">
            <w:pPr>
              <w:pStyle w:val="ListBullet2"/>
            </w:pPr>
            <w:r>
              <w:t>Think about examples of how digital technology has had an impact on your chosen business over the last 30 years</w:t>
            </w:r>
            <w:r w:rsidR="00C53549">
              <w:t>.</w:t>
            </w:r>
          </w:p>
          <w:p w14:paraId="4E9E8767" w14:textId="77777777" w:rsidR="00C46D2B" w:rsidRDefault="00C46D2B" w:rsidP="26E6D861">
            <w:pPr>
              <w:pStyle w:val="ListBullet2"/>
            </w:pPr>
            <w:r>
              <w:t>State your business or work environment and share a practical example of how digital technology has influenced change in your chosen area:</w:t>
            </w:r>
          </w:p>
          <w:p w14:paraId="4E9E8768" w14:textId="77777777" w:rsidR="00C46D2B" w:rsidRDefault="00C46D2B" w:rsidP="26E6D861">
            <w:pPr>
              <w:pStyle w:val="ListBullet3"/>
            </w:pPr>
            <w:r>
              <w:t>Has the example contributed to a fundamental change in the way things were done, or is this a minor change?</w:t>
            </w:r>
          </w:p>
          <w:p w14:paraId="4E9E8769" w14:textId="77777777" w:rsidR="00C46D2B" w:rsidRDefault="00C46D2B" w:rsidP="26E6D861">
            <w:pPr>
              <w:pStyle w:val="ListBullet3"/>
            </w:pPr>
            <w:r>
              <w:t>Do you anticipate significant changes in your industry as a result of digital technology in the future? Provide an example.</w:t>
            </w:r>
          </w:p>
          <w:p w14:paraId="4E9E876A" w14:textId="0B596E3C" w:rsidR="00C46D2B" w:rsidRDefault="00C46D2B">
            <w:pPr>
              <w:pStyle w:val="FirstParagraph"/>
              <w:spacing w:after="16"/>
            </w:pPr>
            <w:r>
              <w:t>Like, share</w:t>
            </w:r>
            <w:r w:rsidR="002B00D1">
              <w:t>,</w:t>
            </w:r>
            <w:r>
              <w:t xml:space="preserve"> and reply to posts. These are forms of engagement and a contribution to your online learning identity. Remember to tag your posts using the course code: LDRS101.</w:t>
            </w:r>
          </w:p>
        </w:tc>
      </w:tr>
    </w:tbl>
    <w:p w14:paraId="4E9E876C" w14:textId="77777777" w:rsidR="00C46D2B" w:rsidRDefault="00C46D2B">
      <w:pPr>
        <w:pStyle w:val="Heading3"/>
      </w:pPr>
      <w:bookmarkStart w:id="15" w:name="artificial-intelligence"/>
      <w:bookmarkEnd w:id="14"/>
      <w:r>
        <w:t>Artificial Intelligence</w:t>
      </w:r>
    </w:p>
    <w:p w14:paraId="4E9E876D" w14:textId="678EE63F" w:rsidR="00C46D2B" w:rsidRDefault="00C46D2B">
      <w:pPr>
        <w:pStyle w:val="FirstParagraph"/>
      </w:pPr>
      <w:r>
        <w:t>Artificial intelligence (AI) is predicted to have a significant impact on society and business. Examples include autonomous cars, computers understanding human speech</w:t>
      </w:r>
      <w:r w:rsidR="008E764C">
        <w:t>,</w:t>
      </w:r>
      <w:r>
        <w:t xml:space="preserve"> and machine learning. Consider for instance that computer chess games available for commercial desktop machines have the ability to beat accomplished chess players including grand masters. And of course, Chat GPT.</w:t>
      </w:r>
    </w:p>
    <w:p w14:paraId="4E9E876E" w14:textId="77777777" w:rsidR="00C46D2B" w:rsidRDefault="00C46D2B">
      <w:pPr>
        <w:pStyle w:val="BodyText"/>
      </w:pPr>
      <w:r>
        <w:t>In this section we introduce a few interesting examples of artificial intelligence to provide a sense of how sophisticated these technologies are becoming.</w:t>
      </w:r>
    </w:p>
    <w:p w14:paraId="4E9E876F" w14:textId="77777777" w:rsidR="00C46D2B" w:rsidRDefault="00C46D2B">
      <w:pPr>
        <w:pStyle w:val="BodyText"/>
      </w:pPr>
      <w:r>
        <w:t>First, let’s define AI:</w:t>
      </w:r>
    </w:p>
    <w:p w14:paraId="4E9E8770" w14:textId="57BEFBF0" w:rsidR="00C46D2B" w:rsidRDefault="00C46D2B">
      <w:pPr>
        <w:pStyle w:val="BlockText"/>
      </w:pPr>
      <w:r>
        <w:lastRenderedPageBreak/>
        <w:t>The theory and development of computer systems able to perform tasks normally requiring human intelligence, such as visual perception, speech recognition, decision-making, and translation between languages</w:t>
      </w:r>
      <w:r w:rsidR="00061B7F">
        <w:t>.</w:t>
      </w:r>
      <w:r w:rsidR="00685D2A">
        <w:t xml:space="preserve"> </w:t>
      </w:r>
      <w:r>
        <w:fldChar w:fldCharType="begin"/>
      </w:r>
      <w:r>
        <w:instrText xml:space="preserve"> ADDIN ZOTERO_ITEM CSL_CITATION {"citationID":"lKGiWUDd","properties":{"formattedCitation":"(Oxford Reference, n.d.)","plainCitation":"(Oxford Reference, n.d.)","noteIndex":0},"citationItems":[{"id":339,"uris":["http://zotero.org/users/14693029/items/WPYRV68N"],"itemData":{"id":339,"type":"webpage","abstract":"\"artificial intelligence\" published on  by null.","container-title":"Oxford Reference","language":"en","note":"DOI: 10.1093/oi/authority.20110803095426960","title":"Artificial intelligence","URL":"https://www.oxfordreference.com/display/10.1093/oi/authority.20110803095426960","author":[{"family":"Oxford Reference","given":""}],"accessed":{"date-parts":[["2024",8,6]]}}}],"schema":"https://github.com/citation-style-language/schema/raw/master/csl-citation.json"} </w:instrText>
      </w:r>
      <w:r>
        <w:fldChar w:fldCharType="separate"/>
      </w:r>
      <w:r w:rsidR="00AC5568" w:rsidRPr="26E6D861">
        <w:rPr>
          <w:rFonts w:ascii="Aptos" w:hAnsi="Aptos"/>
        </w:rPr>
        <w:t>(Oxford Reference, n.d.)</w:t>
      </w:r>
      <w:r>
        <w:fldChar w:fldCharType="end"/>
      </w:r>
    </w:p>
    <w:p w14:paraId="4E9E8771" w14:textId="616F9851" w:rsidR="00C46D2B" w:rsidRDefault="00C46D2B">
      <w:pPr>
        <w:pStyle w:val="BlockText"/>
      </w:pPr>
      <w:r>
        <w:t>The capacity of a computer</w:t>
      </w:r>
      <w:r w:rsidR="00220032">
        <w:t xml:space="preserve">, robot, programmed device, or software application </w:t>
      </w:r>
      <w:r>
        <w:t xml:space="preserve">to perform operations </w:t>
      </w:r>
      <w:r w:rsidR="00B326E6">
        <w:t xml:space="preserve">and tasks </w:t>
      </w:r>
      <w:r>
        <w:t xml:space="preserve">analogous to learning and decision making in humans, </w:t>
      </w:r>
      <w:r w:rsidR="00220032">
        <w:t xml:space="preserve">such as speech recognition or question answering. </w:t>
      </w:r>
      <w:r>
        <w:fldChar w:fldCharType="begin"/>
      </w:r>
      <w:r>
        <w:instrText xml:space="preserve"> ADDIN ZOTERO_ITEM CSL_CITATION {"citationID":"PCDNnEr0","properties":{"formattedCitation":"(Dictionary.com, 2024)","plainCitation":"(Dictionary.com, 2024)","noteIndex":0},"citationItems":[{"id":338,"uris":["http://zotero.org/users/14693029/items/ETLBMW6G"],"itemData":{"id":338,"type":"webpage","abstract":"The world's leading online dictionary: English definitions, synonyms, word origins, example sentences, word games, and more. A trusted authority for 25+ years!","container-title":"Dictionary.com","language":"en","title":"Artificial intelligence","URL":"https://www.dictionary.com/browse/artificial-intelligence","author":[{"family":"Dictionary.com","given":""}],"accessed":{"date-parts":[["2024",8,6]]},"issued":{"date-parts":[["2024",8,5]]}}}],"schema":"https://github.com/citation-style-language/schema/raw/master/csl-citation.json"} </w:instrText>
      </w:r>
      <w:r>
        <w:fldChar w:fldCharType="separate"/>
      </w:r>
      <w:r w:rsidR="00692AB1" w:rsidRPr="26E6D861">
        <w:rPr>
          <w:rFonts w:ascii="Aptos" w:hAnsi="Aptos"/>
        </w:rPr>
        <w:t>(Dictionary.com, 2024)</w:t>
      </w:r>
      <w:r>
        <w:fldChar w:fldCharType="end"/>
      </w:r>
    </w:p>
    <w:p w14:paraId="4E9E8772" w14:textId="6DCA0FA2" w:rsidR="00C46D2B" w:rsidRDefault="00C46D2B">
      <w:pPr>
        <w:pStyle w:val="FirstParagraph"/>
      </w:pPr>
      <w:r>
        <w:t>What is your experience with AI? Have you used an AI tool such as Grammerly or ChatGPT? How has this technology affected you as a student, and what effect do you think it has</w:t>
      </w:r>
      <w:r w:rsidR="00AD1940">
        <w:t xml:space="preserve"> had or </w:t>
      </w:r>
      <w:r>
        <w:t>will have on your chosen profession?</w:t>
      </w:r>
    </w:p>
    <w:p w14:paraId="4E9E8773" w14:textId="77777777" w:rsidR="00C46D2B" w:rsidRDefault="00C46D2B">
      <w:pPr>
        <w:pStyle w:val="BodyText"/>
      </w:pPr>
      <w:r>
        <w:t>In the next activity, we’ll explore some of these questions and concerns.</w:t>
      </w:r>
    </w:p>
    <w:p w14:paraId="4E9E8774" w14:textId="53EA9364" w:rsidR="00C46D2B" w:rsidRDefault="00C46D2B">
      <w:pPr>
        <w:pStyle w:val="Heading3"/>
      </w:pPr>
      <w:bookmarkStart w:id="16" w:name="activity-how-can-i-use-ai-as-a-student"/>
      <w:bookmarkEnd w:id="15"/>
      <w:r>
        <w:lastRenderedPageBreak/>
        <w:t>6.2.4 Activity: How Can I Use A</w:t>
      </w:r>
      <w:r w:rsidR="00D469FE">
        <w:t>I</w:t>
      </w:r>
      <w:r>
        <w:t xml:space="preserve"> as a Studen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81" w14:textId="77777777" w:rsidTr="6BE45A7C">
        <w:trPr>
          <w:cantSplit/>
        </w:trPr>
        <w:tc>
          <w:tcPr>
            <w:tcW w:w="0" w:type="auto"/>
            <w:tcMar>
              <w:left w:w="144" w:type="dxa"/>
            </w:tcMar>
          </w:tcPr>
          <w:p w14:paraId="4E9E8775" w14:textId="77777777" w:rsidR="00C46D2B" w:rsidRDefault="00C46D2B">
            <w:pPr>
              <w:pStyle w:val="FirstParagraph"/>
              <w:spacing w:before="16" w:after="64"/>
            </w:pPr>
          </w:p>
          <w:p w14:paraId="53B526C0" w14:textId="0908E56F" w:rsidR="00080B29" w:rsidRDefault="005E6495" w:rsidP="6BE45A7C">
            <w:pPr>
              <w:pStyle w:val="ListBullet"/>
            </w:pPr>
            <w:r w:rsidRPr="005E6495">
              <w:rPr>
                <w:b/>
                <w:bCs/>
                <w:kern w:val="2"/>
                <w:lang w:val="en-CA"/>
                <w14:ligatures w14:val="standardContextual"/>
              </w:rPr>
              <w:t>Read</w:t>
            </w:r>
            <w:r>
              <w:t xml:space="preserve">: </w:t>
            </w:r>
            <w:r w:rsidR="00C46D2B">
              <w:t xml:space="preserve">First, do a quick search online for AI tools for university students. Examples: </w:t>
            </w:r>
          </w:p>
          <w:p w14:paraId="2A2FB768" w14:textId="6C42522B" w:rsidR="00080B29" w:rsidRDefault="00C46D2B" w:rsidP="6BE45A7C">
            <w:pPr>
              <w:pStyle w:val="ListBullet2"/>
            </w:pPr>
            <w:hyperlink r:id="rId32">
              <w:r w:rsidR="00080B29" w:rsidRPr="6BE45A7C">
                <w:rPr>
                  <w:rStyle w:val="Hyperlink"/>
                </w:rPr>
                <w:t>How can AI be Used by University Students?</w:t>
              </w:r>
            </w:hyperlink>
            <w:r w:rsidR="00474C25" w:rsidRPr="6BE45A7C">
              <w:rPr>
                <w:rStyle w:val="Hyperlink"/>
              </w:rPr>
              <w:t xml:space="preserve"> </w:t>
            </w:r>
            <w:r w:rsidRPr="6BE45A7C">
              <w:rPr>
                <w:rStyle w:val="Hyperlink"/>
              </w:rPr>
              <w:fldChar w:fldCharType="begin"/>
            </w:r>
            <w:r w:rsidRPr="6BE45A7C">
              <w:rPr>
                <w:rStyle w:val="Hyperlink"/>
              </w:rPr>
              <w:instrText xml:space="preserve"> ADDIN ZOTERO_ITEM CSL_CITATION {"citationID":"NzBHCF8j","properties":{"formattedCitation":"(2023)","plainCitation":"(2023)","noteIndex":0},"citationItems":[{"id":395,"uris":["http://zotero.org/users/14693029/items/CTB9WZ75"],"itemData":{"id":395,"type":"webpage","abstract":"AI is not something to be feared if you know how to use it. Here are some ways in which students might be able to use AI for university applications and classwork","container-title":"The Student","language":"en","title":"How can AI be used by university students?","URL":"https://www.timeshighereducation.com/student/advice/how-can-ai-be-used-university-students","author":[{"family":"Neill","given":"Jeff"}],"accessed":{"date-parts":[["2024",8,6]]},"issued":{"date-parts":[["2023",4,21]]}},"label":"page","suppress-author":true}],"schema":"https://github.com/citation-style-language/schema/raw/master/csl-citation.json"} </w:instrText>
            </w:r>
            <w:r w:rsidRPr="6BE45A7C">
              <w:rPr>
                <w:rStyle w:val="Hyperlink"/>
              </w:rPr>
              <w:fldChar w:fldCharType="separate"/>
            </w:r>
            <w:r w:rsidR="00AC239B" w:rsidRPr="6BE45A7C">
              <w:rPr>
                <w:rFonts w:ascii="Aptos" w:hAnsi="Aptos"/>
              </w:rPr>
              <w:t>(2023)</w:t>
            </w:r>
            <w:r w:rsidRPr="6BE45A7C">
              <w:rPr>
                <w:rStyle w:val="Hyperlink"/>
              </w:rPr>
              <w:fldChar w:fldCharType="end"/>
            </w:r>
          </w:p>
          <w:p w14:paraId="4E9E8776" w14:textId="5F844B37" w:rsidR="00C46D2B" w:rsidRPr="00AC239B" w:rsidRDefault="00C46D2B" w:rsidP="6BE45A7C">
            <w:pPr>
              <w:pStyle w:val="ListBullet2"/>
            </w:pPr>
            <w:hyperlink r:id="rId33">
              <w:r w:rsidR="00F4048F" w:rsidRPr="6BE45A7C">
                <w:rPr>
                  <w:rStyle w:val="Hyperlink"/>
                </w:rPr>
                <w:t>10 Best AI Tools for Homework and Studying in 2024</w:t>
              </w:r>
            </w:hyperlink>
            <w:r w:rsidR="00AC239B" w:rsidRPr="6BE45A7C">
              <w:rPr>
                <w:rStyle w:val="Hyperlink"/>
              </w:rPr>
              <w:t xml:space="preserve"> </w:t>
            </w:r>
            <w:r w:rsidRPr="6BE45A7C">
              <w:rPr>
                <w:rStyle w:val="Hyperlink"/>
              </w:rPr>
              <w:fldChar w:fldCharType="begin"/>
            </w:r>
            <w:r w:rsidRPr="6BE45A7C">
              <w:rPr>
                <w:rStyle w:val="Hyperlink"/>
              </w:rPr>
              <w:instrText xml:space="preserve"> ADDIN ZOTERO_ITEM CSL_CITATION {"citationID":"LmgUZ5h7","properties":{"formattedCitation":"(2023)","plainCitation":"(2023)","noteIndex":0},"citationItems":[{"id":397,"uris":["http://zotero.org/users/14693029/items/RC97QZS7"],"itemData":{"id":397,"type":"webpage","abstract":"Unlock the potential of AI tools for students- from tutoring to homework help. Don't miss our list of AI tools for school to maximize productivity in 2024.","language":"en-US","title":"Top 10 AI tools for students &amp; school homework in 2024","URL":"https://mystudylife.com/10-best-ai-tools-to-help-students-learn-faster/","author":[{"family":"Whant","given":"B."}],"accessed":{"date-parts":[["2024",8,6]]},"issued":{"date-parts":[["2023",6,14]]}},"label":"page","suppress-author":true}],"schema":"https://github.com/citation-style-language/schema/raw/master/csl-citation.json"} </w:instrText>
            </w:r>
            <w:r w:rsidRPr="6BE45A7C">
              <w:rPr>
                <w:rStyle w:val="Hyperlink"/>
              </w:rPr>
              <w:fldChar w:fldCharType="separate"/>
            </w:r>
            <w:r w:rsidR="00C91F9C" w:rsidRPr="6BE45A7C">
              <w:rPr>
                <w:rFonts w:ascii="Aptos" w:hAnsi="Aptos"/>
              </w:rPr>
              <w:t>(2023)</w:t>
            </w:r>
            <w:r w:rsidRPr="6BE45A7C">
              <w:rPr>
                <w:rStyle w:val="Hyperlink"/>
              </w:rPr>
              <w:fldChar w:fldCharType="end"/>
            </w:r>
          </w:p>
          <w:p w14:paraId="4E9E8777" w14:textId="458C4AF1" w:rsidR="00C46D2B" w:rsidRDefault="00C46D2B">
            <w:pPr>
              <w:pStyle w:val="BodyText"/>
            </w:pPr>
            <w:r>
              <w:t xml:space="preserve">Intrigued? Do you find any tech tools that would be useful in understanding course topics, studying, generating flashcards, transcribing lectures and voice notes, correcting grammar, writing an essay, creating a slideshow presentation, drafting a forum discussion post, </w:t>
            </w:r>
            <w:r w:rsidR="00F4048F">
              <w:t>and so on</w:t>
            </w:r>
            <w:r>
              <w:t>?</w:t>
            </w:r>
          </w:p>
          <w:p w14:paraId="4E9E8778" w14:textId="792C00EE" w:rsidR="00C46D2B" w:rsidRDefault="00C46D2B">
            <w:pPr>
              <w:pStyle w:val="BodyText"/>
            </w:pPr>
            <w:r>
              <w:t xml:space="preserve">Do any of these </w:t>
            </w:r>
            <w:r w:rsidR="00F4048F">
              <w:t>capabilities</w:t>
            </w:r>
            <w:r>
              <w:t xml:space="preserve"> concern you? Do you think they concern your professors or fellow students?</w:t>
            </w:r>
          </w:p>
          <w:p w14:paraId="4E9E8779" w14:textId="4404B38F" w:rsidR="00C46D2B" w:rsidRDefault="00C46D2B">
            <w:pPr>
              <w:pStyle w:val="BodyText"/>
            </w:pPr>
            <w:r>
              <w:t xml:space="preserve">Review TWU’s policy on </w:t>
            </w:r>
            <w:hyperlink r:id="rId34">
              <w:r w:rsidRPr="6BE45A7C">
                <w:rPr>
                  <w:rStyle w:val="Hyperlink"/>
                  <w:i w:val="0"/>
                </w:rPr>
                <w:t>Academic Misconduct &amp; Fraud</w:t>
              </w:r>
            </w:hyperlink>
            <w:r w:rsidR="00096B1B">
              <w:rPr>
                <w:rStyle w:val="Hyperlink"/>
              </w:rPr>
              <w:t xml:space="preserve"> </w:t>
            </w:r>
            <w:r w:rsidR="00096B1B">
              <w:rPr>
                <w:rStyle w:val="Hyperlink"/>
              </w:rPr>
              <w:fldChar w:fldCharType="begin"/>
            </w:r>
            <w:r w:rsidR="0026318F">
              <w:rPr>
                <w:rStyle w:val="Hyperlink"/>
              </w:rPr>
              <w:instrText xml:space="preserve"> ADDIN ZOTERO_ITEM CSL_CITATION {"citationID":"bC6vEuHq","properties":{"formattedCitation":"(n.d.-a)","plainCitation":"(n.d.-a)","noteIndex":0},"citationItems":[{"id":132,"uris":["http://zotero.org/users/14693029/items/QIKCNK6V"],"itemData":{"id":132,"type":"webpage","abstract":"One of the core values of Trinity Western University is the integration of high standards of personal, moral, and spiritual integrity with academic excellence. As such, the University considers it a serious offence when an individual knowingly acts, or fails to act, in a manner to gain unearned academic credit. It is the student’s responsibility to inform him or herself as to what constitutes academic misconduct, and to address any questions to the individual professors with whom he or she is dealing.","language":"en","title":"Academic misconduct &amp; fraud","URL":"https://www.twu.ca/about-us/policies-guidelines/university-policies/academic-misconduct-fraud","author":[{"family":"Trinity Western University","given":""}]},"label":"page","suppress-author":true}],"schema":"https://github.com/citation-style-language/schema/raw/master/csl-citation.json"} </w:instrText>
            </w:r>
            <w:r w:rsidR="00096B1B">
              <w:rPr>
                <w:rStyle w:val="Hyperlink"/>
              </w:rPr>
              <w:fldChar w:fldCharType="separate"/>
            </w:r>
            <w:r w:rsidR="0026318F" w:rsidRPr="0026318F">
              <w:rPr>
                <w:rFonts w:ascii="Aptos" w:hAnsi="Aptos"/>
              </w:rPr>
              <w:t>(n.d.-a)</w:t>
            </w:r>
            <w:r w:rsidR="00096B1B">
              <w:rPr>
                <w:rStyle w:val="Hyperlink"/>
              </w:rPr>
              <w:fldChar w:fldCharType="end"/>
            </w:r>
            <w:r>
              <w:t xml:space="preserve">. Is it </w:t>
            </w:r>
            <w:r w:rsidR="00736572">
              <w:t>a</w:t>
            </w:r>
            <w:r>
              <w:t xml:space="preserve">cademic </w:t>
            </w:r>
            <w:r w:rsidR="00736572">
              <w:t>f</w:t>
            </w:r>
            <w:r>
              <w:t>raud if you use Chat GPT to complete assignments?</w:t>
            </w:r>
          </w:p>
          <w:p w14:paraId="30F94948" w14:textId="0F244C61" w:rsidR="0098650E" w:rsidRPr="00D51C9F" w:rsidRDefault="0098650E">
            <w:pPr>
              <w:pStyle w:val="BodyText"/>
              <w:rPr>
                <w:color w:val="FF0000"/>
              </w:rPr>
            </w:pPr>
            <w:r w:rsidRPr="6BE45A7C">
              <w:rPr>
                <w:color w:val="FF0000"/>
              </w:rPr>
              <w:t>Prote: italicize linked titles in paras above and below</w:t>
            </w:r>
          </w:p>
          <w:p w14:paraId="4E9E877A" w14:textId="61A3442A" w:rsidR="00C46D2B" w:rsidRPr="00D56233" w:rsidRDefault="00C46D2B">
            <w:pPr>
              <w:pStyle w:val="BodyText"/>
            </w:pPr>
            <w:r>
              <w:t xml:space="preserve">Search online for key words related to this issue, such as “university concern policy artificial intelligence” and you will find numerous articles on the use of AI in universities, as well as emerging policies. </w:t>
            </w:r>
            <w:r w:rsidR="006C0D65">
              <w:t>T</w:t>
            </w:r>
            <w:r>
              <w:t>he University of Toronto’s guidelines</w:t>
            </w:r>
            <w:r w:rsidR="006C0D65">
              <w:t xml:space="preserve"> and FAQ</w:t>
            </w:r>
            <w:r>
              <w:t xml:space="preserve"> for </w:t>
            </w:r>
            <w:hyperlink r:id="rId35">
              <w:r w:rsidRPr="6BE45A7C">
                <w:rPr>
                  <w:rStyle w:val="Hyperlink"/>
                  <w:i w:val="0"/>
                </w:rPr>
                <w:t>ChatGPT and Generative AI in the Classroom</w:t>
              </w:r>
            </w:hyperlink>
            <w:r w:rsidR="006C0D65">
              <w:rPr>
                <w:rStyle w:val="Hyperlink"/>
              </w:rPr>
              <w:t xml:space="preserve"> </w:t>
            </w:r>
            <w:r w:rsidR="004063FC">
              <w:rPr>
                <w:rStyle w:val="Hyperlink"/>
              </w:rPr>
              <w:fldChar w:fldCharType="begin"/>
            </w:r>
            <w:r w:rsidR="004063FC">
              <w:rPr>
                <w:rStyle w:val="Hyperlink"/>
              </w:rPr>
              <w:instrText xml:space="preserve"> ADDIN ZOTERO_ITEM CSL_CITATION {"citationID":"AMvs20IG","properties":{"formattedCitation":"(2024)","plainCitation":"(2024)","noteIndex":0},"citationItems":[{"id":1983,"uris":["http://zotero.org/users/14693029/items/XSQ2GGAR"],"itemData":{"id":1983,"type":"post-weblog","container-title":"Innovations in Undergraduate Education","language":"en","title":"Generative artificial intelligence in the classroom: FAQ’s","title-short":"Generative Artificial Intelligence in the Classroom","URL":"https://www.viceprovostundergrad.utoronto.ca/16072-2/teaching-initiatives/generative-artificial-intelligence/","author":[{"family":"University of Toronto","given":""}],"issued":{"date-parts":[["2024",8]]}},"label":"page","suppress-author":true}],"schema":"https://github.com/citation-style-language/schema/raw/master/csl-citation.json"} </w:instrText>
            </w:r>
            <w:r w:rsidR="004063FC">
              <w:rPr>
                <w:rStyle w:val="Hyperlink"/>
              </w:rPr>
              <w:fldChar w:fldCharType="separate"/>
            </w:r>
            <w:r w:rsidR="004063FC" w:rsidRPr="004063FC">
              <w:rPr>
                <w:rFonts w:ascii="Aptos" w:hAnsi="Aptos"/>
              </w:rPr>
              <w:t>(2024)</w:t>
            </w:r>
            <w:r w:rsidR="004063FC">
              <w:rPr>
                <w:rStyle w:val="Hyperlink"/>
              </w:rPr>
              <w:fldChar w:fldCharType="end"/>
            </w:r>
            <w:r w:rsidR="0098650E">
              <w:rPr>
                <w:rStyle w:val="Hyperlink"/>
              </w:rPr>
              <w:t xml:space="preserve"> </w:t>
            </w:r>
            <w:r w:rsidR="006C0D65" w:rsidRPr="00D56233">
              <w:t>are one such example.</w:t>
            </w:r>
          </w:p>
          <w:p w14:paraId="4E9E877B" w14:textId="77777777" w:rsidR="00C46D2B" w:rsidRDefault="00C46D2B">
            <w:pPr>
              <w:pStyle w:val="BodyText"/>
            </w:pPr>
            <w:r>
              <w:t>Here are some guidelines you may receive from your instructors at TWU:</w:t>
            </w:r>
          </w:p>
          <w:p w14:paraId="522683BD" w14:textId="52F137C6" w:rsidR="001E279F" w:rsidRPr="0083016E" w:rsidRDefault="00C46D2B" w:rsidP="6BE45A7C">
            <w:pPr>
              <w:pStyle w:val="ListBullet"/>
            </w:pPr>
            <w:r>
              <w:t>Students are encouraged to make use of technology including generative artificial intelligence tools to contribute to their understanding of course materials</w:t>
            </w:r>
            <w:r w:rsidR="00E16F41">
              <w:t xml:space="preserve">. </w:t>
            </w:r>
            <w:r>
              <w:t>Students must submit as an appendix with their assignments any content produced by an artificial intelligence tool, and the prompt used to generate the content</w:t>
            </w:r>
            <w:r w:rsidR="00E16F41">
              <w:t>.</w:t>
            </w:r>
          </w:p>
          <w:p w14:paraId="2961B195" w14:textId="68630A15" w:rsidR="001E279F" w:rsidRPr="0083016E" w:rsidRDefault="00C46D2B" w:rsidP="6BE45A7C">
            <w:pPr>
              <w:pStyle w:val="ListBullet"/>
            </w:pPr>
            <w:r>
              <w:t>Any content produced by an artificial intelligence tool must be cited appropriately. Many organizations that publish standard citation formats now provid</w:t>
            </w:r>
            <w:r w:rsidR="000F0CFA">
              <w:t>e</w:t>
            </w:r>
            <w:r>
              <w:t xml:space="preserve"> information on citing generative AI (e.g., </w:t>
            </w:r>
            <w:hyperlink r:id="rId36">
              <w:r w:rsidR="00CF600E" w:rsidRPr="6BE45A7C">
                <w:rPr>
                  <w:rStyle w:val="Hyperlink"/>
                </w:rPr>
                <w:t>MLA Style Center</w:t>
              </w:r>
            </w:hyperlink>
            <w:r>
              <w:t>)</w:t>
            </w:r>
            <w:r w:rsidR="00E16F41">
              <w:t>.</w:t>
            </w:r>
          </w:p>
          <w:p w14:paraId="1018B6AD" w14:textId="34DCFF29" w:rsidR="001E279F" w:rsidRPr="0083016E" w:rsidRDefault="00C46D2B" w:rsidP="6BE45A7C">
            <w:pPr>
              <w:pStyle w:val="ListBullet"/>
            </w:pPr>
            <w:r>
              <w:t xml:space="preserve">Students may use artificial intelligence tools for creating an outline for an assignment but the final submitted assignment must be original work produced by the individual student alone. </w:t>
            </w:r>
          </w:p>
          <w:p w14:paraId="4E9E877C" w14:textId="34A8A9AE" w:rsidR="00C46D2B" w:rsidRPr="0083016E" w:rsidRDefault="00C46D2B" w:rsidP="6BE45A7C">
            <w:pPr>
              <w:pStyle w:val="ListBullet"/>
            </w:pPr>
            <w:r>
              <w:t>Students may not use artificial intelligence tools for taking tests, writing research papers, creating computer code, or completing major course assignments. However, these tools may be useful when gathering information across sources and assimilating it for understanding.</w:t>
            </w:r>
          </w:p>
          <w:p w14:paraId="4E9E877D" w14:textId="77777777" w:rsidR="00C46D2B" w:rsidRPr="0083016E" w:rsidRDefault="00C46D2B" w:rsidP="6BE45A7C">
            <w:pPr>
              <w:pStyle w:val="Compact"/>
            </w:pPr>
            <w:r>
              <w:t>If you have any question about the use of AI applications for course work, please speak with your instructor.</w:t>
            </w:r>
          </w:p>
          <w:p w14:paraId="4E9E877E" w14:textId="70F8CA8A" w:rsidR="00C46D2B" w:rsidRDefault="005E6495" w:rsidP="6BE45A7C">
            <w:pPr>
              <w:pStyle w:val="ListBullet"/>
            </w:pPr>
            <w:r>
              <w:rPr>
                <w:b/>
                <w:bCs/>
              </w:rPr>
              <w:t>W</w:t>
            </w:r>
            <w:r w:rsidR="00C46D2B" w:rsidRPr="00D51C9F">
              <w:rPr>
                <w:b/>
                <w:bCs/>
              </w:rPr>
              <w:t>atch</w:t>
            </w:r>
            <w:r>
              <w:t>:</w:t>
            </w:r>
            <w:r w:rsidR="00C46D2B">
              <w:t xml:space="preserve"> </w:t>
            </w:r>
            <w:hyperlink r:id="rId37">
              <w:r w:rsidRPr="6BE45A7C">
                <w:rPr>
                  <w:rStyle w:val="Hyperlink"/>
                </w:rPr>
                <w:t>How AI Could Save (Not Destroy) Education</w:t>
              </w:r>
            </w:hyperlink>
            <w:r w:rsidR="00C46D2B">
              <w:t xml:space="preserve"> </w:t>
            </w:r>
            <w:r w:rsidR="004746C3">
              <w:fldChar w:fldCharType="begin"/>
            </w:r>
            <w:r w:rsidR="00EE5006">
              <w:instrText xml:space="preserve"> ADDIN ZOTERO_ITEM CSL_CITATION {"citationID":"dqAnl4U6","properties":{"formattedCitation":"(2023)","plainCitation":"(2023)","noteIndex":0},"citationItems":[{"id":399,"uris":["http://zotero.org/users/14693029/items/WDYT8ZGD"],"itemData":{"id":399,"type":"motion_picture","medium":"Video","note":"author: Khan || S","publisher":"YouTube","title":"How AI could save (not destroy) education","URL":"https://www.youtube.com/watch?v=hJP5GqnTrNo","accessed":{"date-parts":[["2024",8,6]]},"issued":{"date-parts":[["2023",5,1]]}},"label":"page","suppress-author":true}],"schema":"https://github.com/citation-style-language/schema/raw/master/csl-citation.json"} </w:instrText>
            </w:r>
            <w:r w:rsidR="004746C3">
              <w:fldChar w:fldCharType="separate"/>
            </w:r>
            <w:r w:rsidR="004746C3" w:rsidRPr="004746C3">
              <w:rPr>
                <w:rFonts w:ascii="Aptos" w:hAnsi="Aptos"/>
              </w:rPr>
              <w:t>(2023)</w:t>
            </w:r>
            <w:r w:rsidR="004746C3">
              <w:fldChar w:fldCharType="end"/>
            </w:r>
          </w:p>
          <w:p w14:paraId="4E9E877F" w14:textId="77777777" w:rsidR="00C46D2B" w:rsidRDefault="00450EEF">
            <w:pPr>
              <w:pStyle w:val="BodyText"/>
            </w:pPr>
            <w:hyperlink r:id="rId38">
              <w:r w:rsidR="00C46D2B">
                <w:rPr>
                  <w:rStyle w:val="Hyperlink"/>
                </w:rPr>
                <w:t>https://www.youtube-nocookie.com/embed/hJP5GqnTrNo</w:t>
              </w:r>
            </w:hyperlink>
          </w:p>
          <w:p w14:paraId="4C4C7EE8" w14:textId="1AEE98F8" w:rsidR="00E16F41" w:rsidRDefault="00C46D2B">
            <w:pPr>
              <w:pStyle w:val="BodyText"/>
              <w:spacing w:after="16"/>
            </w:pPr>
            <w:r>
              <w:t xml:space="preserve">Here is one more article that discusses the pros and cons </w:t>
            </w:r>
            <w:r w:rsidR="004746C3">
              <w:t xml:space="preserve">of </w:t>
            </w:r>
            <w:r>
              <w:t>English</w:t>
            </w:r>
            <w:r w:rsidR="004746C3">
              <w:t xml:space="preserve"> l</w:t>
            </w:r>
            <w:r>
              <w:t>earners using AI in their studies:</w:t>
            </w:r>
          </w:p>
          <w:p w14:paraId="2EDB9063" w14:textId="15B28CC3" w:rsidR="00C46D2B" w:rsidRPr="00D51C9F" w:rsidRDefault="00C46D2B" w:rsidP="6BE45A7C">
            <w:pPr>
              <w:pStyle w:val="ListBullet2"/>
              <w:rPr>
                <w:rStyle w:val="Hyperlink"/>
                <w:i w:val="0"/>
                <w:color w:val="auto"/>
              </w:rPr>
            </w:pPr>
            <w:hyperlink r:id="rId39">
              <w:r w:rsidRPr="6BE45A7C">
                <w:rPr>
                  <w:rStyle w:val="Hyperlink"/>
                  <w:i w:val="0"/>
                </w:rPr>
                <w:t>Perspectives of the Use of ChatGPT as a Tool for Online Education of English</w:t>
              </w:r>
            </w:hyperlink>
            <w:r w:rsidR="0081500B" w:rsidRPr="6BE45A7C">
              <w:rPr>
                <w:rStyle w:val="Hyperlink"/>
              </w:rPr>
              <w:t xml:space="preserve"> </w:t>
            </w:r>
            <w:r w:rsidRPr="6BE45A7C">
              <w:rPr>
                <w:rStyle w:val="Hyperlink"/>
              </w:rPr>
              <w:fldChar w:fldCharType="begin"/>
            </w:r>
            <w:r w:rsidRPr="6BE45A7C">
              <w:rPr>
                <w:rStyle w:val="Hyperlink"/>
              </w:rPr>
              <w:instrText xml:space="preserve"> ADDIN ZOTERO_ITEM CSL_CITATION {"citationID":"kf6EK4G1","properties":{"formattedCitation":"(2023)","plainCitation":"(2023)","noteIndex":0},"citationItems":[{"id":401,"uris":["http://zotero.org/users/14693029/items/UUJH48DF"],"itemData":{"id":401,"type":"article-journal","container-title":"Educological Discourse","issue":"42","title":"Perspectives of the use of ChatGPT as a tool for online education of English","URL":"https://www.researchgate.net/publication/374483468_Perspectives_of_the_Use_of_ChatGPT_as_a_Tool_for_Online_Education_of_English","volume":"3","author":[{"family":"Pokotilo","given":"Pavlo"}],"issued":{"date-parts":[["2023",9]]}},"label":"page","suppress-author":true}],"schema":"https://github.com/citation-style-language/schema/raw/master/csl-citation.json"} </w:instrText>
            </w:r>
            <w:r w:rsidRPr="6BE45A7C">
              <w:rPr>
                <w:rStyle w:val="Hyperlink"/>
              </w:rPr>
              <w:fldChar w:fldCharType="separate"/>
            </w:r>
            <w:r w:rsidR="0081500B" w:rsidRPr="6BE45A7C">
              <w:rPr>
                <w:rFonts w:ascii="Aptos" w:hAnsi="Aptos"/>
              </w:rPr>
              <w:t>(2023)</w:t>
            </w:r>
            <w:r w:rsidRPr="6BE45A7C">
              <w:rPr>
                <w:rStyle w:val="Hyperlink"/>
              </w:rPr>
              <w:fldChar w:fldCharType="end"/>
            </w:r>
          </w:p>
          <w:p w14:paraId="4E9E8780" w14:textId="25D15AC9" w:rsidR="00343C1A" w:rsidRPr="00343C1A" w:rsidRDefault="00343C1A" w:rsidP="6BE45A7C">
            <w:r w:rsidRPr="00D51C9F">
              <w:rPr>
                <w:color w:val="FF0000"/>
              </w:rPr>
              <w:t>Prote: italics for title</w:t>
            </w:r>
          </w:p>
        </w:tc>
      </w:tr>
    </w:tbl>
    <w:p w14:paraId="4E9E8782" w14:textId="6EAD7C22" w:rsidR="00C46D2B" w:rsidRDefault="00C46D2B">
      <w:pPr>
        <w:pStyle w:val="Heading3"/>
      </w:pPr>
      <w:bookmarkStart w:id="17" w:name="X3ac1aadcf0d23cff6a564af41b72bcf8f479f7c"/>
      <w:bookmarkEnd w:id="16"/>
      <w:r>
        <w:lastRenderedPageBreak/>
        <w:t xml:space="preserve">6.2.5 Activity: How </w:t>
      </w:r>
      <w:r w:rsidR="0081500B">
        <w:t>t</w:t>
      </w:r>
      <w:r>
        <w:t>o Identify A</w:t>
      </w:r>
      <w:r w:rsidR="00D469FE">
        <w:t>I</w:t>
      </w:r>
      <w:r>
        <w:t xml:space="preserve"> Generated Tex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13"/>
      </w:tblGrid>
      <w:tr w:rsidR="00C46D2B" w14:paraId="4E9E878A" w14:textId="77777777" w:rsidTr="6BE45A7C">
        <w:trPr>
          <w:cantSplit/>
        </w:trPr>
        <w:tc>
          <w:tcPr>
            <w:tcW w:w="0" w:type="auto"/>
            <w:tcMar>
              <w:left w:w="144" w:type="dxa"/>
            </w:tcMar>
          </w:tcPr>
          <w:p w14:paraId="4E9E8783" w14:textId="77777777" w:rsidR="00C46D2B" w:rsidRDefault="00C46D2B">
            <w:pPr>
              <w:pStyle w:val="FirstParagraph"/>
              <w:spacing w:before="16" w:after="64"/>
            </w:pPr>
          </w:p>
          <w:p w14:paraId="4E9E8784" w14:textId="3F8DBD25" w:rsidR="00C46D2B" w:rsidRPr="00047E48" w:rsidRDefault="00C46D2B">
            <w:pPr>
              <w:pStyle w:val="BodyText"/>
              <w:spacing w:before="16"/>
            </w:pPr>
            <w:r>
              <w:t>Explore the infographic below by Ryan Morrison</w:t>
            </w:r>
            <w:r w:rsidR="53CE78C8">
              <w:t>.</w:t>
            </w:r>
          </w:p>
          <w:p w14:paraId="4E9E8785" w14:textId="5EB6BA0F" w:rsidR="00C46D2B" w:rsidRDefault="4F0B585A" w:rsidP="48091B09">
            <w:pPr>
              <w:pStyle w:val="BodyText"/>
              <w:rPr>
                <w:highlight w:val="yellow"/>
              </w:rPr>
            </w:pPr>
            <w:r w:rsidRPr="48091B09">
              <w:rPr>
                <w:highlight w:val="yellow"/>
              </w:rPr>
              <w:t xml:space="preserve">[prote add </w:t>
            </w:r>
            <w:r w:rsidR="15F90AFA" w:rsidRPr="48091B09">
              <w:rPr>
                <w:highlight w:val="yellow"/>
              </w:rPr>
              <w:t>infographic – genially clickable resource]</w:t>
            </w:r>
          </w:p>
          <w:p w14:paraId="4E9E8786" w14:textId="77777777" w:rsidR="00C46D2B" w:rsidRDefault="00C46D2B">
            <w:pPr>
              <w:pStyle w:val="BodyText"/>
            </w:pPr>
            <w:r>
              <w:t>Consider trying out ChatGPT to see if you can spot the ways to identify AI generated writing.</w:t>
            </w:r>
          </w:p>
          <w:p w14:paraId="4E9E8787" w14:textId="09ABA722" w:rsidR="00C46D2B" w:rsidRDefault="003F3492" w:rsidP="6BE45A7C">
            <w:pPr>
              <w:pStyle w:val="ListBullet"/>
            </w:pPr>
            <w:r w:rsidRPr="003F3492">
              <w:rPr>
                <w:b/>
                <w:bCs/>
                <w:kern w:val="2"/>
                <w:lang w:val="en-CA"/>
                <w14:ligatures w14:val="standardContextual"/>
              </w:rPr>
              <w:t>W</w:t>
            </w:r>
            <w:r w:rsidR="00C46D2B" w:rsidRPr="003F3492">
              <w:rPr>
                <w:b/>
                <w:bCs/>
                <w:kern w:val="2"/>
                <w:lang w:val="en-CA"/>
                <w14:ligatures w14:val="standardContextual"/>
              </w:rPr>
              <w:t>atch</w:t>
            </w:r>
            <w:r>
              <w:t>:</w:t>
            </w:r>
            <w:r w:rsidR="00C46D2B">
              <w:t xml:space="preserve"> </w:t>
            </w:r>
            <w:hyperlink r:id="rId40">
              <w:r w:rsidR="00F537D6" w:rsidRPr="6BE45A7C">
                <w:rPr>
                  <w:rStyle w:val="Hyperlink"/>
                </w:rPr>
                <w:t>Plagiarizing ChatGPT - Is it Illegal?</w:t>
              </w:r>
            </w:hyperlink>
            <w:r w:rsidR="00C46D2B">
              <w:t xml:space="preserve"> </w:t>
            </w:r>
            <w:r w:rsidR="00692AB1">
              <w:fldChar w:fldCharType="begin"/>
            </w:r>
            <w:r w:rsidR="00EE5006">
              <w:instrText xml:space="preserve"> ADDIN ZOTERO_ITEM CSL_CITATION {"citationID":"RR7FA5Y9","properties":{"formattedCitation":"(2022)","plainCitation":"(2022)","noteIndex":0},"citationItems":[{"id":413,"uris":["http://zotero.org/users/14693029/items/PSQTFTVI"],"itemData":{"id":413,"type":"motion_picture","medium":"Video","note":"author: Lyda || Mark","publisher":"YouTube","title":"Plagiarizing ChatGPT - Is it illegal?","URL":"https://www.youtube.com/watch?v=zuvN8_6QIKk","accessed":{"date-parts":[["2024",8,9]]},"issued":{"date-parts":[["2022",12,16]]}},"label":"page","suppress-author":true}],"schema":"https://github.com/citation-style-language/schema/raw/master/csl-citation.json"} </w:instrText>
            </w:r>
            <w:r w:rsidR="00692AB1">
              <w:fldChar w:fldCharType="separate"/>
            </w:r>
            <w:r w:rsidR="00692AB1" w:rsidRPr="00692AB1">
              <w:rPr>
                <w:rFonts w:ascii="Aptos" w:hAnsi="Aptos"/>
              </w:rPr>
              <w:t>(2022)</w:t>
            </w:r>
            <w:r w:rsidR="00692AB1">
              <w:fldChar w:fldCharType="end"/>
            </w:r>
          </w:p>
          <w:p w14:paraId="4E9E8788" w14:textId="77777777" w:rsidR="00C46D2B" w:rsidRDefault="00450EEF">
            <w:pPr>
              <w:pStyle w:val="BodyText"/>
            </w:pPr>
            <w:hyperlink r:id="rId41">
              <w:r w:rsidR="00C46D2B">
                <w:rPr>
                  <w:rStyle w:val="Hyperlink"/>
                </w:rPr>
                <w:t>https://www.youtube-nocookie.com/embed/zuvN8_6QIKk</w:t>
              </w:r>
            </w:hyperlink>
          </w:p>
          <w:p w14:paraId="4E9E8789" w14:textId="1DD175B3" w:rsidR="00C46D2B" w:rsidRDefault="008511D1" w:rsidP="6BE45A7C">
            <w:pPr>
              <w:pStyle w:val="ListBullet"/>
            </w:pPr>
            <w:r w:rsidRPr="00D51C9F">
              <w:rPr>
                <w:b/>
                <w:bCs/>
              </w:rPr>
              <w:t>Read</w:t>
            </w:r>
            <w:r>
              <w:t xml:space="preserve">: </w:t>
            </w:r>
            <w:r w:rsidR="00C46D2B">
              <w:t xml:space="preserve">Optional resource: </w:t>
            </w:r>
            <w:hyperlink r:id="rId42">
              <w:r w:rsidR="00692AB1" w:rsidRPr="6BE45A7C">
                <w:rPr>
                  <w:rStyle w:val="Hyperlink"/>
                </w:rPr>
                <w:t>ChatGPT and Artificial Intelligence in Higher Education: Quick Start Guide</w:t>
              </w:r>
            </w:hyperlink>
            <w:r w:rsidRPr="6BE45A7C">
              <w:rPr>
                <w:rStyle w:val="Hyperlink"/>
              </w:rPr>
              <w:t>.</w:t>
            </w:r>
            <w:r w:rsidR="00C46D2B">
              <w:t xml:space="preserve"> </w:t>
            </w:r>
            <w:r>
              <w:fldChar w:fldCharType="begin"/>
            </w:r>
            <w:r w:rsidR="006D2B6F">
              <w:instrText xml:space="preserve"> ADDIN ZOTERO_ITEM CSL_CITATION {"citationID":"1FoTbJKD","properties":{"formattedCitation":"(2023)","plainCitation":"(2023)","noteIndex":0},"citationItems":[{"id":416,"uris":["http://zotero.org/users/14693029/items/TJT6BFCC"],"itemData":{"id":416,"type":"document","publisher":"UNESCO","title":"ChatGPT and artificial intelligence in education","URL":"https://www.iesalc.unesco.org/wp-content/uploads/2023/04/ChatGPT-and-Artificial-Intelligence-in-higher-education-Quick-Start-guide_EN_FINAL.pdf","author":[{"family":"Sabvalieva","given":"Emma"},{"family":"Valentini","given":"Arianna"}],"issued":{"date-parts":[["2023"]]}},"label":"page","suppress-author":true}],"schema":"https://github.com/citation-style-language/schema/raw/master/csl-citation.json"} </w:instrText>
            </w:r>
            <w:r>
              <w:fldChar w:fldCharType="separate"/>
            </w:r>
            <w:r w:rsidRPr="008511D1">
              <w:rPr>
                <w:rFonts w:ascii="Aptos" w:hAnsi="Aptos"/>
              </w:rPr>
              <w:t>(2023)</w:t>
            </w:r>
            <w:r>
              <w:fldChar w:fldCharType="end"/>
            </w:r>
          </w:p>
        </w:tc>
      </w:tr>
    </w:tbl>
    <w:p w14:paraId="4E9E878B" w14:textId="7285C612" w:rsidR="00C46D2B" w:rsidRPr="00B53C1A" w:rsidRDefault="00C46D2B" w:rsidP="00B53C1A">
      <w:pPr>
        <w:pStyle w:val="Heading3"/>
      </w:pPr>
      <w:bookmarkStart w:id="18" w:name="jobs-and-automation"/>
      <w:bookmarkEnd w:id="17"/>
      <w:r w:rsidRPr="00B53C1A">
        <w:t>Jobs and Automation</w:t>
      </w:r>
    </w:p>
    <w:p w14:paraId="4E9E878C" w14:textId="77777777" w:rsidR="00C46D2B" w:rsidRDefault="00C46D2B">
      <w:pPr>
        <w:pStyle w:val="FirstParagraph"/>
      </w:pPr>
      <w:r>
        <w:t>In this section we consider the impact of automation on the future job market and the implications for education and training. Consider:</w:t>
      </w:r>
    </w:p>
    <w:p w14:paraId="4E9E878D" w14:textId="77777777" w:rsidR="00C46D2B" w:rsidRDefault="00C46D2B" w:rsidP="00D80B96">
      <w:pPr>
        <w:pStyle w:val="Compact"/>
        <w:numPr>
          <w:ilvl w:val="0"/>
          <w:numId w:val="2"/>
        </w:numPr>
      </w:pPr>
      <w:r>
        <w:t>Will robots replace humans?</w:t>
      </w:r>
    </w:p>
    <w:p w14:paraId="4E9E878E" w14:textId="77777777" w:rsidR="00C46D2B" w:rsidRDefault="00C46D2B" w:rsidP="00D80B96">
      <w:pPr>
        <w:pStyle w:val="Compact"/>
        <w:numPr>
          <w:ilvl w:val="0"/>
          <w:numId w:val="2"/>
        </w:numPr>
      </w:pPr>
      <w:r>
        <w:t>What jobs are most at risk of being replaced by robots?</w:t>
      </w:r>
    </w:p>
    <w:p w14:paraId="4E9E878F" w14:textId="77777777" w:rsidR="00C46D2B" w:rsidRDefault="00C46D2B" w:rsidP="00D80B96">
      <w:pPr>
        <w:pStyle w:val="Compact"/>
        <w:numPr>
          <w:ilvl w:val="0"/>
          <w:numId w:val="2"/>
        </w:numPr>
      </w:pPr>
      <w:r>
        <w:t>What are the implications for learning in a digital age?</w:t>
      </w:r>
    </w:p>
    <w:p w14:paraId="4E9E8790" w14:textId="6CD09A4F" w:rsidR="00C46D2B" w:rsidRDefault="00C46D2B">
      <w:pPr>
        <w:pStyle w:val="Heading3"/>
      </w:pPr>
      <w:bookmarkStart w:id="19" w:name="X1b2e1cbcca6e6ec41306c2982ca5c1a09c1659c"/>
      <w:bookmarkEnd w:id="18"/>
      <w:r>
        <w:t xml:space="preserve">6.2.6 Activity: Impact of Automation </w:t>
      </w:r>
      <w:r w:rsidR="00EC4A0F">
        <w:t xml:space="preserve">and </w:t>
      </w:r>
      <w:r>
        <w:t>A</w:t>
      </w:r>
      <w:r w:rsidR="00D469FE">
        <w:t>I</w:t>
      </w:r>
      <w:r>
        <w:t xml:space="preserve"> in the Workplac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97" w14:textId="77777777" w:rsidTr="48091B09">
        <w:trPr>
          <w:cantSplit/>
        </w:trPr>
        <w:tc>
          <w:tcPr>
            <w:tcW w:w="0" w:type="auto"/>
            <w:tcMar>
              <w:left w:w="144" w:type="dxa"/>
            </w:tcMar>
          </w:tcPr>
          <w:p w14:paraId="4E9E8791" w14:textId="77777777" w:rsidR="00C46D2B" w:rsidRDefault="00C46D2B">
            <w:pPr>
              <w:pStyle w:val="FirstParagraph"/>
              <w:spacing w:before="16" w:after="64"/>
            </w:pPr>
          </w:p>
          <w:p w14:paraId="4E9E8792" w14:textId="38430177" w:rsidR="00C46D2B" w:rsidRDefault="008511D1">
            <w:pPr>
              <w:pStyle w:val="ListBullet"/>
            </w:pPr>
            <w:r w:rsidRPr="00FA5BA4">
              <w:rPr>
                <w:b/>
                <w:bCs/>
                <w:kern w:val="2"/>
                <w:lang w:val="en-CA"/>
                <w14:ligatures w14:val="standardContextual"/>
              </w:rPr>
              <w:t>R</w:t>
            </w:r>
            <w:r w:rsidR="00C46D2B" w:rsidRPr="00FA5BA4">
              <w:rPr>
                <w:b/>
                <w:bCs/>
                <w:kern w:val="2"/>
                <w:lang w:val="en-CA"/>
                <w14:ligatures w14:val="standardContextual"/>
              </w:rPr>
              <w:t>ead</w:t>
            </w:r>
            <w:r>
              <w:rPr>
                <w:b/>
                <w:bCs/>
              </w:rPr>
              <w:t>:</w:t>
            </w:r>
            <w:r w:rsidR="00C46D2B">
              <w:t xml:space="preserve"> </w:t>
            </w:r>
            <w:hyperlink r:id="rId43">
              <w:r w:rsidR="00C46D2B" w:rsidRPr="00FC74D7">
                <w:rPr>
                  <w:rStyle w:val="Hyperlink"/>
                  <w:i w:val="0"/>
                  <w:iCs/>
                </w:rPr>
                <w:t xml:space="preserve">Collaborative Intelligence: Humans and AI </w:t>
              </w:r>
              <w:r w:rsidR="00EC4A0F" w:rsidRPr="00FC74D7">
                <w:rPr>
                  <w:rStyle w:val="Hyperlink"/>
                  <w:i w:val="0"/>
                  <w:iCs/>
                </w:rPr>
                <w:t>a</w:t>
              </w:r>
              <w:r w:rsidR="00C46D2B" w:rsidRPr="00FC74D7">
                <w:rPr>
                  <w:rStyle w:val="Hyperlink"/>
                  <w:i w:val="0"/>
                  <w:iCs/>
                </w:rPr>
                <w:t>re Joining Forces</w:t>
              </w:r>
            </w:hyperlink>
            <w:r w:rsidR="00C46D2B" w:rsidRPr="00B00D3F">
              <w:t xml:space="preserve"> </w:t>
            </w:r>
            <w:r w:rsidR="009E61AD">
              <w:fldChar w:fldCharType="begin"/>
            </w:r>
            <w:r w:rsidR="006A4545">
              <w:instrText xml:space="preserve"> ADDIN ZOTERO_ITEM CSL_CITATION {"citationID":"JbBHkBAv","properties":{"formattedCitation":"(2018)","plainCitation":"(2018)","noteIndex":0},"citationItems":[{"id":420,"uris":["http://zotero.org/users/14693029/items/G35X8RPL"],"itemData":{"id":420,"type":"article-magazine","abstract":"Examples of how they’re enhancing each other’s strengths.","container-title":"Harvard Business Review","ISSN":"0017-8012","note":"section: Developing employees","source":"hbr.org","title":"Collaborative intelligence: Humans and AI are joining forces","title-short":"Collaborative Intelligence","URL":"https://hbr.org/2018/07/collaborative-intelligence-humans-and-ai-are-joining-forces","author":[{"family":"Wilson","given":"H. James"},{"family":"Daugherty","given":"Paul. R."}],"accessed":{"date-parts":[["2024",8,9]]},"issued":{"date-parts":[["2018",7,1]]}},"label":"page","suppress-author":true}],"schema":"https://github.com/citation-style-language/schema/raw/master/csl-citation.json"} </w:instrText>
            </w:r>
            <w:r w:rsidR="009E61AD">
              <w:fldChar w:fldCharType="separate"/>
            </w:r>
            <w:r w:rsidR="006A4545" w:rsidRPr="006A4545">
              <w:rPr>
                <w:rFonts w:ascii="Aptos" w:hAnsi="Aptos"/>
              </w:rPr>
              <w:t>(2018)</w:t>
            </w:r>
            <w:r w:rsidR="009E61AD">
              <w:fldChar w:fldCharType="end"/>
            </w:r>
            <w:r w:rsidR="00B144CC">
              <w:t xml:space="preserve">. </w:t>
            </w:r>
            <w:r w:rsidR="00B00D3F">
              <w:rPr>
                <w:color w:val="FF0000"/>
              </w:rPr>
              <w:t>Prote: italics for linked title here</w:t>
            </w:r>
          </w:p>
          <w:p w14:paraId="50778CCD" w14:textId="6B1C26D3" w:rsidR="00843C58" w:rsidRDefault="004C3E52" w:rsidP="00843C58">
            <w:pPr>
              <w:pStyle w:val="ListBullet"/>
            </w:pPr>
            <w:r w:rsidRPr="00843C58">
              <w:rPr>
                <w:b/>
                <w:bCs/>
                <w:kern w:val="2"/>
                <w:lang w:val="en-CA"/>
                <w14:ligatures w14:val="standardContextual"/>
              </w:rPr>
              <w:t>Watch</w:t>
            </w:r>
            <w:r w:rsidRPr="004C3E52">
              <w:t>:</w:t>
            </w:r>
            <w:r>
              <w:t xml:space="preserve"> </w:t>
            </w:r>
            <w:hyperlink r:id="rId44" w:history="1">
              <w:r w:rsidR="007A3C6B" w:rsidRPr="007A3C6B">
                <w:rPr>
                  <w:rStyle w:val="Hyperlink"/>
                </w:rPr>
                <w:t>Humans Need Not Apply</w:t>
              </w:r>
            </w:hyperlink>
            <w:r w:rsidR="00843C58">
              <w:t xml:space="preserve"> </w:t>
            </w:r>
            <w:r w:rsidR="009F747F">
              <w:fldChar w:fldCharType="begin"/>
            </w:r>
            <w:r w:rsidR="00AE3E74">
              <w:instrText xml:space="preserve"> ADDIN ZOTERO_ITEM CSL_CITATION {"citationID":"AzBjbbCZ","properties":{"formattedCitation":"(2014a)","plainCitation":"(2014a)","noteIndex":0},"citationItems":[{"id":1985,"uris":["http://zotero.org/users/14693029/items/KJMUK23A"],"itemData":{"id":1985,"type":"motion_picture","medium":"Video","note":"author: CGP Grey ||","publisher":"YouTube","title":"Humans need not apply","URL":"https://www.youtube-nocookie.com/embed/7Pq-S557XQU","issued":{"date-parts":[["2014"]]}},"label":"page","suppress-author":true}],"schema":"https://github.com/citation-style-language/schema/raw/master/csl-citation.json"} </w:instrText>
            </w:r>
            <w:r w:rsidR="009F747F">
              <w:fldChar w:fldCharType="separate"/>
            </w:r>
            <w:r w:rsidR="00AE3E74" w:rsidRPr="00AE3E74">
              <w:rPr>
                <w:rFonts w:ascii="Aptos" w:hAnsi="Aptos"/>
              </w:rPr>
              <w:t>(2014a)</w:t>
            </w:r>
            <w:r w:rsidR="009F747F">
              <w:fldChar w:fldCharType="end"/>
            </w:r>
          </w:p>
          <w:p w14:paraId="7C78B307" w14:textId="77777777" w:rsidR="00843C58" w:rsidRDefault="00843C58" w:rsidP="00843C58">
            <w:pPr>
              <w:pStyle w:val="ListBullet"/>
              <w:numPr>
                <w:ilvl w:val="0"/>
                <w:numId w:val="0"/>
              </w:numPr>
            </w:pPr>
          </w:p>
          <w:p w14:paraId="4E9E8794" w14:textId="52074897" w:rsidR="00C46D2B" w:rsidRDefault="00450EEF" w:rsidP="00843C58">
            <w:pPr>
              <w:pStyle w:val="ListBullet"/>
              <w:numPr>
                <w:ilvl w:val="0"/>
                <w:numId w:val="0"/>
              </w:numPr>
            </w:pPr>
            <w:hyperlink r:id="rId45">
              <w:r w:rsidR="00C46D2B" w:rsidRPr="48091B09">
                <w:rPr>
                  <w:rStyle w:val="Hyperlink"/>
                </w:rPr>
                <w:t>https://www.youtube-nocookie.com/embed/7Pq-S557XQU</w:t>
              </w:r>
            </w:hyperlink>
          </w:p>
          <w:p w14:paraId="4E9E8796" w14:textId="77777777" w:rsidR="00C46D2B" w:rsidRDefault="00C46D2B">
            <w:pPr>
              <w:pStyle w:val="BodyText"/>
              <w:spacing w:after="16"/>
            </w:pPr>
            <w:r>
              <w:t>Consider your chosen field of study. How can AI benefit your industry? Are there any concerns regarding how AI might be used?</w:t>
            </w:r>
          </w:p>
        </w:tc>
      </w:tr>
    </w:tbl>
    <w:p w14:paraId="4E9E8798" w14:textId="196483A0" w:rsidR="00C46D2B" w:rsidRDefault="00C46D2B">
      <w:pPr>
        <w:pStyle w:val="Heading3"/>
      </w:pPr>
      <w:bookmarkStart w:id="20" w:name="activity-the-price-of-ai"/>
      <w:bookmarkEnd w:id="19"/>
      <w:r>
        <w:lastRenderedPageBreak/>
        <w:t xml:space="preserve">6.2.7 Activity: </w:t>
      </w:r>
      <w:r w:rsidR="00D469FE">
        <w:t>T</w:t>
      </w:r>
      <w:r>
        <w:t>he Price of A</w:t>
      </w:r>
      <w:r w:rsidR="00D469FE">
        <w:t>I</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A8" w14:textId="77777777" w:rsidTr="6BE45A7C">
        <w:trPr>
          <w:cantSplit/>
        </w:trPr>
        <w:tc>
          <w:tcPr>
            <w:tcW w:w="0" w:type="auto"/>
            <w:tcMar>
              <w:left w:w="144" w:type="dxa"/>
            </w:tcMar>
          </w:tcPr>
          <w:p w14:paraId="4E9E8799" w14:textId="77777777" w:rsidR="00C46D2B" w:rsidRDefault="00C46D2B">
            <w:pPr>
              <w:pStyle w:val="FirstParagraph"/>
              <w:spacing w:before="16" w:after="64"/>
            </w:pPr>
          </w:p>
          <w:p w14:paraId="4E9E879A" w14:textId="186D9BAC" w:rsidR="00C46D2B" w:rsidRDefault="00C46D2B">
            <w:pPr>
              <w:pStyle w:val="BodyText"/>
              <w:spacing w:before="16"/>
            </w:pPr>
            <w:r>
              <w:t>In this topic we’ve explored AI</w:t>
            </w:r>
            <w:r w:rsidR="00C72BE9">
              <w:t>—</w:t>
            </w:r>
            <w:r>
              <w:t xml:space="preserve">its </w:t>
            </w:r>
            <w:r w:rsidR="009E61AD">
              <w:t>possibilities</w:t>
            </w:r>
            <w:r>
              <w:t xml:space="preserve"> for study and careers, and some concerns about using AI. This activity focuses on how AI moderates harmful content. How does AI know what is harmful? Since AI tools are built on all kinds of information, including harmful and hateful content, how is this content identified?</w:t>
            </w:r>
          </w:p>
          <w:p w14:paraId="4E9E879B" w14:textId="76FBBE03" w:rsidR="00C46D2B" w:rsidRDefault="00C46D2B">
            <w:pPr>
              <w:pStyle w:val="BodyText"/>
            </w:pPr>
            <w:r>
              <w:t>AI systems require lots of work from humans to function correctly. A 2023 report from Time magazine showed that people in Kenya were paid poverty wages to build a safety system into ChatGPT</w:t>
            </w:r>
            <w:r w:rsidR="006F74B2">
              <w:t xml:space="preserve"> </w:t>
            </w:r>
            <w:r>
              <w:fldChar w:fldCharType="begin"/>
            </w:r>
            <w:r>
              <w:instrText xml:space="preserve"> ADDIN ZOTERO_ITEM CSL_CITATION {"citationID":"FfMsrYLv","properties":{"formattedCitation":"(Perrigo, 2023)","plainCitation":"(Perrigo, 2023)","noteIndex":0},"citationItems":[{"id":422,"uris":["http://zotero.org/users/14693029/items/BJRV9RE9"],"itemData":{"id":422,"type":"webpage","container-title":"TIME","title":"OpenAI used Kenyan workers on less than $2 per hour","URL":"https://time.com/6247678/openai-chatgpt-kenya-workers/","author":[{"family":"Perrigo","given":"Billy"}],"issued":{"date-parts":[["2023",1,18]]}}}],"schema":"https://github.com/citation-style-language/schema/raw/master/csl-citation.json"} </w:instrText>
            </w:r>
            <w:r>
              <w:fldChar w:fldCharType="separate"/>
            </w:r>
            <w:r w:rsidR="006F74B2" w:rsidRPr="6BE45A7C">
              <w:rPr>
                <w:rFonts w:ascii="Aptos" w:hAnsi="Aptos"/>
              </w:rPr>
              <w:t>(Perrigo, 2023)</w:t>
            </w:r>
            <w:r>
              <w:fldChar w:fldCharType="end"/>
            </w:r>
            <w:r>
              <w:t>. Since the platform was fed data from various places sometimes it would make racist or abusive remarks. To build a safeguard into the system workers were exposed to vile and offensive web content in order to tag it so that the platform could eventually recognize offensive speech on its own. A large portion of this content was very traumatic, and workers interviewed said they were mentally scarred from the work.</w:t>
            </w:r>
          </w:p>
          <w:p w14:paraId="4E9E879C" w14:textId="5375E8C1" w:rsidR="00C46D2B" w:rsidRDefault="00C46D2B" w:rsidP="6BE45A7C">
            <w:pPr>
              <w:pStyle w:val="ListBullet"/>
            </w:pPr>
            <w:r w:rsidRPr="006F74B2">
              <w:rPr>
                <w:b/>
                <w:bCs/>
                <w:kern w:val="2"/>
                <w:lang w:val="en-CA"/>
                <w14:ligatures w14:val="standardContextual"/>
              </w:rPr>
              <w:t>Read</w:t>
            </w:r>
            <w:r w:rsidR="006F74B2">
              <w:rPr>
                <w:b/>
                <w:bCs/>
              </w:rPr>
              <w:t>:</w:t>
            </w:r>
            <w:r>
              <w:t xml:space="preserve"> </w:t>
            </w:r>
          </w:p>
          <w:p w14:paraId="4E9E879D" w14:textId="320A63CA" w:rsidR="00C46D2B" w:rsidRDefault="00B107BF" w:rsidP="6BE45A7C">
            <w:pPr>
              <w:pStyle w:val="ListBullet2"/>
            </w:pPr>
            <w:hyperlink r:id="rId46">
              <w:r w:rsidR="00C46D2B" w:rsidRPr="00A1347D">
                <w:rPr>
                  <w:rStyle w:val="Hyperlink"/>
                </w:rPr>
                <w:t>OpenAI Used Kenyan Workers on Less Than $2 Per Hour to Make ChatGPT Less Toxic</w:t>
              </w:r>
            </w:hyperlink>
            <w:r w:rsidR="006F74B2">
              <w:t xml:space="preserve"> </w:t>
            </w:r>
            <w:r w:rsidR="006F74B2">
              <w:fldChar w:fldCharType="begin"/>
            </w:r>
            <w:r w:rsidR="00AC5568">
              <w:instrText xml:space="preserve"> ADDIN ZOTERO_ITEM CSL_CITATION {"citationID":"aiEo9oMM","properties":{"formattedCitation":"(2023)","plainCitation":"(2023)","noteIndex":0},"citationItems":[{"id":422,"uris":["http://zotero.org/users/14693029/items/BJRV9RE9"],"itemData":{"id":422,"type":"webpage","container-title":"TIME","title":"OpenAI used Kenyan workers on less than $2 per hour","URL":"https://time.com/6247678/openai-chatgpt-kenya-workers/","author":[{"family":"Perrigo","given":"Billy"}],"issued":{"date-parts":[["2023",1,18]]}},"label":"page","suppress-author":true}],"schema":"https://github.com/citation-style-language/schema/raw/master/csl-citation.json"} </w:instrText>
            </w:r>
            <w:r w:rsidR="006F74B2">
              <w:fldChar w:fldCharType="separate"/>
            </w:r>
            <w:r w:rsidR="006F74B2" w:rsidRPr="006F74B2">
              <w:rPr>
                <w:rFonts w:ascii="Aptos" w:hAnsi="Aptos"/>
              </w:rPr>
              <w:t>(2023)</w:t>
            </w:r>
            <w:r w:rsidR="006F74B2">
              <w:fldChar w:fldCharType="end"/>
            </w:r>
          </w:p>
          <w:p w14:paraId="4E9E879E" w14:textId="3293CAB1" w:rsidR="00C46D2B" w:rsidRDefault="00E36BF8" w:rsidP="6BE45A7C">
            <w:pPr>
              <w:pStyle w:val="ListBullet2"/>
            </w:pPr>
            <w:hyperlink r:id="rId47">
              <w:r w:rsidR="00C46D2B" w:rsidRPr="6BE45A7C">
                <w:rPr>
                  <w:rStyle w:val="Hyperlink"/>
                </w:rPr>
                <w:t>Inside Facebook’s African Sweatshop</w:t>
              </w:r>
            </w:hyperlink>
            <w:r w:rsidR="002D6D2E">
              <w:t xml:space="preserve"> </w:t>
            </w:r>
            <w:r>
              <w:fldChar w:fldCharType="begin"/>
            </w:r>
            <w:r>
              <w:instrText xml:space="preserve"> ADDIN ZOTERO_ITEM CSL_CITATION {"citationID":"qae19WTM","properties":{"formattedCitation":"(2022)","plainCitation":"(2022)","noteIndex":0},"citationItems":[{"id":424,"uris":["http://zotero.org/users/14693029/items/9GYE39MH"],"itemData":{"id":424,"type":"webpage","abstract":"Workers in the Nairobi office are among the lowest-paid workers for the platform anywhere in the world","container-title":"TIME","language":"en","title":"Inside Facebook's African sweatshop","URL":"https://time.com/6147458/facebook-africa-content-moderation-employee-treatment/","author":[{"family":"Perrigo","given":"Billy"}],"accessed":{"date-parts":[["2024",8,9]]},"issued":{"date-parts":[["2022",2,14]]}},"label":"page","suppress-author":true}],"schema":"https://github.com/citation-style-language/schema/raw/master/csl-citation.json"} </w:instrText>
            </w:r>
            <w:r>
              <w:fldChar w:fldCharType="separate"/>
            </w:r>
            <w:r w:rsidR="000602BC" w:rsidRPr="6BE45A7C">
              <w:rPr>
                <w:rFonts w:ascii="Aptos" w:hAnsi="Aptos"/>
              </w:rPr>
              <w:t>(2022)</w:t>
            </w:r>
            <w:r>
              <w:fldChar w:fldCharType="end"/>
            </w:r>
          </w:p>
          <w:p w14:paraId="4E9E879F" w14:textId="318466CC" w:rsidR="00C46D2B" w:rsidRDefault="000602BC" w:rsidP="6BE45A7C">
            <w:pPr>
              <w:pStyle w:val="ListBullet"/>
            </w:pPr>
            <w:r w:rsidRPr="0042210B">
              <w:rPr>
                <w:b/>
                <w:bCs/>
                <w:kern w:val="2"/>
                <w:lang w:val="en-CA"/>
                <w14:ligatures w14:val="standardContextual"/>
              </w:rPr>
              <w:t>Watch</w:t>
            </w:r>
            <w:r>
              <w:t xml:space="preserve">: </w:t>
            </w:r>
            <w:hyperlink r:id="rId48">
              <w:r w:rsidRPr="6BE45A7C">
                <w:rPr>
                  <w:rStyle w:val="Hyperlink"/>
                </w:rPr>
                <w:t>Doing Grueling Work for an AI: Data Labeling</w:t>
              </w:r>
            </w:hyperlink>
            <w:r w:rsidR="0042210B" w:rsidRPr="6BE45A7C">
              <w:rPr>
                <w:rStyle w:val="Hyperlink"/>
              </w:rPr>
              <w:t xml:space="preserve"> </w:t>
            </w:r>
            <w:r w:rsidR="006E04DC" w:rsidRPr="6BE45A7C">
              <w:rPr>
                <w:rStyle w:val="Hyperlink"/>
              </w:rPr>
              <w:fldChar w:fldCharType="begin"/>
            </w:r>
            <w:r w:rsidR="00456DAD" w:rsidRPr="6BE45A7C">
              <w:rPr>
                <w:rStyle w:val="Hyperlink"/>
              </w:rPr>
              <w:instrText xml:space="preserve"> ADDIN ZOTERO_ITEM CSL_CITATION {"citationID":"eRtPgg1R","properties":{"formattedCitation":"(2023)","plainCitation":"(2023)","noteIndex":0},"citationItems":[{"id":426,"uris":["http://zotero.org/users/14693029/items/79D5VSBM"],"itemData":{"id":426,"type":"motion_picture","abstract":"Workers in Kenya were exposed to disturbing content to make ChatGPT safer for us. Their pay? Less than 2 Euros per hour. Why is data labeling so important – and whose job is it?\n\n#openai #chatgpt #kenya #technology #data #labeling\n\n</w:instrText>
            </w:r>
            <w:r w:rsidR="00456DAD" w:rsidRPr="6BE45A7C">
              <w:rPr>
                <w:rStyle w:val="Hyperlink"/>
                <w:rFonts w:ascii="Cambria Math" w:hAnsi="Cambria Math" w:cs="Cambria Math"/>
              </w:rPr>
              <w:instrText>▸</w:instrText>
            </w:r>
            <w:r w:rsidR="00456DAD" w:rsidRPr="6BE45A7C">
              <w:rPr>
                <w:rStyle w:val="Hyperlink"/>
              </w:rPr>
              <w:instrText xml:space="preserve"> subscribe to our channel: https://goo.gl/UupwgM","medium":"Video","note":"author: DW Shift ||","publisher":"YouTube","title":"Doing grueling work for an AI: Data labeling","title-short":"Doing Grueling Work for an AI","URL":"https://www.youtube.com/watch?v=ug_p2wHhla0","issued":{"date-parts":[["2023",1,26]]}},"label":"page","suppress-author":true}],"schema":"https://github.com/citation-style-language/schema/raw/master/csl-citation.json"} </w:instrText>
            </w:r>
            <w:r w:rsidR="006E04DC" w:rsidRPr="6BE45A7C">
              <w:rPr>
                <w:rStyle w:val="Hyperlink"/>
              </w:rPr>
              <w:fldChar w:fldCharType="separate"/>
            </w:r>
            <w:r w:rsidR="006E04DC" w:rsidRPr="006E04DC">
              <w:rPr>
                <w:rFonts w:ascii="Aptos" w:hAnsi="Aptos"/>
              </w:rPr>
              <w:t>(2023)</w:t>
            </w:r>
            <w:r w:rsidR="006E04DC" w:rsidRPr="6BE45A7C">
              <w:rPr>
                <w:rStyle w:val="Hyperlink"/>
              </w:rPr>
              <w:fldChar w:fldCharType="end"/>
            </w:r>
          </w:p>
          <w:p w14:paraId="4E9E87A0" w14:textId="77777777" w:rsidR="00C46D2B" w:rsidRDefault="00450EEF">
            <w:pPr>
              <w:pStyle w:val="BodyText"/>
            </w:pPr>
            <w:hyperlink r:id="rId49">
              <w:r w:rsidR="00C46D2B">
                <w:rPr>
                  <w:rStyle w:val="Hyperlink"/>
                </w:rPr>
                <w:t>https://www.youtube-nocookie.com/embed/ug_p2wHhla0</w:t>
              </w:r>
            </w:hyperlink>
          </w:p>
          <w:p w14:paraId="4E9E87A1" w14:textId="77777777" w:rsidR="00C46D2B" w:rsidRPr="00D51C9F" w:rsidRDefault="00C46D2B" w:rsidP="6BE45A7C">
            <w:pPr>
              <w:pStyle w:val="ListBullet"/>
              <w:rPr>
                <w:b/>
                <w:bCs/>
              </w:rPr>
            </w:pPr>
            <w:r w:rsidRPr="00384F60">
              <w:rPr>
                <w:b/>
                <w:bCs/>
                <w:kern w:val="2"/>
                <w:lang w:val="en-CA"/>
                <w14:ligatures w14:val="standardContextual"/>
              </w:rPr>
              <w:t>Questions to Consider:</w:t>
            </w:r>
          </w:p>
          <w:p w14:paraId="4E9E87A2" w14:textId="0665B5AA" w:rsidR="00C46D2B" w:rsidRDefault="00C46D2B" w:rsidP="6BE45A7C">
            <w:pPr>
              <w:pStyle w:val="ListBullet2"/>
            </w:pPr>
            <w:r>
              <w:t>Is it ethical to submit Kenyan workers to trauma in order to sanitize ChatGPT for other users?</w:t>
            </w:r>
          </w:p>
          <w:p w14:paraId="4E9E87A3" w14:textId="77777777" w:rsidR="00C46D2B" w:rsidRDefault="00C46D2B" w:rsidP="6BE45A7C">
            <w:pPr>
              <w:pStyle w:val="ListBullet2"/>
            </w:pPr>
            <w:r>
              <w:t>What other solutions are there for training AI to moderate content?</w:t>
            </w:r>
          </w:p>
          <w:p w14:paraId="4E9E87A4" w14:textId="710768C2" w:rsidR="00C46D2B" w:rsidRDefault="00C46D2B" w:rsidP="6BE45A7C">
            <w:pPr>
              <w:pStyle w:val="ListBullet"/>
            </w:pPr>
            <w:r w:rsidRPr="00384F60">
              <w:rPr>
                <w:b/>
                <w:bCs/>
                <w:kern w:val="2"/>
                <w:lang w:val="en-CA"/>
                <w14:ligatures w14:val="standardContextual"/>
              </w:rPr>
              <w:t>Share</w:t>
            </w:r>
            <w:r>
              <w:t xml:space="preserve"> you</w:t>
            </w:r>
            <w:r w:rsidR="00CC6D1B">
              <w:t>r</w:t>
            </w:r>
            <w:r>
              <w:t xml:space="preserve"> thoughts on AI by posting a comment on Discourse, for example:</w:t>
            </w:r>
          </w:p>
          <w:p w14:paraId="4E9E87A5" w14:textId="77777777" w:rsidR="00C46D2B" w:rsidRDefault="00C46D2B" w:rsidP="6BE45A7C">
            <w:pPr>
              <w:pStyle w:val="ListBullet2"/>
            </w:pPr>
            <w:r>
              <w:t>AI will …</w:t>
            </w:r>
          </w:p>
          <w:p w14:paraId="4E9E87A6" w14:textId="77777777" w:rsidR="00C46D2B" w:rsidRDefault="00C46D2B" w:rsidP="6BE45A7C">
            <w:pPr>
              <w:pStyle w:val="ListBullet2"/>
            </w:pPr>
            <w:r>
              <w:t>I was surprised that AI …</w:t>
            </w:r>
          </w:p>
          <w:p w14:paraId="4E9E87A7" w14:textId="77777777" w:rsidR="00C46D2B" w:rsidRDefault="00C46D2B" w:rsidP="6BE45A7C">
            <w:pPr>
              <w:pStyle w:val="ListBullet2"/>
            </w:pPr>
            <w:r>
              <w:t>In [insert business] AI will …</w:t>
            </w:r>
          </w:p>
        </w:tc>
      </w:tr>
    </w:tbl>
    <w:p w14:paraId="4E9E87A9" w14:textId="77777777" w:rsidR="00C46D2B" w:rsidRDefault="00C46D2B">
      <w:pPr>
        <w:pStyle w:val="Heading2"/>
      </w:pPr>
      <w:bookmarkStart w:id="21" w:name="societal-issues-and-the-internet"/>
      <w:bookmarkEnd w:id="10"/>
      <w:bookmarkEnd w:id="20"/>
      <w:r>
        <w:t>6.3 Societal Issues and the Internet</w:t>
      </w:r>
    </w:p>
    <w:p w14:paraId="4E9E87AA" w14:textId="19740E40" w:rsidR="00C46D2B" w:rsidRDefault="00C46D2B">
      <w:pPr>
        <w:pStyle w:val="FirstParagraph"/>
      </w:pPr>
      <w:r>
        <w:t>In this next topic we introduce a number of societal issues and problematic online behavio</w:t>
      </w:r>
      <w:r w:rsidR="00AD1940">
        <w:t>u</w:t>
      </w:r>
      <w:r>
        <w:t>rs that have emerged in the digital world. Our list is not comprehensive and does not provide a thorough examination of the issues. Here, we encourage you to choose an issue for further investigation.</w:t>
      </w:r>
    </w:p>
    <w:p w14:paraId="4E9E87AB" w14:textId="5F633A7C" w:rsidR="00C46D2B" w:rsidRDefault="6789A22C">
      <w:pPr>
        <w:pStyle w:val="BodyText"/>
      </w:pPr>
      <w:r>
        <w:t>C</w:t>
      </w:r>
      <w:r w:rsidR="00C46D2B">
        <w:t>hoose one societal issue or antisocial behavio</w:t>
      </w:r>
      <w:r w:rsidR="0E3C16C6">
        <w:t>u</w:t>
      </w:r>
      <w:r w:rsidR="00C46D2B">
        <w:t xml:space="preserve">r associated with the </w:t>
      </w:r>
      <w:r w:rsidR="0E3C16C6">
        <w:t>i</w:t>
      </w:r>
      <w:r w:rsidR="00C46D2B">
        <w:t>nternet that you would like to investigate further</w:t>
      </w:r>
      <w:r>
        <w:t>,</w:t>
      </w:r>
      <w:r w:rsidR="00C46D2B">
        <w:t xml:space="preserve"> and publish as an editorial in your course blog. You will base your focus on your reading of open access resources you find online. Your blog post will also help you build your online identity.</w:t>
      </w:r>
    </w:p>
    <w:p w14:paraId="73A6F364" w14:textId="11E578D3" w:rsidR="790655AA" w:rsidRDefault="790655AA" w:rsidP="48091B09">
      <w:pPr>
        <w:pStyle w:val="ListParagraph"/>
        <w:numPr>
          <w:ilvl w:val="0"/>
          <w:numId w:val="2"/>
        </w:numPr>
        <w:rPr>
          <w:lang w:val="en-US"/>
        </w:rPr>
      </w:pPr>
      <w:r w:rsidRPr="48091B09">
        <w:rPr>
          <w:lang w:val="en-US"/>
        </w:rPr>
        <w:t>Website tracking</w:t>
      </w:r>
    </w:p>
    <w:p w14:paraId="2A921D3A" w14:textId="533D5570" w:rsidR="790655AA" w:rsidRDefault="790655AA" w:rsidP="48091B09">
      <w:pPr>
        <w:pStyle w:val="ListParagraph"/>
        <w:numPr>
          <w:ilvl w:val="0"/>
          <w:numId w:val="2"/>
        </w:numPr>
        <w:rPr>
          <w:lang w:val="en-US"/>
        </w:rPr>
      </w:pPr>
      <w:r w:rsidRPr="48091B09">
        <w:rPr>
          <w:lang w:val="en-US"/>
        </w:rPr>
        <w:t>Online impersonation</w:t>
      </w:r>
    </w:p>
    <w:p w14:paraId="078F3E22" w14:textId="54EE4C96" w:rsidR="790655AA" w:rsidRDefault="790655AA" w:rsidP="48091B09">
      <w:pPr>
        <w:pStyle w:val="ListParagraph"/>
        <w:numPr>
          <w:ilvl w:val="0"/>
          <w:numId w:val="2"/>
        </w:numPr>
        <w:rPr>
          <w:lang w:val="en-US"/>
        </w:rPr>
      </w:pPr>
      <w:r w:rsidRPr="48091B09">
        <w:rPr>
          <w:lang w:val="en-US"/>
        </w:rPr>
        <w:t>Internet trolling</w:t>
      </w:r>
    </w:p>
    <w:p w14:paraId="1B75364A" w14:textId="71CE1030" w:rsidR="790655AA" w:rsidRDefault="790655AA" w:rsidP="48091B09">
      <w:pPr>
        <w:pStyle w:val="ListParagraph"/>
        <w:numPr>
          <w:ilvl w:val="0"/>
          <w:numId w:val="2"/>
        </w:numPr>
        <w:rPr>
          <w:lang w:val="en-US"/>
        </w:rPr>
      </w:pPr>
      <w:r w:rsidRPr="48091B09">
        <w:rPr>
          <w:lang w:val="en-US"/>
        </w:rPr>
        <w:t>Online harassment</w:t>
      </w:r>
    </w:p>
    <w:p w14:paraId="2222CDBB" w14:textId="26B49F0E" w:rsidR="790655AA" w:rsidRDefault="790655AA" w:rsidP="48091B09">
      <w:pPr>
        <w:pStyle w:val="ListParagraph"/>
        <w:numPr>
          <w:ilvl w:val="0"/>
          <w:numId w:val="2"/>
        </w:numPr>
        <w:rPr>
          <w:lang w:val="en-US"/>
        </w:rPr>
      </w:pPr>
      <w:r w:rsidRPr="48091B09">
        <w:rPr>
          <w:lang w:val="en-US"/>
        </w:rPr>
        <w:lastRenderedPageBreak/>
        <w:t>Psychological issues</w:t>
      </w:r>
    </w:p>
    <w:p w14:paraId="26A2553B" w14:textId="17D157EC" w:rsidR="790655AA" w:rsidRDefault="790655AA" w:rsidP="48091B09">
      <w:pPr>
        <w:pStyle w:val="ListParagraph"/>
        <w:numPr>
          <w:ilvl w:val="0"/>
          <w:numId w:val="2"/>
        </w:numPr>
        <w:rPr>
          <w:lang w:val="en-US"/>
        </w:rPr>
      </w:pPr>
      <w:r w:rsidRPr="48091B09">
        <w:rPr>
          <w:lang w:val="en-US"/>
        </w:rPr>
        <w:t>Net neutrality</w:t>
      </w:r>
    </w:p>
    <w:p w14:paraId="0F0C88AB" w14:textId="00AF03D0" w:rsidR="790655AA" w:rsidRDefault="790655AA" w:rsidP="48091B09">
      <w:pPr>
        <w:pStyle w:val="ListParagraph"/>
        <w:numPr>
          <w:ilvl w:val="0"/>
          <w:numId w:val="2"/>
        </w:numPr>
        <w:rPr>
          <w:lang w:val="en-US"/>
        </w:rPr>
      </w:pPr>
      <w:r w:rsidRPr="48091B09">
        <w:rPr>
          <w:lang w:val="en-US"/>
        </w:rPr>
        <w:t>Digital redlining</w:t>
      </w:r>
    </w:p>
    <w:p w14:paraId="553C1D49" w14:textId="392D69DB" w:rsidR="790655AA" w:rsidRDefault="790655AA" w:rsidP="48091B09">
      <w:pPr>
        <w:pStyle w:val="ListParagraph"/>
        <w:numPr>
          <w:ilvl w:val="0"/>
          <w:numId w:val="2"/>
        </w:numPr>
        <w:rPr>
          <w:lang w:val="en-US"/>
        </w:rPr>
      </w:pPr>
      <w:r w:rsidRPr="48091B09">
        <w:rPr>
          <w:lang w:val="en-US"/>
        </w:rPr>
        <w:t>Diversity, equity and inclusion</w:t>
      </w:r>
    </w:p>
    <w:p w14:paraId="7A4DFC08" w14:textId="0996FAE7" w:rsidR="48091B09" w:rsidRDefault="48091B09" w:rsidP="48091B09">
      <w:pPr>
        <w:pStyle w:val="Compact"/>
        <w:ind w:left="720"/>
      </w:pPr>
    </w:p>
    <w:p w14:paraId="4E9E87B4" w14:textId="5224E65C" w:rsidR="00C46D2B" w:rsidRDefault="00C46D2B">
      <w:pPr>
        <w:pStyle w:val="Heading3"/>
      </w:pPr>
      <w:bookmarkStart w:id="22" w:name="Xe7f6637d4449db222fddef2816b0cde498f1912"/>
      <w:r>
        <w:t>6.3.1 Activity: Problematic Online Behaviours</w:t>
      </w:r>
      <w:r w:rsidR="00D469FE">
        <w:t>—</w:t>
      </w:r>
      <w:r>
        <w:t>Key Terms Quiz</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B8" w14:textId="77777777" w:rsidTr="6BE45A7C">
        <w:trPr>
          <w:cantSplit/>
        </w:trPr>
        <w:tc>
          <w:tcPr>
            <w:tcW w:w="0" w:type="auto"/>
            <w:tcMar>
              <w:left w:w="144" w:type="dxa"/>
            </w:tcMar>
          </w:tcPr>
          <w:p w14:paraId="4E9E87B5" w14:textId="77777777" w:rsidR="00C46D2B" w:rsidRDefault="00C46D2B">
            <w:pPr>
              <w:pStyle w:val="FirstParagraph"/>
              <w:spacing w:before="16" w:after="64"/>
            </w:pPr>
          </w:p>
          <w:p w14:paraId="4E9E87B6" w14:textId="0A490692" w:rsidR="00C46D2B" w:rsidRDefault="00C46D2B">
            <w:pPr>
              <w:pStyle w:val="BodyText"/>
              <w:spacing w:before="16"/>
            </w:pPr>
            <w:r>
              <w:t>To test your knowledge of concepts associated with problematic behaviours online, we provide a short orientation quiz below. Once you have attempted your first answer, and in the event that you are not familiar or not sure what the alternatives mean, click the options to find out more about the concept.</w:t>
            </w:r>
          </w:p>
          <w:p w14:paraId="4E9E87B7" w14:textId="77777777" w:rsidR="00C46D2B" w:rsidRDefault="00C46D2B">
            <w:pPr>
              <w:pStyle w:val="BodyText"/>
              <w:spacing w:after="16"/>
            </w:pPr>
            <w:r>
              <w:t>How did you do? Have you encountered any of these behaviours online? Share your thoughts by posting a comment on Discourse.</w:t>
            </w:r>
          </w:p>
        </w:tc>
      </w:tr>
    </w:tbl>
    <w:p w14:paraId="4E9E87B9" w14:textId="77777777" w:rsidR="00C46D2B" w:rsidRDefault="00C46D2B">
      <w:pPr>
        <w:pStyle w:val="Heading3"/>
      </w:pPr>
      <w:bookmarkStart w:id="23" w:name="website-tracking"/>
      <w:bookmarkEnd w:id="22"/>
      <w:r>
        <w:t>Website Tracking</w:t>
      </w:r>
    </w:p>
    <w:p w14:paraId="4E9E87BA" w14:textId="274B82B3" w:rsidR="00C46D2B" w:rsidRDefault="00C46D2B">
      <w:pPr>
        <w:pStyle w:val="FirstParagraph"/>
      </w:pPr>
      <w:r>
        <w:t>Website tracking is the practice of collecting data about a user’s online activities when they visit websites or use web services. This data is gathered primarily for marketing and analytical purposes, allowing website owners, advertisers, and service providers to better understand user behavio</w:t>
      </w:r>
      <w:r w:rsidR="004147B9">
        <w:t>u</w:t>
      </w:r>
      <w:r>
        <w:t>r, tailor their services, and deliver targeted content and advertisements. Before we delve into the details of web tracking, watch the video below.</w:t>
      </w:r>
    </w:p>
    <w:p w14:paraId="4E9E87BB" w14:textId="58638957" w:rsidR="00C46D2B" w:rsidRDefault="00C46D2B">
      <w:pPr>
        <w:pStyle w:val="Heading3"/>
      </w:pPr>
      <w:bookmarkStart w:id="24" w:name="activity-the-true-cost-of-free-websites"/>
      <w:bookmarkEnd w:id="23"/>
      <w:r>
        <w:t xml:space="preserve">6.3.2 Activity: </w:t>
      </w:r>
      <w:r w:rsidR="00D469FE">
        <w:t>T</w:t>
      </w:r>
      <w:r>
        <w:t>he True Cost of Free Website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BF" w14:textId="77777777" w:rsidTr="6BE45A7C">
        <w:trPr>
          <w:cantSplit/>
        </w:trPr>
        <w:tc>
          <w:tcPr>
            <w:tcW w:w="0" w:type="auto"/>
            <w:tcMar>
              <w:left w:w="144" w:type="dxa"/>
            </w:tcMar>
          </w:tcPr>
          <w:p w14:paraId="4E9E87BC" w14:textId="77777777" w:rsidR="00C46D2B" w:rsidRDefault="00C46D2B">
            <w:pPr>
              <w:pStyle w:val="FirstParagraph"/>
              <w:spacing w:before="16" w:after="64"/>
            </w:pPr>
          </w:p>
          <w:p w14:paraId="2DACF06D" w14:textId="6BBE2F39" w:rsidR="00D06BA5" w:rsidRDefault="00C46D2B">
            <w:pPr>
              <w:pStyle w:val="BodyText"/>
              <w:spacing w:before="16"/>
            </w:pPr>
            <w:r>
              <w:t xml:space="preserve">Watch this </w:t>
            </w:r>
            <w:r w:rsidRPr="6BE45A7C">
              <w:rPr>
                <w:i/>
                <w:iCs/>
              </w:rPr>
              <w:t>Matrix</w:t>
            </w:r>
            <w:r>
              <w:t xml:space="preserve"> parody, a comedy skit published by CollegeHumour, depicting that if you are not paying for the service, you are not the consumer but the product. </w:t>
            </w:r>
          </w:p>
          <w:p w14:paraId="4E9E87BD" w14:textId="079D14B2" w:rsidR="00C46D2B" w:rsidRPr="00572CEF" w:rsidRDefault="0E61D9F4" w:rsidP="6BE45A7C">
            <w:pPr>
              <w:pStyle w:val="ListBullet"/>
            </w:pPr>
            <w:r w:rsidRPr="00D51C9F">
              <w:rPr>
                <w:b/>
                <w:bCs/>
              </w:rPr>
              <w:t>Watch</w:t>
            </w:r>
            <w:r w:rsidRPr="00D51C9F">
              <w:t>:</w:t>
            </w:r>
            <w:r w:rsidRPr="6BE45A7C">
              <w:rPr>
                <w:i/>
                <w:iCs/>
              </w:rPr>
              <w:t xml:space="preserve"> </w:t>
            </w:r>
            <w:hyperlink r:id="rId50">
              <w:r w:rsidRPr="00ED24FA">
                <w:rPr>
                  <w:rStyle w:val="Hyperlink"/>
                </w:rPr>
                <w:t>The Terrifying Cost of “Free” Websites</w:t>
              </w:r>
            </w:hyperlink>
            <w:r w:rsidR="004D0E83" w:rsidRPr="6BE45A7C">
              <w:rPr>
                <w:rStyle w:val="Hyperlink"/>
                <w:i w:val="0"/>
              </w:rPr>
              <w:t xml:space="preserve"> </w:t>
            </w:r>
            <w:r w:rsidR="004D0E83" w:rsidRPr="6BE45A7C">
              <w:rPr>
                <w:rStyle w:val="Hyperlink"/>
                <w:i w:val="0"/>
              </w:rPr>
              <w:fldChar w:fldCharType="begin"/>
            </w:r>
            <w:r w:rsidR="00456DAD" w:rsidRPr="6BE45A7C">
              <w:rPr>
                <w:rStyle w:val="Hyperlink"/>
                <w:i w:val="0"/>
              </w:rPr>
              <w:instrText xml:space="preserve"> ADDIN ZOTERO_ITEM CSL_CITATION {"citationID":"XmooiLvq","properties":{"formattedCitation":"(2016)","plainCitation":"(2016)","noteIndex":0},"citationItems":[{"id":427,"uris":["http://zotero.org/users/14693029/items/ZP6VLKM9"],"itemData":{"id":427,"type":"motion_picture","abstract":"If you're not paying, you're not the customer--you're the product.\n\n#AdamRuinsEverything\nWatch an all-new Adam Ruins Everything on truTV every Tuesday 10/9C\nCatch up with clips &amp; full episodes of Adam Ruins Everything at truTV.com/adamruinseverything\nLike Adam Ruins Everything on Facebook at: facebook.com/truTVAdamRuinsEverything/\nFollow Adam Ruins Everything on Twitter at: twitter.com/adamruins\n\nSee more http://www.collegehumor.com\nLIKE us on:   / collegehumor  \nFOLLOW us on:   / collegehumor  \nFOLLOW us on:   / www","medium":"Video","note":"author: Dropout ||","publisher":"YouTube","title":"The terrifying cost of \"free” websites","URL":"https://www.youtube.com/watch?v=5pFX2P7JLwA","issued":{"date-parts":[["2016",12,8]]}},"label":"page","suppress-author":true}],"schema":"https://github.com/citation-style-language/schema/raw/master/csl-citation.json"} </w:instrText>
            </w:r>
            <w:r w:rsidR="004D0E83" w:rsidRPr="6BE45A7C">
              <w:rPr>
                <w:rStyle w:val="Hyperlink"/>
                <w:i w:val="0"/>
              </w:rPr>
              <w:fldChar w:fldCharType="separate"/>
            </w:r>
            <w:r w:rsidR="004D0E83" w:rsidRPr="004D0E83">
              <w:rPr>
                <w:rFonts w:ascii="Aptos" w:hAnsi="Aptos"/>
              </w:rPr>
              <w:t>(2016)</w:t>
            </w:r>
            <w:r w:rsidR="004D0E83" w:rsidRPr="6BE45A7C">
              <w:rPr>
                <w:rStyle w:val="Hyperlink"/>
                <w:i w:val="0"/>
              </w:rPr>
              <w:fldChar w:fldCharType="end"/>
            </w:r>
          </w:p>
          <w:p w14:paraId="4E9E87BE" w14:textId="77777777" w:rsidR="00C46D2B" w:rsidRPr="00D51C9F" w:rsidRDefault="00E36BF8" w:rsidP="6BE45A7C">
            <w:pPr>
              <w:pStyle w:val="BodyText"/>
              <w:spacing w:after="16"/>
              <w:rPr>
                <w:i/>
                <w:iCs/>
              </w:rPr>
            </w:pPr>
            <w:hyperlink r:id="rId51">
              <w:r w:rsidR="00C46D2B" w:rsidRPr="6BE45A7C">
                <w:rPr>
                  <w:rStyle w:val="Hyperlink"/>
                  <w:i w:val="0"/>
                </w:rPr>
                <w:t>https://www.youtube-nocookie.com/embed/5pFX2P7JLwA</w:t>
              </w:r>
            </w:hyperlink>
          </w:p>
        </w:tc>
      </w:tr>
    </w:tbl>
    <w:p w14:paraId="15E08A2A" w14:textId="77777777" w:rsidR="004D0E83" w:rsidRDefault="004D0E83" w:rsidP="004D0E83">
      <w:pPr>
        <w:pStyle w:val="BodyText"/>
        <w:spacing w:before="16"/>
      </w:pPr>
    </w:p>
    <w:p w14:paraId="5C6921DB" w14:textId="014A2E58" w:rsidR="004D0E83" w:rsidRDefault="00C46D2B" w:rsidP="004D0E83">
      <w:pPr>
        <w:pStyle w:val="BodyText"/>
        <w:spacing w:before="16"/>
      </w:pPr>
      <w:r>
        <w:t>Were you surprised by any ideas presented in the video?</w:t>
      </w:r>
      <w:r w:rsidR="004D0E83">
        <w:t xml:space="preserve"> Do you think this is a valid and reliable source for the topic?</w:t>
      </w:r>
    </w:p>
    <w:p w14:paraId="4E9E87C0" w14:textId="3ADE1011" w:rsidR="00C46D2B" w:rsidRDefault="00C46D2B">
      <w:pPr>
        <w:pStyle w:val="BodyText"/>
      </w:pPr>
      <w:r>
        <w:t xml:space="preserve"> </w:t>
      </w:r>
      <w:r w:rsidR="0094026D">
        <w:t xml:space="preserve">Next </w:t>
      </w:r>
      <w:r>
        <w:t>we will give an overview of how website tracking works, how your data is used, and how you can protect yourself online</w:t>
      </w:r>
      <w:r w:rsidR="00C50AA3">
        <w:t>.</w:t>
      </w:r>
    </w:p>
    <w:p w14:paraId="4E9E87C1" w14:textId="51449535" w:rsidR="00C46D2B" w:rsidRDefault="00C46D2B" w:rsidP="6BE45A7C">
      <w:pPr>
        <w:pStyle w:val="Heading4"/>
      </w:pPr>
      <w:r>
        <w:t xml:space="preserve">How </w:t>
      </w:r>
      <w:r w:rsidR="00C50AA3">
        <w:t>D</w:t>
      </w:r>
      <w:r>
        <w:t xml:space="preserve">oes </w:t>
      </w:r>
      <w:r w:rsidR="00FD3E33">
        <w:t>W</w:t>
      </w:r>
      <w:r>
        <w:t xml:space="preserve">ebsite </w:t>
      </w:r>
      <w:r w:rsidR="00395AA1">
        <w:t>T</w:t>
      </w:r>
      <w:r>
        <w:t xml:space="preserve">racking </w:t>
      </w:r>
      <w:r w:rsidR="00FD3E33">
        <w:t>W</w:t>
      </w:r>
      <w:r>
        <w:t>ork?</w:t>
      </w:r>
    </w:p>
    <w:p w14:paraId="4E9E87C2" w14:textId="28128B96" w:rsidR="00C46D2B" w:rsidRDefault="00C46D2B">
      <w:pPr>
        <w:pStyle w:val="BodyText"/>
      </w:pPr>
      <w:r w:rsidRPr="6BE45A7C">
        <w:rPr>
          <w:b/>
          <w:bCs/>
        </w:rPr>
        <w:t>Cookies</w:t>
      </w:r>
      <w:r>
        <w:t>: Cookies are small text files that websites store on your device. They contain information about your online activities such as login credentials, preferences, and browsing history. Websites use cookies to recognize and remember you when you return, and they can also track your movements across the site.</w:t>
      </w:r>
    </w:p>
    <w:p w14:paraId="4E9E87C3" w14:textId="77777777" w:rsidR="00C46D2B" w:rsidRDefault="00C46D2B">
      <w:pPr>
        <w:pStyle w:val="BodyText"/>
      </w:pPr>
      <w:r>
        <w:rPr>
          <w:b/>
          <w:bCs/>
        </w:rPr>
        <w:lastRenderedPageBreak/>
        <w:t>IP Address Tracking</w:t>
      </w:r>
      <w:r>
        <w:t>: Every device connected to the internet has a unique IP address. Websites can log and analyze these addresses to determine a user’s approximate location and to track their visits.</w:t>
      </w:r>
    </w:p>
    <w:p w14:paraId="4E9E87C4" w14:textId="2FDF5832" w:rsidR="00C46D2B" w:rsidRDefault="00C46D2B">
      <w:pPr>
        <w:pStyle w:val="BodyText"/>
      </w:pPr>
      <w:r w:rsidRPr="6BE45A7C">
        <w:rPr>
          <w:b/>
          <w:bCs/>
        </w:rPr>
        <w:t>Analytics Tools</w:t>
      </w:r>
      <w:r>
        <w:t xml:space="preserve">: Many websites use analytics tools </w:t>
      </w:r>
      <w:r w:rsidR="0094026D">
        <w:t xml:space="preserve">such as </w:t>
      </w:r>
      <w:r>
        <w:t>Google Analytics to monitor user behavio</w:t>
      </w:r>
      <w:r w:rsidR="0094026D">
        <w:t>u</w:t>
      </w:r>
      <w:r>
        <w:t>r. These tools track which pages you visit, how long you stay on each page, and how you arrived at the website (e.g., through a search engine or a referral from another site). This data helps website owners optimize their content and user experience.</w:t>
      </w:r>
    </w:p>
    <w:p w14:paraId="4E9E87C5" w14:textId="2BD98DCE" w:rsidR="00C46D2B" w:rsidRDefault="00C46D2B">
      <w:pPr>
        <w:pStyle w:val="BodyText"/>
      </w:pPr>
      <w:r w:rsidRPr="6BE45A7C">
        <w:rPr>
          <w:b/>
          <w:bCs/>
        </w:rPr>
        <w:t>Ad Trackers</w:t>
      </w:r>
      <w:r>
        <w:t>: Advertisers and ad networks use various techniques to track your online behavio</w:t>
      </w:r>
      <w:r w:rsidR="0094026D">
        <w:t>u</w:t>
      </w:r>
      <w:r>
        <w:t>r. They place cookies on your device, which allows them to follow your movements across multiple websites. This data is used to deliver personalized ads based on your interests and browsing history.</w:t>
      </w:r>
    </w:p>
    <w:p w14:paraId="4E9E87C6" w14:textId="4D9886C4" w:rsidR="00C46D2B" w:rsidRDefault="00C46D2B">
      <w:pPr>
        <w:pStyle w:val="BodyText"/>
      </w:pPr>
      <w:r w:rsidRPr="6BE45A7C">
        <w:rPr>
          <w:b/>
          <w:bCs/>
        </w:rPr>
        <w:t>Social Media Widgets</w:t>
      </w:r>
      <w:r>
        <w:t>: Social media buttons and widgets on websites can track your activity, even if you don’t click them. They often use this information to build a profile of your interests and habits.</w:t>
      </w:r>
    </w:p>
    <w:p w14:paraId="4E9E87C7" w14:textId="6680AF31" w:rsidR="00C46D2B" w:rsidRDefault="00C46D2B">
      <w:pPr>
        <w:pStyle w:val="BodyText"/>
      </w:pPr>
      <w:r w:rsidRPr="6BE45A7C">
        <w:rPr>
          <w:b/>
          <w:bCs/>
        </w:rPr>
        <w:t>Fingerprinting</w:t>
      </w:r>
      <w:r>
        <w:t>: Fingerprinting is a technique that collects data about your device and browser configuration such as your screen resolution, installed fonts, and plugins. This information can be used to create a unique identifier for your device and track your online activities.</w:t>
      </w:r>
    </w:p>
    <w:p w14:paraId="4E9E87C8" w14:textId="77777777" w:rsidR="00C46D2B" w:rsidRDefault="00C46D2B">
      <w:pPr>
        <w:pStyle w:val="BodyText"/>
      </w:pPr>
      <w:r>
        <w:rPr>
          <w:b/>
          <w:bCs/>
        </w:rPr>
        <w:t>Location Data</w:t>
      </w:r>
      <w:r>
        <w:t>: Many websites request access to your device’s location information. This can be used to provide location-based services, but it also allows websites to track your physical movements.</w:t>
      </w:r>
    </w:p>
    <w:p w14:paraId="4E9E87C9" w14:textId="53AB1AC2" w:rsidR="00C46D2B" w:rsidRDefault="00C46D2B">
      <w:pPr>
        <w:pStyle w:val="BodyText"/>
      </w:pPr>
      <w:r w:rsidRPr="6BE45A7C">
        <w:rPr>
          <w:b/>
          <w:bCs/>
        </w:rPr>
        <w:t>Data Brokers</w:t>
      </w:r>
      <w:r>
        <w:t>: Your data may be collected, aggregated, and sold to data brokers who build detailed profiles about individuals. These profiles can include your demographic information, interests, and online behavio</w:t>
      </w:r>
      <w:r w:rsidR="00A87F11">
        <w:t>u</w:t>
      </w:r>
      <w:r>
        <w:t>r.</w:t>
      </w:r>
    </w:p>
    <w:p w14:paraId="4E9E87CA" w14:textId="5AF82A72" w:rsidR="00C46D2B" w:rsidRDefault="00C46D2B" w:rsidP="6BE45A7C">
      <w:pPr>
        <w:pStyle w:val="Heading4"/>
      </w:pPr>
      <w:r>
        <w:t xml:space="preserve">How is my </w:t>
      </w:r>
      <w:r w:rsidR="00FD3E33">
        <w:t>D</w:t>
      </w:r>
      <w:r>
        <w:t xml:space="preserve">ata </w:t>
      </w:r>
      <w:r w:rsidR="00FD3E33">
        <w:t>U</w:t>
      </w:r>
      <w:r>
        <w:t xml:space="preserve">sed </w:t>
      </w:r>
      <w:r w:rsidR="00FD3E33">
        <w:t>W</w:t>
      </w:r>
      <w:r>
        <w:t xml:space="preserve">hen I use the </w:t>
      </w:r>
      <w:r w:rsidR="00FD3E33">
        <w:t>I</w:t>
      </w:r>
      <w:r>
        <w:t>nternet?</w:t>
      </w:r>
    </w:p>
    <w:p w14:paraId="4E9E87CB" w14:textId="0C22E3EA" w:rsidR="00C46D2B" w:rsidRDefault="00C46D2B">
      <w:pPr>
        <w:pStyle w:val="BodyText"/>
      </w:pPr>
      <w:r w:rsidRPr="6BE45A7C">
        <w:rPr>
          <w:b/>
          <w:bCs/>
        </w:rPr>
        <w:t>Personalization</w:t>
      </w:r>
      <w:r>
        <w:t>: Websites and online services use the data they collect to personalize your experience</w:t>
      </w:r>
      <w:r w:rsidR="00A87F11">
        <w:t>; f</w:t>
      </w:r>
      <w:r>
        <w:t>or example, they may recommend products, content, or services based on your browsing history and preferences.</w:t>
      </w:r>
    </w:p>
    <w:p w14:paraId="4E9E87CC" w14:textId="7A512B7A" w:rsidR="00C46D2B" w:rsidRDefault="00C46D2B">
      <w:pPr>
        <w:pStyle w:val="BodyText"/>
      </w:pPr>
      <w:r w:rsidRPr="6BE45A7C">
        <w:rPr>
          <w:b/>
          <w:bCs/>
        </w:rPr>
        <w:t>Targeted Advertising</w:t>
      </w:r>
      <w:r>
        <w:t xml:space="preserve">: Advertisers use your data to show you ads that are more likely to be relevant to your interests. This is </w:t>
      </w:r>
      <w:r w:rsidR="00A160AA">
        <w:t xml:space="preserve">why </w:t>
      </w:r>
      <w:r>
        <w:t>you might see ads for products you’ve recently searched for online.</w:t>
      </w:r>
    </w:p>
    <w:p w14:paraId="4E9E87CD" w14:textId="3EE3A8D6" w:rsidR="00C46D2B" w:rsidRDefault="00C46D2B">
      <w:pPr>
        <w:pStyle w:val="BodyText"/>
      </w:pPr>
      <w:r w:rsidRPr="6BE45A7C">
        <w:rPr>
          <w:b/>
          <w:bCs/>
        </w:rPr>
        <w:t>Analytics and Optimization</w:t>
      </w:r>
      <w:r>
        <w:t>: Website owners use tracking data to improve their websites and services, making them more user</w:t>
      </w:r>
      <w:r w:rsidR="00A160AA">
        <w:t xml:space="preserve"> </w:t>
      </w:r>
      <w:r>
        <w:t>friendly and effective.</w:t>
      </w:r>
    </w:p>
    <w:p w14:paraId="4E9E87CE" w14:textId="77777777" w:rsidR="00C46D2B" w:rsidRDefault="00C46D2B">
      <w:pPr>
        <w:pStyle w:val="BodyText"/>
      </w:pPr>
      <w:r>
        <w:rPr>
          <w:b/>
          <w:bCs/>
        </w:rPr>
        <w:t>Market Research</w:t>
      </w:r>
      <w:r>
        <w:t>: Aggregated user data is often used for market research and to identify trends and consumer preferences.</w:t>
      </w:r>
    </w:p>
    <w:p w14:paraId="4E9E87CF" w14:textId="448D2BF1" w:rsidR="00C46D2B" w:rsidRDefault="00C46D2B">
      <w:pPr>
        <w:pStyle w:val="BodyText"/>
      </w:pPr>
      <w:r w:rsidRPr="6BE45A7C">
        <w:rPr>
          <w:b/>
          <w:bCs/>
        </w:rPr>
        <w:lastRenderedPageBreak/>
        <w:t>Data Profiling</w:t>
      </w:r>
      <w:r>
        <w:t>: Your data may be used to build detailed profiles about you. These profiles can be used for a variety of purposes including credit scoring, job recruiting, and targeted marketing.</w:t>
      </w:r>
    </w:p>
    <w:p w14:paraId="4E9E87D0" w14:textId="77777777" w:rsidR="00C46D2B" w:rsidRDefault="00C46D2B">
      <w:pPr>
        <w:pStyle w:val="BodyText"/>
      </w:pPr>
      <w:r>
        <w:rPr>
          <w:b/>
          <w:bCs/>
        </w:rPr>
        <w:t>Security and Fraud Prevention</w:t>
      </w:r>
      <w:r>
        <w:t>: Tracking data can also be used for security purposes, helping to detect and prevent fraudulent activities.</w:t>
      </w:r>
    </w:p>
    <w:p w14:paraId="4E9E87D1" w14:textId="232CEB4F" w:rsidR="00C46D2B" w:rsidRDefault="00C46D2B" w:rsidP="6BE45A7C">
      <w:pPr>
        <w:pStyle w:val="Heading4"/>
      </w:pPr>
      <w:r>
        <w:t xml:space="preserve">What are the </w:t>
      </w:r>
      <w:r w:rsidR="00FD3E33">
        <w:t>P</w:t>
      </w:r>
      <w:r>
        <w:t xml:space="preserve">rivacy </w:t>
      </w:r>
      <w:r w:rsidR="00FD3E33">
        <w:t>C</w:t>
      </w:r>
      <w:r>
        <w:t>oncerns?</w:t>
      </w:r>
    </w:p>
    <w:p w14:paraId="4E9E87D2" w14:textId="77777777" w:rsidR="00C46D2B" w:rsidRDefault="00C46D2B">
      <w:pPr>
        <w:pStyle w:val="BodyText"/>
      </w:pPr>
      <w:r>
        <w:t>Privacy concerns regarding website tracking primarily revolve around the collection and use of personal data without the explicit consent of users. Here are some key privacy concerns and ways in which users can protect themselves from tracking:</w:t>
      </w:r>
    </w:p>
    <w:p w14:paraId="4E9E87D3" w14:textId="63B6D2C9" w:rsidR="00C46D2B" w:rsidRDefault="00C46D2B">
      <w:pPr>
        <w:pStyle w:val="BodyText"/>
      </w:pPr>
      <w:r w:rsidRPr="6BE45A7C">
        <w:rPr>
          <w:b/>
          <w:bCs/>
        </w:rPr>
        <w:t>Invasion of Privacy</w:t>
      </w:r>
      <w:r>
        <w:t>: Website tracking can create a detailed profile of an individual’s online behavio</w:t>
      </w:r>
      <w:r w:rsidR="0081378D">
        <w:t>u</w:t>
      </w:r>
      <w:r>
        <w:t>r, which may include sensitive information such as health concerns, financial status, or personal interests. This can be seen as an invasion of privacy.</w:t>
      </w:r>
    </w:p>
    <w:p w14:paraId="4E9E87D4" w14:textId="14D8E1B9" w:rsidR="00C46D2B" w:rsidRDefault="00C46D2B">
      <w:pPr>
        <w:pStyle w:val="BodyText"/>
      </w:pPr>
      <w:r w:rsidRPr="6BE45A7C">
        <w:rPr>
          <w:b/>
          <w:bCs/>
        </w:rPr>
        <w:t>Data Breaches</w:t>
      </w:r>
      <w:r>
        <w:t xml:space="preserve">: </w:t>
      </w:r>
      <w:r w:rsidR="0081378D">
        <w:t>T</w:t>
      </w:r>
      <w:r>
        <w:t>here is an increased risk of data breaches</w:t>
      </w:r>
      <w:r w:rsidR="0081378D">
        <w:t xml:space="preserve"> when your data is collected and stored by multiple parties</w:t>
      </w:r>
      <w:r>
        <w:t>. If a hacker gains access to a company’s database that stores user data, your personal information may be exposed.</w:t>
      </w:r>
    </w:p>
    <w:p w14:paraId="4E9E87D5" w14:textId="321DC17D" w:rsidR="00C46D2B" w:rsidRDefault="00C46D2B">
      <w:pPr>
        <w:pStyle w:val="BodyText"/>
      </w:pPr>
      <w:r w:rsidRPr="6BE45A7C">
        <w:rPr>
          <w:b/>
          <w:bCs/>
        </w:rPr>
        <w:t>Targeted Advertising</w:t>
      </w:r>
      <w:r>
        <w:t>: While some users appreciate personalized ads, others find them intrusive and a form of manipulation. The extensive tracking of online behavio</w:t>
      </w:r>
      <w:r w:rsidR="0081378D">
        <w:t>u</w:t>
      </w:r>
      <w:r>
        <w:t>r allows advertisers to deliver highly targeted ads, which can feel invasive.</w:t>
      </w:r>
    </w:p>
    <w:p w14:paraId="4E9E87D6" w14:textId="77777777" w:rsidR="00C46D2B" w:rsidRDefault="00C46D2B">
      <w:pPr>
        <w:pStyle w:val="BodyText"/>
      </w:pPr>
      <w:r>
        <w:rPr>
          <w:b/>
          <w:bCs/>
        </w:rPr>
        <w:t>Third-Party Sharing</w:t>
      </w:r>
      <w:r>
        <w:t>: Data collected by websites is often shared with third-party companies, including data brokers and ad networks. Users may not be aware of who has access to their data and how it’s used.</w:t>
      </w:r>
    </w:p>
    <w:p w14:paraId="4E9E87D7" w14:textId="1B08F678" w:rsidR="00C46D2B" w:rsidRDefault="00C46D2B" w:rsidP="6BE45A7C">
      <w:pPr>
        <w:pStyle w:val="Heading4"/>
      </w:pPr>
      <w:r>
        <w:t xml:space="preserve">How can I </w:t>
      </w:r>
      <w:r w:rsidR="00FD3E33">
        <w:t>P</w:t>
      </w:r>
      <w:r>
        <w:t xml:space="preserve">rotect </w:t>
      </w:r>
      <w:r w:rsidR="00FD3E33">
        <w:t>M</w:t>
      </w:r>
      <w:r>
        <w:t xml:space="preserve">yself </w:t>
      </w:r>
      <w:r w:rsidR="00FD3E33">
        <w:t>F</w:t>
      </w:r>
      <w:r>
        <w:t xml:space="preserve">rom </w:t>
      </w:r>
      <w:r w:rsidR="00FD3E33">
        <w:t>T</w:t>
      </w:r>
      <w:r>
        <w:t>racking?</w:t>
      </w:r>
    </w:p>
    <w:p w14:paraId="4E9E87D8" w14:textId="1CB51A74" w:rsidR="00C46D2B" w:rsidRDefault="00C46D2B">
      <w:pPr>
        <w:pStyle w:val="BodyText"/>
      </w:pPr>
      <w:r w:rsidRPr="6BE45A7C">
        <w:rPr>
          <w:b/>
          <w:bCs/>
        </w:rPr>
        <w:t>Use Privacy-Focused Browsers</w:t>
      </w:r>
      <w:r>
        <w:t>: Consider using web browsers that prioritize user privacy, such as Mozilla Firefox or the Tor Browser. These browsers often include built</w:t>
      </w:r>
      <w:r w:rsidR="00253E3F">
        <w:t xml:space="preserve"> </w:t>
      </w:r>
      <w:r>
        <w:t>in tracking protection features.</w:t>
      </w:r>
    </w:p>
    <w:p w14:paraId="4E9E87D9" w14:textId="2D9DAD69" w:rsidR="00C46D2B" w:rsidRDefault="00C46D2B">
      <w:pPr>
        <w:pStyle w:val="BodyText"/>
      </w:pPr>
      <w:r w:rsidRPr="6BE45A7C">
        <w:rPr>
          <w:b/>
          <w:bCs/>
        </w:rPr>
        <w:t>Browser Extensions</w:t>
      </w:r>
      <w:r>
        <w:t xml:space="preserve">: Install browser extensions or add-ons </w:t>
      </w:r>
      <w:r w:rsidR="00253E3F">
        <w:t xml:space="preserve">such as </w:t>
      </w:r>
      <w:r>
        <w:t>uBlock Origin, Privacy Badger, and HTTPS Everywhere, which can block tracking cookies, scripts, and enhance your online security.</w:t>
      </w:r>
    </w:p>
    <w:p w14:paraId="4E9E87DA" w14:textId="3F31CE50" w:rsidR="00C46D2B" w:rsidRDefault="00C46D2B">
      <w:pPr>
        <w:pStyle w:val="BodyText"/>
      </w:pPr>
      <w:r w:rsidRPr="6BE45A7C">
        <w:rPr>
          <w:b/>
          <w:bCs/>
        </w:rPr>
        <w:t>Opt-Out Options</w:t>
      </w:r>
      <w:r>
        <w:t>: Some websites and advertising networks provide options to opt out of personalized ads. You can often find these settings in the privacy sections of websites or through industry</w:t>
      </w:r>
      <w:r w:rsidR="00253E3F">
        <w:t xml:space="preserve"> </w:t>
      </w:r>
      <w:r>
        <w:t>specific opt-out platforms</w:t>
      </w:r>
      <w:r w:rsidR="00253E3F">
        <w:t xml:space="preserve"> such as </w:t>
      </w:r>
      <w:r>
        <w:t>the Network Advertising Initiative (NAI) or the Digital Advertising Alliance (DAA).</w:t>
      </w:r>
    </w:p>
    <w:p w14:paraId="4E9E87DB" w14:textId="361B3CFD" w:rsidR="00C46D2B" w:rsidRDefault="00C46D2B">
      <w:pPr>
        <w:pStyle w:val="BodyText"/>
      </w:pPr>
      <w:r w:rsidRPr="6BE45A7C">
        <w:rPr>
          <w:b/>
          <w:bCs/>
        </w:rPr>
        <w:t>Use a VPN</w:t>
      </w:r>
      <w:r>
        <w:t xml:space="preserve">: A </w:t>
      </w:r>
      <w:r w:rsidR="00253E3F">
        <w:t>v</w:t>
      </w:r>
      <w:r>
        <w:t xml:space="preserve">irtual </w:t>
      </w:r>
      <w:r w:rsidR="00253E3F">
        <w:t>p</w:t>
      </w:r>
      <w:r>
        <w:t xml:space="preserve">rivate </w:t>
      </w:r>
      <w:r w:rsidR="00253E3F">
        <w:t>n</w:t>
      </w:r>
      <w:r>
        <w:t>etwork (VPN) can hide your IP address and encrypt your internet traffic, making it more challenging for websites to track your location and online activities.</w:t>
      </w:r>
    </w:p>
    <w:p w14:paraId="4E9E87DC" w14:textId="77777777" w:rsidR="00C46D2B" w:rsidRDefault="00C46D2B">
      <w:pPr>
        <w:pStyle w:val="BodyText"/>
      </w:pPr>
      <w:r>
        <w:rPr>
          <w:b/>
          <w:bCs/>
        </w:rPr>
        <w:lastRenderedPageBreak/>
        <w:t>Cookie Settings</w:t>
      </w:r>
      <w:r>
        <w:t>: Adjust your browser’s cookie settings to block third-party cookies. You can choose to accept cookies only from visited websites, which limits tracking across different sites.</w:t>
      </w:r>
    </w:p>
    <w:p w14:paraId="4E9E87DD" w14:textId="77777777" w:rsidR="00C46D2B" w:rsidRDefault="00C46D2B">
      <w:pPr>
        <w:pStyle w:val="BodyText"/>
      </w:pPr>
      <w:r>
        <w:rPr>
          <w:b/>
          <w:bCs/>
        </w:rPr>
        <w:t>Use Private Browsing Modes</w:t>
      </w:r>
      <w:r>
        <w:t>: Most browsers offer private or incognito modes that don’t store your browsing history or cookies. While this doesn’t provide complete anonymity, it limits tracking to a single session.</w:t>
      </w:r>
    </w:p>
    <w:p w14:paraId="4E9E87DE" w14:textId="3456465D" w:rsidR="00C46D2B" w:rsidRDefault="00C46D2B">
      <w:pPr>
        <w:pStyle w:val="BodyText"/>
      </w:pPr>
      <w:r w:rsidRPr="6BE45A7C">
        <w:rPr>
          <w:b/>
          <w:bCs/>
        </w:rPr>
        <w:t>Search Engines</w:t>
      </w:r>
      <w:r>
        <w:t>: Consider using privacy</w:t>
      </w:r>
      <w:r w:rsidR="00DD15F8">
        <w:t xml:space="preserve"> </w:t>
      </w:r>
      <w:r>
        <w:t xml:space="preserve">focused search engines </w:t>
      </w:r>
      <w:r w:rsidR="00DD15F8">
        <w:t xml:space="preserve">such as </w:t>
      </w:r>
      <w:r>
        <w:t>DuckDuckGo or Startpage, which do not track your search queries.</w:t>
      </w:r>
    </w:p>
    <w:p w14:paraId="4E9E87DF" w14:textId="77777777" w:rsidR="00C46D2B" w:rsidRDefault="00C46D2B">
      <w:pPr>
        <w:pStyle w:val="BodyText"/>
      </w:pPr>
      <w:r>
        <w:rPr>
          <w:b/>
          <w:bCs/>
        </w:rPr>
        <w:t>Review App Permissions</w:t>
      </w:r>
      <w:r>
        <w:t>: On mobile devices, review and restrict the permissions granted to apps, including location access. Some apps collect more data than necessary for their core functionality.</w:t>
      </w:r>
    </w:p>
    <w:p w14:paraId="4E9E87E0" w14:textId="77777777" w:rsidR="00C46D2B" w:rsidRDefault="00C46D2B">
      <w:pPr>
        <w:pStyle w:val="BodyText"/>
      </w:pPr>
      <w:r>
        <w:rPr>
          <w:b/>
          <w:bCs/>
        </w:rPr>
        <w:t>Regularly Clear Cookies</w:t>
      </w:r>
      <w:r>
        <w:t>: Periodically clear your browser’s cookies and browsing history to remove tracking data that has been collected over time.</w:t>
      </w:r>
    </w:p>
    <w:p w14:paraId="4E9E87E1" w14:textId="035B500C" w:rsidR="00C46D2B" w:rsidRDefault="00C46D2B">
      <w:pPr>
        <w:pStyle w:val="BodyText"/>
      </w:pPr>
      <w:r w:rsidRPr="6BE45A7C">
        <w:rPr>
          <w:b/>
          <w:bCs/>
        </w:rPr>
        <w:t>Educate Yourself</w:t>
      </w:r>
      <w:r>
        <w:t>: Stay informed about online privacy and data protection practices. Understand the privacy policies of websites and services you use and be cautious about sharing personal information online.</w:t>
      </w:r>
    </w:p>
    <w:p w14:paraId="4E9E87E2" w14:textId="32C31CFD" w:rsidR="00C46D2B" w:rsidRDefault="00C46D2B">
      <w:pPr>
        <w:pStyle w:val="BodyText"/>
      </w:pPr>
      <w:r w:rsidRPr="6BE45A7C">
        <w:rPr>
          <w:b/>
          <w:bCs/>
        </w:rPr>
        <w:t>Consider VPNs and Encrypted Messaging</w:t>
      </w:r>
      <w:r>
        <w:t xml:space="preserve">: For heightened privacy, use end-to-end encrypted messaging apps </w:t>
      </w:r>
      <w:r w:rsidR="00DD15F8">
        <w:t xml:space="preserve">such as </w:t>
      </w:r>
      <w:r>
        <w:t>Signal</w:t>
      </w:r>
      <w:r w:rsidR="00DD15F8">
        <w:t>,</w:t>
      </w:r>
      <w:r>
        <w:t xml:space="preserve"> and consider using a reputable VPN service to protect your online communication.</w:t>
      </w:r>
    </w:p>
    <w:p w14:paraId="4E9E87E3" w14:textId="6DDBC4BA" w:rsidR="00C46D2B" w:rsidRDefault="00C46D2B">
      <w:pPr>
        <w:pStyle w:val="BodyText"/>
      </w:pPr>
      <w:r>
        <w:t xml:space="preserve">It’s important to note that while these steps can help reduce online tracking they </w:t>
      </w:r>
      <w:r w:rsidR="00D80B96">
        <w:t xml:space="preserve">might </w:t>
      </w:r>
      <w:r>
        <w:t>not completely eliminate it. Achieving complete anonymity on the internet is challenging, but these measures can significantly enhance your online privacy and data security. Additionally, privacy laws and regulations in your region may provide you with rights and options for controlling how your data is collected and used online.</w:t>
      </w:r>
    </w:p>
    <w:p w14:paraId="4E9E87E4" w14:textId="77777777" w:rsidR="00C46D2B" w:rsidRDefault="00C46D2B">
      <w:pPr>
        <w:pStyle w:val="Heading3"/>
      </w:pPr>
      <w:bookmarkStart w:id="25" w:name="activity-website-tracking-resources"/>
      <w:bookmarkEnd w:id="24"/>
      <w:r>
        <w:lastRenderedPageBreak/>
        <w:t>6.3.3 Activity: Website Tracking Resource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F0" w14:textId="77777777" w:rsidTr="6BE45A7C">
        <w:trPr>
          <w:cantSplit/>
        </w:trPr>
        <w:tc>
          <w:tcPr>
            <w:tcW w:w="0" w:type="auto"/>
            <w:tcMar>
              <w:left w:w="144" w:type="dxa"/>
            </w:tcMar>
          </w:tcPr>
          <w:p w14:paraId="4E9E87E5" w14:textId="77777777" w:rsidR="00C46D2B" w:rsidRDefault="00C46D2B">
            <w:pPr>
              <w:pStyle w:val="FirstParagraph"/>
              <w:spacing w:before="16" w:after="64"/>
            </w:pPr>
          </w:p>
          <w:p w14:paraId="4E9E87E6" w14:textId="0898A5D6" w:rsidR="00C46D2B" w:rsidRPr="00C50AA3" w:rsidRDefault="00C50AA3" w:rsidP="6BE45A7C">
            <w:pPr>
              <w:pStyle w:val="ListBullet"/>
            </w:pPr>
            <w:r w:rsidRPr="00D51C9F">
              <w:rPr>
                <w:b/>
                <w:bCs/>
              </w:rPr>
              <w:t>Read</w:t>
            </w:r>
            <w:r>
              <w:t xml:space="preserve">: </w:t>
            </w:r>
            <w:r w:rsidR="00C46D2B" w:rsidRPr="00D51C9F">
              <w:t>Choose from the resources below to inform your views on website and data tracking:</w:t>
            </w:r>
          </w:p>
          <w:p w14:paraId="4E9E87E7" w14:textId="398272D4" w:rsidR="00C46D2B" w:rsidRPr="00D51C9F" w:rsidRDefault="00B107BF" w:rsidP="6BE45A7C">
            <w:pPr>
              <w:pStyle w:val="Compact"/>
              <w:numPr>
                <w:ilvl w:val="0"/>
                <w:numId w:val="2"/>
              </w:numPr>
              <w:rPr>
                <w:i/>
                <w:iCs/>
              </w:rPr>
            </w:pPr>
            <w:hyperlink r:id="rId52">
              <w:r w:rsidR="00C46D2B" w:rsidRPr="00495E75">
                <w:rPr>
                  <w:rStyle w:val="Hyperlink"/>
                </w:rPr>
                <w:t>T</w:t>
              </w:r>
              <w:r w:rsidR="00C46D2B" w:rsidRPr="009F33BC">
                <w:rPr>
                  <w:rStyle w:val="Hyperlink"/>
                </w:rPr>
                <w:t>he Real Cost of the ‘Free’ Internet</w:t>
              </w:r>
            </w:hyperlink>
            <w:r w:rsidR="264F9CA1" w:rsidRPr="6BE45A7C">
              <w:rPr>
                <w:rStyle w:val="Hyperlink"/>
                <w:i w:val="0"/>
              </w:rPr>
              <w:t xml:space="preserve"> </w:t>
            </w:r>
            <w:r w:rsidR="00105FD6" w:rsidRPr="6BE45A7C">
              <w:rPr>
                <w:rStyle w:val="Hyperlink"/>
                <w:i w:val="0"/>
              </w:rPr>
              <w:fldChar w:fldCharType="begin"/>
            </w:r>
            <w:r w:rsidR="00105FD6" w:rsidRPr="6BE45A7C">
              <w:rPr>
                <w:rStyle w:val="Hyperlink"/>
                <w:i w:val="0"/>
              </w:rPr>
              <w:instrText xml:space="preserve"> ADDIN ZOTERO_ITEM CSL_CITATION {"citationID":"EjqIBLdc","properties":{"formattedCitation":"(2018)","plainCitation":"(2018)","noteIndex":0},"citationItems":[{"id":428,"uris":["http://zotero.org/users/14693029/items/SYEMA82T"],"itemData":{"id":428,"type":"webpage","abstract":"The following piece is a guest post. Read more about MediaShift guest posts here. In the U.S., digital ad spend reached $72 billion in 2016, and with roughly nine out of ten American adults now connected to the internet, the typical U.S. internet user is worth around $250 per year to digital advertisers. \"Web tracking has become so …","container-title":"MediaShift","language":"en","note":"section: Business","title":"The real cost of the 'free' internet","URL":"http://mediashift.org/2018/01/real-cost-free-internet/","author":[{"family":"Tillman","given":"J."}],"accessed":{"date-parts":[["2024",8,9]]},"issued":{"date-parts":[["2018",1,5]]}},"label":"page","suppress-author":true}],"schema":"https://github.com/citation-style-language/schema/raw/master/csl-citation.json"} </w:instrText>
            </w:r>
            <w:r w:rsidR="00105FD6" w:rsidRPr="6BE45A7C">
              <w:rPr>
                <w:rStyle w:val="Hyperlink"/>
                <w:i w:val="0"/>
              </w:rPr>
              <w:fldChar w:fldCharType="separate"/>
            </w:r>
            <w:r w:rsidR="264F9CA1" w:rsidRPr="00105FD6">
              <w:rPr>
                <w:rFonts w:ascii="Aptos" w:hAnsi="Aptos"/>
              </w:rPr>
              <w:t>(2018)</w:t>
            </w:r>
            <w:r w:rsidR="00105FD6" w:rsidRPr="6BE45A7C">
              <w:rPr>
                <w:rStyle w:val="Hyperlink"/>
                <w:i w:val="0"/>
              </w:rPr>
              <w:fldChar w:fldCharType="end"/>
            </w:r>
          </w:p>
          <w:p w14:paraId="4E9E87E8" w14:textId="186270FF" w:rsidR="00C46D2B" w:rsidRDefault="00B107BF" w:rsidP="00D80B96">
            <w:pPr>
              <w:pStyle w:val="Compact"/>
              <w:numPr>
                <w:ilvl w:val="0"/>
                <w:numId w:val="2"/>
              </w:numPr>
            </w:pPr>
            <w:hyperlink r:id="rId53">
              <w:r w:rsidR="00C46D2B" w:rsidRPr="6BE45A7C">
                <w:rPr>
                  <w:rStyle w:val="Hyperlink"/>
                </w:rPr>
                <w:t xml:space="preserve">Stop Saying ‘If You’re </w:t>
              </w:r>
              <w:r w:rsidR="6A67454E" w:rsidRPr="00D51C9F">
                <w:rPr>
                  <w:rStyle w:val="Hyperlink"/>
                </w:rPr>
                <w:t>n</w:t>
              </w:r>
              <w:r w:rsidR="00C46D2B" w:rsidRPr="6BE45A7C">
                <w:rPr>
                  <w:rStyle w:val="Hyperlink"/>
                </w:rPr>
                <w:t xml:space="preserve">ot Paying, You’re </w:t>
              </w:r>
              <w:r w:rsidR="264F9CA1" w:rsidRPr="6BE45A7C">
                <w:rPr>
                  <w:rStyle w:val="Hyperlink"/>
                </w:rPr>
                <w:t>t</w:t>
              </w:r>
              <w:r w:rsidR="00C46D2B" w:rsidRPr="6BE45A7C">
                <w:rPr>
                  <w:rStyle w:val="Hyperlink"/>
                </w:rPr>
                <w:t>he Product</w:t>
              </w:r>
              <w:r w:rsidR="00C46D2B" w:rsidRPr="6BE45A7C">
                <w:rPr>
                  <w:rStyle w:val="Hyperlink"/>
                  <w:i w:val="0"/>
                </w:rPr>
                <w:t>’</w:t>
              </w:r>
            </w:hyperlink>
            <w:r w:rsidR="76241D9D" w:rsidRPr="6BE45A7C">
              <w:rPr>
                <w:rStyle w:val="Hyperlink"/>
                <w:i w:val="0"/>
              </w:rPr>
              <w:t xml:space="preserve"> </w:t>
            </w:r>
            <w:r w:rsidRPr="6BE45A7C">
              <w:rPr>
                <w:rStyle w:val="Hyperlink"/>
              </w:rPr>
              <w:fldChar w:fldCharType="begin"/>
            </w:r>
            <w:r w:rsidRPr="6BE45A7C">
              <w:rPr>
                <w:rStyle w:val="Hyperlink"/>
              </w:rPr>
              <w:instrText xml:space="preserve"> ADDIN ZOTERO_ITEM CSL_CITATION {"citationID":"fCX1WjhM","properties":{"formattedCitation":"(2012)","plainCitation":"(2012)","noteIndex":0},"citationItems":[{"id":430,"uris":["http://zotero.org/users/14693029/items/UXVQKTTY"],"itemData":{"id":430,"type":"webpage","container-title":"Techdirt","title":"Stop saying 'If you're not paying, you're the product'","URL":"https://www.techdirt.com/2012/12/20/stop-saying-if-youre-not-paying-youre-product/","author":[{"family":"Masnick","given":"M."}],"accessed":{"date-parts":[["2024",8,9]]},"issued":{"date-parts":[["2012",12,20]]}},"label":"page","suppress-author":true}],"schema":"https://github.com/citation-style-language/schema/raw/master/csl-citation.json"} </w:instrText>
            </w:r>
            <w:r w:rsidRPr="6BE45A7C">
              <w:rPr>
                <w:rStyle w:val="Hyperlink"/>
              </w:rPr>
              <w:fldChar w:fldCharType="separate"/>
            </w:r>
            <w:r w:rsidR="76241D9D" w:rsidRPr="6BE45A7C">
              <w:rPr>
                <w:rFonts w:ascii="Aptos" w:hAnsi="Aptos"/>
              </w:rPr>
              <w:t>(2012)</w:t>
            </w:r>
            <w:r w:rsidRPr="6BE45A7C">
              <w:rPr>
                <w:rStyle w:val="Hyperlink"/>
              </w:rPr>
              <w:fldChar w:fldCharType="end"/>
            </w:r>
          </w:p>
          <w:p w14:paraId="4E9E87E9" w14:textId="3D0217DC" w:rsidR="00C46D2B" w:rsidRDefault="00C46D2B" w:rsidP="00D80B96">
            <w:pPr>
              <w:pStyle w:val="Compact"/>
              <w:numPr>
                <w:ilvl w:val="0"/>
                <w:numId w:val="2"/>
              </w:numPr>
            </w:pPr>
            <w:hyperlink r:id="rId54">
              <w:r w:rsidRPr="6BE45A7C">
                <w:rPr>
                  <w:rStyle w:val="Hyperlink"/>
                </w:rPr>
                <w:t xml:space="preserve">Don’t Be Evil: Should </w:t>
              </w:r>
              <w:r w:rsidR="270A0D05" w:rsidRPr="6BE45A7C">
                <w:rPr>
                  <w:rStyle w:val="Hyperlink"/>
                </w:rPr>
                <w:t>w</w:t>
              </w:r>
              <w:r w:rsidRPr="6BE45A7C">
                <w:rPr>
                  <w:rStyle w:val="Hyperlink"/>
                </w:rPr>
                <w:t xml:space="preserve">e </w:t>
              </w:r>
              <w:r w:rsidR="0A53068E" w:rsidRPr="6BE45A7C">
                <w:rPr>
                  <w:rStyle w:val="Hyperlink"/>
                </w:rPr>
                <w:t>u</w:t>
              </w:r>
              <w:r w:rsidRPr="6BE45A7C">
                <w:rPr>
                  <w:rStyle w:val="Hyperlink"/>
                </w:rPr>
                <w:t>se Google in Schools?</w:t>
              </w:r>
            </w:hyperlink>
            <w:r w:rsidR="4BA79036">
              <w:t xml:space="preserve"> </w:t>
            </w:r>
            <w:r>
              <w:fldChar w:fldCharType="begin"/>
            </w:r>
            <w:r>
              <w:instrText xml:space="preserve"> ADDIN ZOTERO_ITEM CSL_CITATION {"citationID":"urhSUnXe","properties":{"formattedCitation":"(2021)","plainCitation":"(2021)","noteIndex":0},"citationItems":[{"id":432,"uris":["http://zotero.org/users/14693029/items/P6IFVTMJ"],"itemData":{"id":432,"type":"article-journal","abstract":"Google is a multinational technology company whose massive advertising profits have allowed them to expand into many areas, including education. While the company has increasingly faced public scrutiny, the use of Google software and hardware in schools has often resulted in little debate. In this paper, we conduct a technoethical audit of Google to address ethical, legal, democratic, economic, technological, and pedagogical concerns educators, students, and community members might consider. We describe how Google extracts personal data from students, skirts laws intended to protect them, targets them for profits, obfuscates the company's intent in their Terms of Service, recommends harmful information, and distorts students’ knowledge. We propose that educators and scholars more closely interrogate the tools of Google and other technology companies to move toward more democratic and just uses of technology in schools.","container-title":"TechTrends","DOI":"10.1007/s11528-021-00599-4","ISSN":"1559-7075","issue":"4","journalAbbreviation":"TechTrends","language":"en","page":"421-431","source":"Springer Link","title":"Don’t be evil: Should we use Google in schools?","title-short":"Don’t Be Evil","volume":"65","author":[{"family":"Krutka","given":"Daniel G."},{"family":"Smits","given":"Ryan M."},{"family":"Willhelm","given":"Troy A."}],"issued":{"date-parts":[["2021",7,1]]}},"label":"page","suppress-author":true}],"schema":"https://github.com/citation-style-language/schema/raw/master/csl-citation.json"} </w:instrText>
            </w:r>
            <w:r>
              <w:fldChar w:fldCharType="separate"/>
            </w:r>
            <w:r w:rsidR="08C0A76B" w:rsidRPr="6BE45A7C">
              <w:rPr>
                <w:rFonts w:ascii="Aptos" w:hAnsi="Aptos"/>
              </w:rPr>
              <w:t>(2021)</w:t>
            </w:r>
            <w:r>
              <w:fldChar w:fldCharType="end"/>
            </w:r>
          </w:p>
          <w:p w14:paraId="4E9E87EA" w14:textId="0D4BEBE0" w:rsidR="00C46D2B" w:rsidRPr="00C50AA3" w:rsidRDefault="65A465D9">
            <w:pPr>
              <w:pStyle w:val="FirstParagraph"/>
            </w:pPr>
            <w:r>
              <w:t>Also review these resources on c</w:t>
            </w:r>
            <w:r w:rsidR="00C46D2B">
              <w:t>orporate sponsored research</w:t>
            </w:r>
            <w:r w:rsidR="02ABA9F1">
              <w:t>:</w:t>
            </w:r>
          </w:p>
          <w:p w14:paraId="4E9E87EB" w14:textId="2D0A8B08" w:rsidR="00C46D2B" w:rsidRDefault="00C46D2B" w:rsidP="00D80B96">
            <w:pPr>
              <w:pStyle w:val="Compact"/>
              <w:numPr>
                <w:ilvl w:val="0"/>
                <w:numId w:val="2"/>
              </w:numPr>
            </w:pPr>
            <w:hyperlink r:id="rId55">
              <w:r w:rsidR="50962A8C" w:rsidRPr="6BE45A7C">
                <w:rPr>
                  <w:rStyle w:val="Hyperlink"/>
                </w:rPr>
                <w:t xml:space="preserve">Funding </w:t>
              </w:r>
              <w:r w:rsidR="56813583" w:rsidRPr="6BE45A7C">
                <w:rPr>
                  <w:rStyle w:val="Hyperlink"/>
                </w:rPr>
                <w:t>B</w:t>
              </w:r>
              <w:r w:rsidR="50962A8C" w:rsidRPr="6BE45A7C">
                <w:rPr>
                  <w:rStyle w:val="Hyperlink"/>
                </w:rPr>
                <w:t>ias</w:t>
              </w:r>
            </w:hyperlink>
            <w:r w:rsidR="50962A8C" w:rsidRPr="6BE45A7C">
              <w:rPr>
                <w:rStyle w:val="Hyperlink"/>
                <w:i w:val="0"/>
              </w:rPr>
              <w:t xml:space="preserve"> </w:t>
            </w:r>
            <w:r w:rsidRPr="6BE45A7C">
              <w:rPr>
                <w:rStyle w:val="Hyperlink"/>
                <w:i w:val="0"/>
              </w:rPr>
              <w:fldChar w:fldCharType="begin"/>
            </w:r>
            <w:r w:rsidRPr="6BE45A7C">
              <w:rPr>
                <w:rStyle w:val="Hyperlink"/>
                <w:i w:val="0"/>
              </w:rPr>
              <w:instrText xml:space="preserve"> ADDIN ZOTERO_ITEM CSL_CITATION {"citationID":"uxknCSiW","properties":{"formattedCitation":"(2024)","plainCitation":"(2024)","noteIndex":0},"citationItems":[{"id":434,"uris":["http://zotero.org/users/14693029/items/QRNGRISX"],"itemData":{"id":434,"type":"entry-encyclopedia","abstract":"Funding bias, also known as sponsorship bias, funding outcome bias, funding publication bias, and funding effect, refers to the tendency of a scientific study to support the interests of the study's financial sponsor. This phenomenon is recognized sufficiently that researchers undertake studies to examine bias in past published studies. Funding bias has been associated, in particular, with research into chemical toxicity, tobacco, and pharmaceutical drugs. It is an instance of experimenter's bias.","container-title":"Wikipedia","language":"en","license":"Creative Commons Attribution-ShareAlike License","note":"Page Version ID: 1224096639","title":"Funding bias","URL":"https://en.wikipedia.org/w/index.php?title=Funding_bias&amp;oldid=1224096639","issued":{"date-parts":[["2024",5,16]]}},"label":"page","suppress-author":true}],"schema":"https://github.com/citation-style-language/schema/raw/master/csl-citation.json"} </w:instrText>
            </w:r>
            <w:r w:rsidRPr="6BE45A7C">
              <w:rPr>
                <w:rStyle w:val="Hyperlink"/>
                <w:i w:val="0"/>
              </w:rPr>
              <w:fldChar w:fldCharType="separate"/>
            </w:r>
            <w:r w:rsidR="00B17C25" w:rsidRPr="6BE45A7C">
              <w:rPr>
                <w:rFonts w:ascii="Aptos" w:hAnsi="Aptos"/>
              </w:rPr>
              <w:t>(2024)</w:t>
            </w:r>
            <w:r w:rsidRPr="6BE45A7C">
              <w:rPr>
                <w:rStyle w:val="Hyperlink"/>
                <w:i w:val="0"/>
              </w:rPr>
              <w:fldChar w:fldCharType="end"/>
            </w:r>
          </w:p>
          <w:p w14:paraId="4E9E87EC" w14:textId="408DC00F" w:rsidR="00C46D2B" w:rsidRDefault="00C46D2B" w:rsidP="00D80B96">
            <w:pPr>
              <w:pStyle w:val="Compact"/>
              <w:numPr>
                <w:ilvl w:val="0"/>
                <w:numId w:val="2"/>
              </w:numPr>
            </w:pPr>
            <w:hyperlink r:id="rId56">
              <w:r w:rsidR="165176D0" w:rsidRPr="6BE45A7C">
                <w:rPr>
                  <w:rStyle w:val="Hyperlink"/>
                </w:rPr>
                <w:t>Sponsors’ Participation in Conduct and Reporting of Industry Trials: A Descriptive Study</w:t>
              </w:r>
            </w:hyperlink>
            <w:r w:rsidR="4DA080D7" w:rsidRPr="6BE45A7C">
              <w:rPr>
                <w:rStyle w:val="Hyperlink"/>
              </w:rPr>
              <w:t xml:space="preserve"> </w:t>
            </w:r>
            <w:r>
              <w:fldChar w:fldCharType="begin"/>
            </w:r>
            <w:r>
              <w:instrText xml:space="preserve"> ADDIN ZOTERO_ITEM CSL_CITATION {"citationID":"PIMAoQAw","properties":{"formattedCitation":"(2012)","plainCitation":"(2012)","noteIndex":0},"citationItems":[{"id":1061,"uris":["http://zotero.org/users/14693029/items/R3QKZAKA","http://zotero.org/users/14693029/items/XQILW5L6"],"itemData":{"id":1061,"type":"article-journal","abstract":"Bias in industry-sponsored trials is common and the interpretation of the results can be particularly distorted in favour of the sponsor’s product. We investigated sponsors’ involvement in the conduct and reporting of industry-sponsored trials.","container-title":"Trials","DOI":"10.1186/1745-6215-13-146","ISSN":"1745-6215","issue":"1","page":"146","title":"Sponsors’ participation in conduct and reporting of industry trials: A descriptive study","title-short":"Sponsors’ participation in conduct and reporting of industry trials","volume":"13","author":[{"family":"Lundh","given":"Andreas"},{"family":"Krogsbøll","given":"Lasse T."},{"family":"Gøtzsche","given":"Peter C."}],"issued":{"date-parts":[["2012",8]]}},"label":"page","suppress-author":true}],"schema":"https://github.com/citation-style-language/schema/raw/master/csl-citation.json"} </w:instrText>
            </w:r>
            <w:r>
              <w:fldChar w:fldCharType="separate"/>
            </w:r>
            <w:r w:rsidR="165176D0" w:rsidRPr="6BE45A7C">
              <w:rPr>
                <w:rFonts w:ascii="Aptos" w:hAnsi="Aptos"/>
              </w:rPr>
              <w:t>(2012)</w:t>
            </w:r>
            <w:r>
              <w:fldChar w:fldCharType="end"/>
            </w:r>
          </w:p>
          <w:p w14:paraId="4E9E87ED" w14:textId="765C8BFB" w:rsidR="00C46D2B" w:rsidRDefault="00C46D2B" w:rsidP="00D80B96">
            <w:pPr>
              <w:pStyle w:val="Compact"/>
              <w:numPr>
                <w:ilvl w:val="0"/>
                <w:numId w:val="2"/>
              </w:numPr>
            </w:pPr>
            <w:hyperlink r:id="rId57">
              <w:r w:rsidR="56813583" w:rsidRPr="6BE45A7C">
                <w:rPr>
                  <w:rStyle w:val="Hyperlink"/>
                </w:rPr>
                <w:t>Ad Blocking</w:t>
              </w:r>
            </w:hyperlink>
            <w:r w:rsidR="56813583" w:rsidRPr="6BE45A7C">
              <w:rPr>
                <w:rStyle w:val="Hyperlink"/>
              </w:rPr>
              <w:t xml:space="preserve"> </w:t>
            </w:r>
            <w:r w:rsidRPr="6BE45A7C">
              <w:rPr>
                <w:rStyle w:val="Hyperlink"/>
              </w:rPr>
              <w:fldChar w:fldCharType="begin"/>
            </w:r>
            <w:r w:rsidRPr="6BE45A7C">
              <w:rPr>
                <w:rStyle w:val="Hyperlink"/>
              </w:rPr>
              <w:instrText xml:space="preserve"> ADDIN ZOTERO_ITEM CSL_CITATION {"citationID":"fzT4e0rH","properties":{"formattedCitation":"(2024)","plainCitation":"(2024)","noteIndex":0},"citationItems":[{"id":439,"uris":["http://zotero.org/users/14693029/items/MUZR5K7W"],"itemData":{"id":439,"type":"entry-encyclopedia","abstract":"Ad blocking or ad filtering is a software capability for blocking or altering online advertising in a web browser, an application or a network. This may be done using browser extensions or other methods.","container-title":"Wikipedia","language":"en","license":"Creative Commons Attribution-ShareAlike License","note":"Page Version ID: 1237982907","title":"Ad blocking","URL":"https://en.wikipedia.org/w/index.php?title=Ad_blocking&amp;oldid=1237982907","issued":{"date-parts":[["2024",8,1]]}},"label":"page","suppress-author":true}],"schema":"https://github.com/citation-style-language/schema/raw/master/csl-citation.json"} </w:instrText>
            </w:r>
            <w:r w:rsidRPr="6BE45A7C">
              <w:rPr>
                <w:rStyle w:val="Hyperlink"/>
              </w:rPr>
              <w:fldChar w:fldCharType="separate"/>
            </w:r>
            <w:r w:rsidR="00B17C25" w:rsidRPr="6BE45A7C">
              <w:rPr>
                <w:rFonts w:ascii="Aptos" w:hAnsi="Aptos"/>
              </w:rPr>
              <w:t>(2024)</w:t>
            </w:r>
            <w:r w:rsidRPr="6BE45A7C">
              <w:rPr>
                <w:rStyle w:val="Hyperlink"/>
              </w:rPr>
              <w:fldChar w:fldCharType="end"/>
            </w:r>
          </w:p>
          <w:p w14:paraId="4E9E87EE" w14:textId="2D628A98" w:rsidR="00C46D2B" w:rsidRDefault="00C46D2B">
            <w:pPr>
              <w:pStyle w:val="FirstParagraph"/>
            </w:pPr>
            <w:r>
              <w:t>After viewing th</w:t>
            </w:r>
            <w:r w:rsidR="02ABA9F1">
              <w:t>ese</w:t>
            </w:r>
            <w:r>
              <w:t xml:space="preserve"> resources, what do you think the cost of free websites is? Do you use ad</w:t>
            </w:r>
            <w:r w:rsidR="02ABA9F1">
              <w:t xml:space="preserve"> </w:t>
            </w:r>
            <w:r>
              <w:t>blocking software? Think about the reasons for your choice.</w:t>
            </w:r>
          </w:p>
          <w:p w14:paraId="4E9E87EF" w14:textId="34A4B05D" w:rsidR="00C46D2B" w:rsidRDefault="02ABA9F1" w:rsidP="6BE45A7C">
            <w:pPr>
              <w:pStyle w:val="ListBullet"/>
            </w:pPr>
            <w:r w:rsidRPr="00D51C9F">
              <w:rPr>
                <w:b/>
                <w:bCs/>
              </w:rPr>
              <w:t>Write</w:t>
            </w:r>
            <w:r>
              <w:t>: S</w:t>
            </w:r>
            <w:r w:rsidR="00C46D2B">
              <w:t>hare your thoughts on Discourse or use Hypothes.is to annotate and share your comments.</w:t>
            </w:r>
          </w:p>
        </w:tc>
      </w:tr>
    </w:tbl>
    <w:p w14:paraId="4E9E87F1" w14:textId="77777777" w:rsidR="00C46D2B" w:rsidRDefault="00C46D2B">
      <w:pPr>
        <w:pStyle w:val="Heading3"/>
      </w:pPr>
      <w:bookmarkStart w:id="26" w:name="Xc1850dd3e582de8aeac3af608f3645361015a04"/>
      <w:bookmarkEnd w:id="25"/>
      <w:r>
        <w:lastRenderedPageBreak/>
        <w:t>6.3.4 Activity: Forum: Philanthropy and Corporate Advertis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7FF" w14:textId="77777777" w:rsidTr="6BE45A7C">
        <w:trPr>
          <w:cantSplit/>
        </w:trPr>
        <w:tc>
          <w:tcPr>
            <w:tcW w:w="0" w:type="auto"/>
            <w:tcMar>
              <w:left w:w="144" w:type="dxa"/>
            </w:tcMar>
          </w:tcPr>
          <w:p w14:paraId="4E9E87F2" w14:textId="77777777" w:rsidR="00C46D2B" w:rsidRDefault="00C46D2B">
            <w:pPr>
              <w:pStyle w:val="FirstParagraph"/>
              <w:spacing w:before="16" w:after="64"/>
            </w:pPr>
          </w:p>
          <w:p w14:paraId="4E9E87F3" w14:textId="77777777" w:rsidR="00C46D2B" w:rsidRDefault="00C46D2B">
            <w:pPr>
              <w:pStyle w:val="BodyText"/>
              <w:spacing w:before="16"/>
            </w:pPr>
            <w:r>
              <w:t>Next, let’s explore and reflect on the relationship between corporate commercial interests and digital citizenship for learning in a digital age.</w:t>
            </w:r>
          </w:p>
          <w:p w14:paraId="4E9E87F4" w14:textId="77777777" w:rsidR="00C46D2B" w:rsidRDefault="00C46D2B" w:rsidP="6BE45A7C">
            <w:pPr>
              <w:pStyle w:val="ListBullet"/>
            </w:pPr>
            <w:r w:rsidRPr="00647183">
              <w:rPr>
                <w:b/>
                <w:bCs/>
                <w:kern w:val="2"/>
                <w:lang w:val="en-CA"/>
                <w14:ligatures w14:val="standardContextual"/>
              </w:rPr>
              <w:t>Read</w:t>
            </w:r>
            <w:r>
              <w:t xml:space="preserve"> the following case study:</w:t>
            </w:r>
          </w:p>
          <w:p w14:paraId="4E9E87F5" w14:textId="14AB1265" w:rsidR="00C46D2B" w:rsidRDefault="00C46D2B">
            <w:pPr>
              <w:pStyle w:val="BodyText"/>
            </w:pPr>
            <w:r>
              <w:t xml:space="preserve">The </w:t>
            </w:r>
            <w:hyperlink r:id="rId58">
              <w:r w:rsidRPr="6BE45A7C">
                <w:rPr>
                  <w:rStyle w:val="Hyperlink"/>
                </w:rPr>
                <w:t>OERu</w:t>
              </w:r>
            </w:hyperlink>
            <w:r>
              <w:t xml:space="preserve"> is a charitable organi</w:t>
            </w:r>
            <w:r w:rsidR="1DAE3F00">
              <w:t>z</w:t>
            </w:r>
            <w:r>
              <w:t>ation which provides open online courses for free, using open educational resources which any educational institution can adopt, modify</w:t>
            </w:r>
            <w:r w:rsidR="1DAE3F00">
              <w:t>,</w:t>
            </w:r>
            <w:r>
              <w:t xml:space="preserve"> and reuse. There are costs that </w:t>
            </w:r>
            <w:r w:rsidR="1DAE3F00">
              <w:t>must</w:t>
            </w:r>
            <w:r>
              <w:t xml:space="preserve"> be covered to sustain the OERu</w:t>
            </w:r>
            <w:r w:rsidR="1DAE3F00">
              <w:t>;</w:t>
            </w:r>
            <w:r>
              <w:t xml:space="preserve"> for example, the assembly of open online courses, hosting of server and software infrastructure, staff to coordinate and support the initiative</w:t>
            </w:r>
            <w:r w:rsidR="1DAE3F00">
              <w:t>, and so on</w:t>
            </w:r>
            <w:r>
              <w:t>. The OERu does not generate any revenue from corporate services</w:t>
            </w:r>
            <w:r w:rsidR="0064E684">
              <w:t>;</w:t>
            </w:r>
            <w:r>
              <w:t xml:space="preserve"> for example, </w:t>
            </w:r>
            <w:r w:rsidR="0064E684">
              <w:t>it does not</w:t>
            </w:r>
            <w:r w:rsidR="1DAE3F00">
              <w:t xml:space="preserve"> </w:t>
            </w:r>
            <w:r>
              <w:t>allow advertising on OERu course sites for a share of advertising revenue. Moreover, the OERu does not sell or generate revenue from personal data learners provide by using these free learning services, therefore users are not the product of this service.</w:t>
            </w:r>
          </w:p>
          <w:p w14:paraId="4E9E87F7" w14:textId="214A518F" w:rsidR="00C46D2B" w:rsidDel="00647183" w:rsidRDefault="00C46D2B" w:rsidP="6BE45A7C">
            <w:pPr>
              <w:pStyle w:val="ListBullet"/>
            </w:pPr>
            <w:r w:rsidRPr="00647183">
              <w:rPr>
                <w:b/>
                <w:bCs/>
                <w:kern w:val="2"/>
                <w:lang w:val="en-CA"/>
                <w14:ligatures w14:val="standardContextual"/>
              </w:rPr>
              <w:t>Discuss</w:t>
            </w:r>
            <w:r w:rsidR="1DE9176B">
              <w:t xml:space="preserve">: </w:t>
            </w:r>
            <w:r>
              <w:t xml:space="preserve">Join the discussion </w:t>
            </w:r>
            <w:r w:rsidR="7104F155">
              <w:t xml:space="preserve">in Discourse </w:t>
            </w:r>
            <w:r>
              <w:t>on philanthropy and corporate advertising. The key question is how can nonprofit organi</w:t>
            </w:r>
            <w:r w:rsidR="7104F155">
              <w:t>z</w:t>
            </w:r>
            <w:r>
              <w:t>ations sustain free educational services for those who can’t afford traditional education provision?</w:t>
            </w:r>
          </w:p>
          <w:p w14:paraId="4E9E87F8" w14:textId="77777777" w:rsidR="00C46D2B" w:rsidRDefault="00C46D2B">
            <w:pPr>
              <w:pStyle w:val="BodyText"/>
            </w:pPr>
            <w:r>
              <w:t>Consider the following issues:</w:t>
            </w:r>
          </w:p>
          <w:p w14:paraId="4E9E87F9" w14:textId="5F8A221D" w:rsidR="00C46D2B" w:rsidRDefault="00C46D2B" w:rsidP="6BE45A7C">
            <w:pPr>
              <w:pStyle w:val="ListBullet2"/>
            </w:pPr>
            <w:r>
              <w:t>As a learner, how would you feel if course materials included corporate advertising? If advertising were to be supported, how would you feel if OERu course sites required you to switch off any ad</w:t>
            </w:r>
            <w:r w:rsidR="00B107BF">
              <w:t xml:space="preserve"> </w:t>
            </w:r>
            <w:r>
              <w:t>blockers before gaining access to the course materials?</w:t>
            </w:r>
          </w:p>
          <w:p w14:paraId="4E9E87FA" w14:textId="77777777" w:rsidR="00C46D2B" w:rsidRDefault="00C46D2B" w:rsidP="6BE45A7C">
            <w:pPr>
              <w:pStyle w:val="ListBullet2"/>
            </w:pPr>
            <w:r>
              <w:t>Is it appropriate for publicly funded institutions and charities working in education to generate revenue from corporate advertising to support and sustain free online services? What are the risks and opportunities?</w:t>
            </w:r>
          </w:p>
          <w:p w14:paraId="4E9E87FB" w14:textId="77777777" w:rsidR="00C46D2B" w:rsidRDefault="00C46D2B" w:rsidP="6BE45A7C">
            <w:pPr>
              <w:pStyle w:val="ListBullet2"/>
            </w:pPr>
            <w:r>
              <w:t>Should education institutions and educational charities accept significant corporate sponsorship in return for profiling proprietary products?</w:t>
            </w:r>
          </w:p>
          <w:p w14:paraId="4E9E87FC" w14:textId="2AD08937" w:rsidR="00C46D2B" w:rsidRDefault="00C46D2B" w:rsidP="6BE45A7C">
            <w:pPr>
              <w:pStyle w:val="ListBullet2"/>
            </w:pPr>
            <w:r>
              <w:t>The OERu has recommended that learners use free blogging services to share their learning outputs. Many of these services carry advertising. How do you feel about using these services</w:t>
            </w:r>
            <w:r w:rsidR="00B107BF">
              <w:t>—</w:t>
            </w:r>
            <w:r>
              <w:t xml:space="preserve">being the product rather than </w:t>
            </w:r>
            <w:r w:rsidR="00B107BF">
              <w:t xml:space="preserve">the </w:t>
            </w:r>
            <w:r>
              <w:t xml:space="preserve">consumer? Would it be better for OERu to recommend that learners use a paid service without advertising? How would this impact on learners who do not have sufficient funds to afford </w:t>
            </w:r>
            <w:r w:rsidR="00B107BF">
              <w:t xml:space="preserve">a </w:t>
            </w:r>
            <w:r>
              <w:t>domain of their own?</w:t>
            </w:r>
          </w:p>
          <w:p w14:paraId="4E9E87FD" w14:textId="77777777" w:rsidR="00C46D2B" w:rsidRDefault="00C46D2B" w:rsidP="6BE45A7C">
            <w:pPr>
              <w:pStyle w:val="ListBullet2"/>
            </w:pPr>
            <w:r>
              <w:t>Other?</w:t>
            </w:r>
          </w:p>
          <w:p w14:paraId="4E9E87FE" w14:textId="77777777" w:rsidR="00C46D2B" w:rsidRDefault="00C46D2B">
            <w:pPr>
              <w:pStyle w:val="FirstParagraph"/>
              <w:spacing w:after="16"/>
            </w:pPr>
            <w:r>
              <w:t>Remember to tag your posts using the course code: LDRS101</w:t>
            </w:r>
          </w:p>
        </w:tc>
      </w:tr>
    </w:tbl>
    <w:p w14:paraId="4E9E8800" w14:textId="77777777" w:rsidR="00C46D2B" w:rsidRDefault="00C46D2B" w:rsidP="6BE45A7C">
      <w:pPr>
        <w:pStyle w:val="Heading4"/>
      </w:pPr>
      <w:bookmarkStart w:id="27" w:name="online-impersonation"/>
      <w:bookmarkEnd w:id="26"/>
      <w:r>
        <w:t>Online Impersonation</w:t>
      </w:r>
    </w:p>
    <w:p w14:paraId="4E9E8801" w14:textId="6BF86392" w:rsidR="00C46D2B" w:rsidRDefault="00C46D2B">
      <w:pPr>
        <w:pStyle w:val="FirstParagraph"/>
      </w:pPr>
      <w:r>
        <w:t xml:space="preserve">Impersonation online refers to the act of creating an online presence in someone else’s name. This is potentially a complex issue as some social media sites permit parody accounts or accounts that are intended to represent real individuals. It is not necessarily illegal to impersonate someone per se, for example </w:t>
      </w:r>
      <w:r w:rsidR="00BC736D">
        <w:t xml:space="preserve">in </w:t>
      </w:r>
      <w:r>
        <w:t>comedy, but online impersonation is a growing problem. Many social media sites have anti-impersonation policies, but this is not sufficient guarantee or protection against the risks of online impersonation.</w:t>
      </w:r>
    </w:p>
    <w:p w14:paraId="4E9E8802" w14:textId="77777777" w:rsidR="00C46D2B" w:rsidRDefault="00C46D2B">
      <w:pPr>
        <w:pStyle w:val="Heading3"/>
      </w:pPr>
      <w:bookmarkStart w:id="28" w:name="activity-identify-the-imposter"/>
      <w:bookmarkEnd w:id="27"/>
      <w:r>
        <w:lastRenderedPageBreak/>
        <w:t>6.3.5 Activity: Identify the Impost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80F" w14:textId="77777777" w:rsidTr="6BE45A7C">
        <w:trPr>
          <w:cantSplit/>
        </w:trPr>
        <w:tc>
          <w:tcPr>
            <w:tcW w:w="0" w:type="auto"/>
            <w:tcMar>
              <w:left w:w="144" w:type="dxa"/>
            </w:tcMar>
          </w:tcPr>
          <w:p w14:paraId="4E9E8803" w14:textId="77777777" w:rsidR="00C46D2B" w:rsidRDefault="00C46D2B">
            <w:pPr>
              <w:pStyle w:val="FirstParagraph"/>
              <w:spacing w:before="16" w:after="64"/>
            </w:pPr>
          </w:p>
          <w:p w14:paraId="4E9E8804" w14:textId="5AF01377" w:rsidR="00C46D2B" w:rsidRDefault="6BABF865" w:rsidP="6BE45A7C">
            <w:pPr>
              <w:pStyle w:val="ListBullet"/>
            </w:pPr>
            <w:r w:rsidRPr="00D51C9F">
              <w:rPr>
                <w:b/>
                <w:bCs/>
              </w:rPr>
              <w:t>View</w:t>
            </w:r>
            <w:r>
              <w:t xml:space="preserve">: </w:t>
            </w:r>
            <w:r w:rsidR="00C46D2B">
              <w:t>Visit the profile page of following X (Twitter) accounts:</w:t>
            </w:r>
          </w:p>
          <w:p w14:paraId="4E9E8805" w14:textId="77777777" w:rsidR="00C46D2B" w:rsidRDefault="00E36BF8" w:rsidP="6BE45A7C">
            <w:pPr>
              <w:pStyle w:val="ListBullet2"/>
            </w:pPr>
            <w:hyperlink r:id="rId59">
              <w:r w:rsidR="00C46D2B" w:rsidRPr="6BE45A7C">
                <w:rPr>
                  <w:rStyle w:val="Hyperlink"/>
                </w:rPr>
                <w:t>Nelson Mandela</w:t>
              </w:r>
            </w:hyperlink>
          </w:p>
          <w:p w14:paraId="4E9E8806" w14:textId="77777777" w:rsidR="00C46D2B" w:rsidRDefault="00E36BF8" w:rsidP="6BE45A7C">
            <w:pPr>
              <w:pStyle w:val="ListBullet2"/>
            </w:pPr>
            <w:hyperlink r:id="rId60">
              <w:r w:rsidR="00C46D2B" w:rsidRPr="6BE45A7C">
                <w:rPr>
                  <w:rStyle w:val="Hyperlink"/>
                </w:rPr>
                <w:t>Mark Zuckerburg</w:t>
              </w:r>
            </w:hyperlink>
          </w:p>
          <w:p w14:paraId="4E9E8807" w14:textId="77777777" w:rsidR="00C46D2B" w:rsidRDefault="00E36BF8" w:rsidP="6BE45A7C">
            <w:pPr>
              <w:pStyle w:val="ListBullet2"/>
            </w:pPr>
            <w:hyperlink r:id="rId61">
              <w:r w:rsidR="00C46D2B" w:rsidRPr="6BE45A7C">
                <w:rPr>
                  <w:rStyle w:val="Hyperlink"/>
                </w:rPr>
                <w:t>Elon Musk</w:t>
              </w:r>
            </w:hyperlink>
          </w:p>
          <w:p w14:paraId="4E9E8808" w14:textId="77777777" w:rsidR="00C46D2B" w:rsidRDefault="00E36BF8" w:rsidP="6BE45A7C">
            <w:pPr>
              <w:pStyle w:val="ListBullet2"/>
            </w:pPr>
            <w:hyperlink r:id="rId62">
              <w:r w:rsidR="00C46D2B" w:rsidRPr="6BE45A7C">
                <w:rPr>
                  <w:rStyle w:val="Hyperlink"/>
                </w:rPr>
                <w:t>Darth Vader</w:t>
              </w:r>
            </w:hyperlink>
          </w:p>
          <w:p w14:paraId="4E9E8809" w14:textId="77777777" w:rsidR="00C46D2B" w:rsidRDefault="00C46D2B">
            <w:pPr>
              <w:pStyle w:val="FirstParagraph"/>
            </w:pPr>
            <w:r>
              <w:t>Clearly these social media accounts are not the “real” people. In one case it’s a foundation promoting the legacy of Nelson Mandela, the next two examples are parody accounts of two tech giants, and the last example is, well, Darth Vader!</w:t>
            </w:r>
          </w:p>
          <w:p w14:paraId="4E9E880A" w14:textId="77777777" w:rsidR="00C46D2B" w:rsidRDefault="00C46D2B" w:rsidP="6BE45A7C">
            <w:pPr>
              <w:pStyle w:val="ListBullet"/>
            </w:pPr>
            <w:r w:rsidRPr="00647183">
              <w:rPr>
                <w:b/>
                <w:bCs/>
                <w:kern w:val="2"/>
                <w:lang w:val="en-CA"/>
                <w14:ligatures w14:val="standardContextual"/>
              </w:rPr>
              <w:t>Read</w:t>
            </w:r>
            <w:r>
              <w:t xml:space="preserve"> the following articles on the social media response to impersonation:</w:t>
            </w:r>
          </w:p>
          <w:p w14:paraId="4E9E880B" w14:textId="66DCEB57" w:rsidR="00C46D2B" w:rsidRDefault="006C0424" w:rsidP="6BE45A7C">
            <w:pPr>
              <w:pStyle w:val="ListBullet2"/>
            </w:pPr>
            <w:hyperlink r:id="rId63">
              <w:r w:rsidR="409D8D16" w:rsidRPr="6BE45A7C">
                <w:rPr>
                  <w:rStyle w:val="Hyperlink"/>
                </w:rPr>
                <w:t>Misleading and Deceptive Identities Policy (X)</w:t>
              </w:r>
            </w:hyperlink>
            <w:r w:rsidR="6E4531AA" w:rsidRPr="6BE45A7C">
              <w:rPr>
                <w:rStyle w:val="Hyperlink"/>
              </w:rPr>
              <w:t xml:space="preserve"> </w:t>
            </w:r>
            <w:r w:rsidRPr="6BE45A7C">
              <w:rPr>
                <w:rStyle w:val="Hyperlink"/>
              </w:rPr>
              <w:fldChar w:fldCharType="begin"/>
            </w:r>
            <w:r w:rsidRPr="6BE45A7C">
              <w:rPr>
                <w:rStyle w:val="Hyperlink"/>
              </w:rPr>
              <w:instrText xml:space="preserve"> ADDIN ZOTERO_ITEM CSL_CITATION {"citationID":"rW2WCfci","properties":{"formattedCitation":"(2023)","plainCitation":"(2023)","noteIndex":0},"citationItems":[{"id":445,"uris":["http://zotero.org/users/14693029/items/32T628BR"],"itemData":{"id":445,"type":"webpage","language":"en","title":"Misleading and deceptive identities policy","URL":"https://help.x.com/en/rules-and-policies/x-impersonation-and-deceptive-identities-policy","author":[{"family":"X Help Center","given":""}],"issued":{"date-parts":[["2023",4]]}},"label":"page","suppress-author":true}],"schema":"https://github.com/citation-style-language/schema/raw/master/csl-citation.json"} </w:instrText>
            </w:r>
            <w:r w:rsidRPr="6BE45A7C">
              <w:rPr>
                <w:rStyle w:val="Hyperlink"/>
              </w:rPr>
              <w:fldChar w:fldCharType="separate"/>
            </w:r>
            <w:r w:rsidR="6E4531AA" w:rsidRPr="6BE45A7C">
              <w:rPr>
                <w:rFonts w:ascii="Aptos" w:hAnsi="Aptos"/>
              </w:rPr>
              <w:t>(2023)</w:t>
            </w:r>
            <w:r w:rsidRPr="6BE45A7C">
              <w:rPr>
                <w:rStyle w:val="Hyperlink"/>
              </w:rPr>
              <w:fldChar w:fldCharType="end"/>
            </w:r>
          </w:p>
          <w:p w14:paraId="4E9E880C" w14:textId="6DFAA92F" w:rsidR="00C46D2B" w:rsidRDefault="006C0424" w:rsidP="6BE45A7C">
            <w:pPr>
              <w:pStyle w:val="ListBullet2"/>
            </w:pPr>
            <w:hyperlink r:id="rId64">
              <w:r w:rsidR="468BBF9C" w:rsidRPr="6BE45A7C">
                <w:rPr>
                  <w:rStyle w:val="Hyperlink"/>
                </w:rPr>
                <w:t xml:space="preserve">How </w:t>
              </w:r>
              <w:r w:rsidR="278E3CE0" w:rsidRPr="6BE45A7C">
                <w:rPr>
                  <w:rStyle w:val="Hyperlink"/>
                </w:rPr>
                <w:t xml:space="preserve">to </w:t>
              </w:r>
              <w:r w:rsidR="468BBF9C" w:rsidRPr="6BE45A7C">
                <w:rPr>
                  <w:rStyle w:val="Hyperlink"/>
                </w:rPr>
                <w:t>Report</w:t>
              </w:r>
              <w:r w:rsidR="278E3CE0" w:rsidRPr="6BE45A7C">
                <w:rPr>
                  <w:rStyle w:val="Hyperlink"/>
                </w:rPr>
                <w:t xml:space="preserve"> a Facebook</w:t>
              </w:r>
              <w:r w:rsidR="468BBF9C" w:rsidRPr="6BE45A7C">
                <w:rPr>
                  <w:rStyle w:val="Hyperlink"/>
                </w:rPr>
                <w:t xml:space="preserve"> Account </w:t>
              </w:r>
              <w:r w:rsidR="278E3CE0" w:rsidRPr="6BE45A7C">
                <w:rPr>
                  <w:rStyle w:val="Hyperlink"/>
                </w:rPr>
                <w:t xml:space="preserve">or Page </w:t>
              </w:r>
              <w:r w:rsidR="468BBF9C" w:rsidRPr="6BE45A7C">
                <w:rPr>
                  <w:rStyle w:val="Hyperlink"/>
                </w:rPr>
                <w:t>That’s Pretending to be me</w:t>
              </w:r>
              <w:r w:rsidR="278E3CE0" w:rsidRPr="6BE45A7C">
                <w:rPr>
                  <w:rStyle w:val="Hyperlink"/>
                </w:rPr>
                <w:t xml:space="preserve"> or Someone Else</w:t>
              </w:r>
              <w:r w:rsidR="468BBF9C" w:rsidRPr="6BE45A7C">
                <w:rPr>
                  <w:rStyle w:val="Hyperlink"/>
                </w:rPr>
                <w:t>?</w:t>
              </w:r>
            </w:hyperlink>
            <w:r w:rsidR="7B1F1693" w:rsidRPr="6BE45A7C">
              <w:rPr>
                <w:rStyle w:val="Hyperlink"/>
                <w:i w:val="0"/>
              </w:rPr>
              <w:t xml:space="preserve"> </w:t>
            </w:r>
            <w:r w:rsidRPr="6BE45A7C">
              <w:rPr>
                <w:rStyle w:val="Hyperlink"/>
                <w:i w:val="0"/>
              </w:rPr>
              <w:fldChar w:fldCharType="begin"/>
            </w:r>
            <w:r w:rsidRPr="6BE45A7C">
              <w:rPr>
                <w:rStyle w:val="Hyperlink"/>
                <w:i w:val="0"/>
              </w:rPr>
              <w:instrText xml:space="preserve"> ADDIN ZOTERO_ITEM CSL_CITATION {"citationID":"0iWKldnH","properties":{"formattedCitation":"(n.d.)","plainCitation":"(n.d.)","noteIndex":0},"citationItems":[{"id":443,"uris":["http://zotero.org/users/14693029/items/CB99YQBC"],"itemData":{"id":443,"type":"webpage","container-title":"Facebook Help Center","title":"How to report a Facebook account or page that's pretending to be me or someone else","URL":"https://www.facebook.com/help/174210519303259","author":[{"family":"Facebook","given":""}]},"label":"page","suppress-author":true}],"schema":"https://github.com/citation-style-language/schema/raw/master/csl-citation.json"} </w:instrText>
            </w:r>
            <w:r w:rsidRPr="6BE45A7C">
              <w:rPr>
                <w:rStyle w:val="Hyperlink"/>
                <w:i w:val="0"/>
              </w:rPr>
              <w:fldChar w:fldCharType="separate"/>
            </w:r>
            <w:r w:rsidR="7B1F1693" w:rsidRPr="6BE45A7C">
              <w:rPr>
                <w:rFonts w:ascii="Aptos" w:hAnsi="Aptos"/>
              </w:rPr>
              <w:t>(n.d.)</w:t>
            </w:r>
            <w:r w:rsidRPr="6BE45A7C">
              <w:rPr>
                <w:rStyle w:val="Hyperlink"/>
                <w:i w:val="0"/>
              </w:rPr>
              <w:fldChar w:fldCharType="end"/>
            </w:r>
          </w:p>
          <w:p w14:paraId="4E9E880D" w14:textId="62056847" w:rsidR="00C46D2B" w:rsidRPr="00D51C9F" w:rsidRDefault="006C0424" w:rsidP="6BE45A7C">
            <w:pPr>
              <w:pStyle w:val="ListBullet2"/>
              <w:rPr>
                <w:i/>
                <w:iCs/>
              </w:rPr>
            </w:pPr>
            <w:hyperlink r:id="rId65">
              <w:r w:rsidR="00C46D2B" w:rsidRPr="6BE45A7C">
                <w:rPr>
                  <w:rStyle w:val="Hyperlink"/>
                </w:rPr>
                <w:t xml:space="preserve">Reporting </w:t>
              </w:r>
              <w:r w:rsidR="468BBF9C" w:rsidRPr="6BE45A7C">
                <w:rPr>
                  <w:rStyle w:val="Hyperlink"/>
                </w:rPr>
                <w:t>I</w:t>
              </w:r>
              <w:r w:rsidR="00C46D2B" w:rsidRPr="6BE45A7C">
                <w:rPr>
                  <w:rStyle w:val="Hyperlink"/>
                </w:rPr>
                <w:t xml:space="preserve">mpersonation on </w:t>
              </w:r>
              <w:r w:rsidR="468BBF9C" w:rsidRPr="6BE45A7C">
                <w:rPr>
                  <w:rStyle w:val="Hyperlink"/>
                </w:rPr>
                <w:t>S</w:t>
              </w:r>
              <w:r w:rsidR="00C46D2B" w:rsidRPr="6BE45A7C">
                <w:rPr>
                  <w:rStyle w:val="Hyperlink"/>
                </w:rPr>
                <w:t xml:space="preserve">ocial </w:t>
              </w:r>
              <w:r w:rsidR="468BBF9C" w:rsidRPr="6BE45A7C">
                <w:rPr>
                  <w:rStyle w:val="Hyperlink"/>
                </w:rPr>
                <w:t>M</w:t>
              </w:r>
              <w:r w:rsidR="00C46D2B" w:rsidRPr="6BE45A7C">
                <w:rPr>
                  <w:rStyle w:val="Hyperlink"/>
                </w:rPr>
                <w:t>edia</w:t>
              </w:r>
            </w:hyperlink>
            <w:r w:rsidR="468BBF9C" w:rsidRPr="6BE45A7C">
              <w:rPr>
                <w:rStyle w:val="Hyperlink"/>
                <w:i w:val="0"/>
              </w:rPr>
              <w:t xml:space="preserve"> </w:t>
            </w:r>
            <w:r w:rsidR="0013164F" w:rsidRPr="6BE45A7C">
              <w:rPr>
                <w:rStyle w:val="Hyperlink"/>
                <w:i w:val="0"/>
              </w:rPr>
              <w:fldChar w:fldCharType="begin"/>
            </w:r>
            <w:r w:rsidR="0013164F" w:rsidRPr="6BE45A7C">
              <w:rPr>
                <w:rStyle w:val="Hyperlink"/>
                <w:i w:val="0"/>
              </w:rPr>
              <w:instrText xml:space="preserve"> ADDIN ZOTERO_ITEM CSL_CITATION {"citationID":"tSUXyhhD","properties":{"formattedCitation":"(2016)","plainCitation":"(2016)","noteIndex":0},"citationItems":[{"id":441,"uris":["http://zotero.org/users/14693029/items/RQ54LNZ4"],"itemData":{"id":441,"type":"webpage","container-title":"UK Safer Internet Centre","title":"Reporting impersonation on social media","URL":"https://saferinternet.org.uk/blog/reporting-impersonation-on-social-media","author":[{"family":"Cawthorne","given":"Becca"}],"accessed":{"date-parts":[["2024",8,9]]},"issued":{"date-parts":[["2016",10,16]]}},"label":"page","suppress-author":true}],"schema":"https://github.com/citation-style-language/schema/raw/master/csl-citation.json"} </w:instrText>
            </w:r>
            <w:r w:rsidR="0013164F" w:rsidRPr="6BE45A7C">
              <w:rPr>
                <w:rStyle w:val="Hyperlink"/>
                <w:i w:val="0"/>
              </w:rPr>
              <w:fldChar w:fldCharType="separate"/>
            </w:r>
            <w:r w:rsidR="468BBF9C" w:rsidRPr="0013164F">
              <w:rPr>
                <w:rFonts w:ascii="Aptos" w:hAnsi="Aptos"/>
              </w:rPr>
              <w:t>(2016)</w:t>
            </w:r>
            <w:r w:rsidR="0013164F" w:rsidRPr="6BE45A7C">
              <w:rPr>
                <w:rStyle w:val="Hyperlink"/>
                <w:i w:val="0"/>
              </w:rPr>
              <w:fldChar w:fldCharType="end"/>
            </w:r>
          </w:p>
          <w:p w14:paraId="4E9E880E" w14:textId="77777777" w:rsidR="00C46D2B" w:rsidRDefault="00C46D2B">
            <w:pPr>
              <w:pStyle w:val="FirstParagraph"/>
              <w:spacing w:after="16"/>
            </w:pPr>
            <w:r>
              <w:t>Have you seen a fake account on social media? What clues did you have that it was not real?</w:t>
            </w:r>
          </w:p>
        </w:tc>
      </w:tr>
    </w:tbl>
    <w:p w14:paraId="4E9E8810" w14:textId="77777777" w:rsidR="00C46D2B" w:rsidRDefault="00C46D2B">
      <w:pPr>
        <w:pStyle w:val="BodyText"/>
      </w:pPr>
      <w:r>
        <w:t xml:space="preserve"> </w:t>
      </w:r>
    </w:p>
    <w:tbl>
      <w:tblPr>
        <w:tblStyle w:val="Table"/>
        <w:tblW w:w="0" w:type="auto"/>
        <w:tblInd w:w="164" w:type="dxa"/>
        <w:tblBorders>
          <w:left w:val="single" w:sz="24" w:space="0" w:color="CC1914"/>
        </w:tblBorders>
        <w:tblCellMar>
          <w:left w:w="0" w:type="dxa"/>
          <w:right w:w="0" w:type="dxa"/>
        </w:tblCellMar>
        <w:tblLook w:val="0000" w:firstRow="0" w:lastRow="0" w:firstColumn="0" w:lastColumn="0" w:noHBand="0" w:noVBand="0"/>
      </w:tblPr>
      <w:tblGrid>
        <w:gridCol w:w="9166"/>
      </w:tblGrid>
      <w:tr w:rsidR="00C46D2B" w14:paraId="4E9E8814" w14:textId="77777777" w:rsidTr="6BE45A7C">
        <w:trPr>
          <w:cantSplit/>
        </w:trPr>
        <w:tc>
          <w:tcPr>
            <w:tcW w:w="0" w:type="auto"/>
            <w:tcMar>
              <w:left w:w="144" w:type="dxa"/>
            </w:tcMar>
          </w:tcPr>
          <w:p w14:paraId="4E9E8813" w14:textId="719CDA4B" w:rsidR="00C46D2B" w:rsidRDefault="00C46D2B" w:rsidP="6BE45A7C">
            <w:pPr>
              <w:pStyle w:val="BodyText"/>
              <w:spacing w:before="16" w:after="64"/>
            </w:pPr>
            <w:r w:rsidRPr="6BE45A7C">
              <w:rPr>
                <w:b/>
                <w:bCs/>
                <w:i/>
                <w:iCs/>
              </w:rPr>
              <w:t>Note</w:t>
            </w:r>
            <w:r w:rsidR="7EBEA5A5" w:rsidRPr="6BE45A7C">
              <w:rPr>
                <w:b/>
                <w:bCs/>
                <w:i/>
                <w:iCs/>
              </w:rPr>
              <w:t xml:space="preserve">: </w:t>
            </w:r>
            <w:r>
              <w:t>If interested, search on X for some parody accounts. Some can be quite entertaining, but you might notice that other accounts simply mock the person they are parodying. Would you create a parody account in order to ridicule someone</w:t>
            </w:r>
            <w:r w:rsidR="7EBEA5A5">
              <w:t>—</w:t>
            </w:r>
            <w:r>
              <w:t>perhaps a political view you don’t agree with? What should our response be to such messages on social media? How can we promote inclusive digital communities which embody a sense of belonging, connection, and Christian hospitality?</w:t>
            </w:r>
          </w:p>
        </w:tc>
      </w:tr>
    </w:tbl>
    <w:p w14:paraId="4E9E8815" w14:textId="76E6E238" w:rsidR="00C46D2B" w:rsidRDefault="00C46D2B">
      <w:pPr>
        <w:pStyle w:val="Heading3"/>
      </w:pPr>
      <w:bookmarkStart w:id="29" w:name="activity-how-to-spot-a-scammer"/>
      <w:bookmarkEnd w:id="28"/>
      <w:r>
        <w:t xml:space="preserve">6.3.6 Activity: How </w:t>
      </w:r>
      <w:r w:rsidR="00BC736D">
        <w:t>t</w:t>
      </w:r>
      <w:r>
        <w:t>o Spot a Scamm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8164"/>
      </w:tblGrid>
      <w:tr w:rsidR="00C46D2B" w14:paraId="4E9E881A" w14:textId="77777777" w:rsidTr="6BE45A7C">
        <w:trPr>
          <w:cantSplit/>
        </w:trPr>
        <w:tc>
          <w:tcPr>
            <w:tcW w:w="0" w:type="auto"/>
            <w:tcMar>
              <w:left w:w="144" w:type="dxa"/>
            </w:tcMar>
          </w:tcPr>
          <w:p w14:paraId="4E9E8816" w14:textId="77777777" w:rsidR="00C46D2B" w:rsidRDefault="00C46D2B">
            <w:pPr>
              <w:pStyle w:val="FirstParagraph"/>
              <w:spacing w:before="16" w:after="64"/>
            </w:pPr>
          </w:p>
          <w:p w14:paraId="4E9E8817" w14:textId="36DEC458" w:rsidR="00C46D2B" w:rsidRDefault="5F5B05B9" w:rsidP="6BE45A7C">
            <w:pPr>
              <w:pStyle w:val="ListBullet"/>
            </w:pPr>
            <w:r w:rsidRPr="00D51C9F">
              <w:rPr>
                <w:b/>
                <w:bCs/>
              </w:rPr>
              <w:t>Watch</w:t>
            </w:r>
            <w:r>
              <w:t xml:space="preserve">: </w:t>
            </w:r>
            <w:r w:rsidR="00C46D2B">
              <w:t>Check out these two videos that share signs to help you identify online impersonation.</w:t>
            </w:r>
          </w:p>
          <w:p w14:paraId="32D8596C" w14:textId="29A638C8" w:rsidR="004A3D4C" w:rsidRPr="006B6AD2" w:rsidRDefault="006C0424" w:rsidP="6BE45A7C">
            <w:pPr>
              <w:pStyle w:val="ListBullet2"/>
            </w:pPr>
            <w:hyperlink r:id="rId66">
              <w:r w:rsidR="5F5B05B9" w:rsidRPr="006A3CCF">
                <w:rPr>
                  <w:rStyle w:val="Hyperlink"/>
                </w:rPr>
                <w:t>Watch out for Scammers Using Fake Instagram Profiles</w:t>
              </w:r>
            </w:hyperlink>
            <w:r w:rsidR="7C197F9F">
              <w:t xml:space="preserve"> </w:t>
            </w:r>
            <w:r w:rsidR="006B6AD2">
              <w:fldChar w:fldCharType="begin"/>
            </w:r>
            <w:r w:rsidR="00456DAD">
              <w:instrText xml:space="preserve"> ADDIN ZOTERO_ITEM CSL_CITATION {"citationID":"9EB3Tb3F","properties":{"formattedCitation":"(2023)","plainCitation":"(2023)","noteIndex":0},"citationItems":[{"id":447,"uris":["http://zotero.org/users/14693029/items/7EGPTQEP"],"itemData":{"id":447,"type":"motion_picture","abstract":"Do you follow any celebrities or influencers on social media? If so, have you ever double-checked to make sure it's the real person you're following?   Fake accounts pop up on Instagram all the time, and some of the scammers behind them are out to get you.  Leann Henri is a metro Detroit realtor and influencer who has racked up about 40,000 followers on Instagram. But, she's extremely frustrated by scammers who create fake accounts posing as her.","medium":"Video","note":"author: WXYZ-TV Detroit Channel 7 ||","publisher":"YouTube","title":"Watch out for scammers using fake Instagram profiles","URL":"https://www.youtube.com/watch?v=F57DE05FpgQ","issued":{"date-parts":[["2023",2,23]]}},"label":"page","suppress-author":true}],"schema":"https://github.com/citation-style-language/schema/raw/master/csl-citation.json"} </w:instrText>
            </w:r>
            <w:r w:rsidR="006B6AD2">
              <w:fldChar w:fldCharType="separate"/>
            </w:r>
            <w:r w:rsidR="7C197F9F" w:rsidRPr="006B6AD2">
              <w:rPr>
                <w:rFonts w:ascii="Aptos" w:hAnsi="Aptos"/>
              </w:rPr>
              <w:t>(2023)</w:t>
            </w:r>
            <w:r w:rsidR="006B6AD2">
              <w:fldChar w:fldCharType="end"/>
            </w:r>
          </w:p>
          <w:p w14:paraId="4E9E8818" w14:textId="7BB52459" w:rsidR="00C46D2B" w:rsidRDefault="006C0424" w:rsidP="6BE45A7C">
            <w:pPr>
              <w:pStyle w:val="ListBullet2"/>
            </w:pPr>
            <w:hyperlink r:id="rId67">
              <w:r w:rsidR="5F5B05B9" w:rsidRPr="6BE45A7C">
                <w:rPr>
                  <w:rStyle w:val="Hyperlink"/>
                </w:rPr>
                <w:t>Cyber Sandra’s Hacks - Social Media Impersonation</w:t>
              </w:r>
            </w:hyperlink>
            <w:r w:rsidR="0C059F94" w:rsidRPr="6BE45A7C">
              <w:rPr>
                <w:rStyle w:val="Hyperlink"/>
                <w:i w:val="0"/>
              </w:rPr>
              <w:t xml:space="preserve"> </w:t>
            </w:r>
            <w:r w:rsidR="00EC2839" w:rsidRPr="6BE45A7C">
              <w:rPr>
                <w:rStyle w:val="Hyperlink"/>
                <w:i w:val="0"/>
              </w:rPr>
              <w:fldChar w:fldCharType="begin"/>
            </w:r>
            <w:r w:rsidR="00456DAD" w:rsidRPr="6BE45A7C">
              <w:rPr>
                <w:rStyle w:val="Hyperlink"/>
                <w:i w:val="0"/>
              </w:rPr>
              <w:instrText xml:space="preserve"> ADDIN ZOTERO_ITEM CSL_CITATION {"citationID":"odoBls3y","properties":{"formattedCitation":"(2021)","plainCitation":"(2021)","noteIndex":0},"citationItems":[{"id":448,"uris":["http://zotero.org/users/14693029/items/NJ2LA55H"],"itemData":{"id":448,"type":"motion_picture","abstract":"Friends don’t scam friends. But how can you tell a legit friend request apart from an impersonation scam? Let Cyber Sandra help, as she shows you the tricks cyber criminals use to get your personal info. Check out our second episode now!\n\nLearn how to stay cyber safe here: https://www.csa.gov.sg/gosafeonline/g...","medium":"Video","note":"author: Cyber Security Agency of Singapore ||","publisher":"YouTube","title":"Cyber Sandra's hacks - social media impersonation","URL":"https://www.youtube.com/watch?v=Ta6qq7wnpcA","issued":{"date-parts":[["2021",6,4]]}},"label":"page","suppress-author":true}],"schema":"https://github.com/citation-style-language/schema/raw/master/csl-citation.json"} </w:instrText>
            </w:r>
            <w:r w:rsidR="00EC2839" w:rsidRPr="6BE45A7C">
              <w:rPr>
                <w:rStyle w:val="Hyperlink"/>
                <w:i w:val="0"/>
              </w:rPr>
              <w:fldChar w:fldCharType="separate"/>
            </w:r>
            <w:r w:rsidR="0C059F94" w:rsidRPr="00EC2839">
              <w:rPr>
                <w:rFonts w:ascii="Aptos" w:hAnsi="Aptos"/>
              </w:rPr>
              <w:t>(2021)</w:t>
            </w:r>
            <w:r w:rsidR="00EC2839" w:rsidRPr="6BE45A7C">
              <w:rPr>
                <w:rStyle w:val="Hyperlink"/>
                <w:i w:val="0"/>
              </w:rPr>
              <w:fldChar w:fldCharType="end"/>
            </w:r>
          </w:p>
          <w:p w14:paraId="4E9E8819" w14:textId="77777777" w:rsidR="00C46D2B" w:rsidRDefault="00450EEF">
            <w:pPr>
              <w:pStyle w:val="FirstParagraph"/>
              <w:spacing w:after="16"/>
            </w:pPr>
            <w:hyperlink r:id="rId68">
              <w:r w:rsidR="00C46D2B">
                <w:rPr>
                  <w:rStyle w:val="Hyperlink"/>
                </w:rPr>
                <w:t>https://www.youtube-nocookie.com/embed/Ta6qq7wnpcA</w:t>
              </w:r>
            </w:hyperlink>
          </w:p>
        </w:tc>
      </w:tr>
    </w:tbl>
    <w:p w14:paraId="4E9E881B" w14:textId="77777777" w:rsidR="00C46D2B" w:rsidRDefault="00C46D2B">
      <w:pPr>
        <w:pStyle w:val="Heading3"/>
      </w:pPr>
      <w:bookmarkStart w:id="30" w:name="activity-case-study-on-catfishing"/>
      <w:bookmarkEnd w:id="29"/>
      <w:r>
        <w:lastRenderedPageBreak/>
        <w:t>6.3.7 Activity: Case Study on Catfish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827" w14:textId="77777777" w:rsidTr="6BE45A7C">
        <w:trPr>
          <w:cantSplit/>
        </w:trPr>
        <w:tc>
          <w:tcPr>
            <w:tcW w:w="0" w:type="auto"/>
            <w:tcMar>
              <w:left w:w="144" w:type="dxa"/>
            </w:tcMar>
          </w:tcPr>
          <w:p w14:paraId="4E9E881C" w14:textId="77777777" w:rsidR="00C46D2B" w:rsidRDefault="00C46D2B">
            <w:pPr>
              <w:pStyle w:val="FirstParagraph"/>
              <w:spacing w:before="16" w:after="64"/>
            </w:pPr>
          </w:p>
          <w:p w14:paraId="4E9E881D" w14:textId="2A83B586" w:rsidR="00C46D2B" w:rsidRDefault="00C46D2B">
            <w:pPr>
              <w:pStyle w:val="BodyText"/>
              <w:spacing w:before="16"/>
            </w:pPr>
            <w:r>
              <w:t>Catfishing is the deceptive practice of creating a fictional online presence to lure somebody into a relationship, for example</w:t>
            </w:r>
            <w:r w:rsidR="0D94E031">
              <w:t>,</w:t>
            </w:r>
            <w:r>
              <w:t xml:space="preserve"> a romance scam.</w:t>
            </w:r>
          </w:p>
          <w:p w14:paraId="4E9E881E" w14:textId="36955371" w:rsidR="00C46D2B" w:rsidRDefault="00C46D2B">
            <w:pPr>
              <w:pStyle w:val="BodyText"/>
            </w:pPr>
            <w:r>
              <w:t>Dr</w:t>
            </w:r>
            <w:r w:rsidR="0D94E031">
              <w:t>.</w:t>
            </w:r>
            <w:r>
              <w:t xml:space="preserve"> Alec Couros is Associate Professor of Information and Communication Technologies at the University of Regina, Saskatchewan. </w:t>
            </w:r>
            <w:r w:rsidR="0D94E031">
              <w:t xml:space="preserve">Dr. </w:t>
            </w:r>
            <w:r>
              <w:t>Couros has experienced a number of scams where his personal photos have been used to lure woman into a</w:t>
            </w:r>
            <w:r w:rsidR="0D94E031">
              <w:t>n</w:t>
            </w:r>
            <w:r>
              <w:t xml:space="preserve"> online romantic relationship for the purpose of “borrowing” or extorting money.</w:t>
            </w:r>
            <w:r w:rsidR="0D94E031">
              <w:t xml:space="preserve"> </w:t>
            </w:r>
            <w:r w:rsidR="4760FFB6">
              <w:t>Check out his experiences:</w:t>
            </w:r>
          </w:p>
          <w:p w14:paraId="6BD7B2E6" w14:textId="77777777" w:rsidR="00D476EC" w:rsidRPr="00D476EC" w:rsidRDefault="00C46D2B" w:rsidP="00D476EC">
            <w:pPr>
              <w:pStyle w:val="ListBullet"/>
            </w:pPr>
            <w:r w:rsidRPr="006A3CCF">
              <w:rPr>
                <w:b/>
                <w:bCs/>
                <w:kern w:val="2"/>
                <w:lang w:val="en-CA"/>
                <w14:ligatures w14:val="standardContextual"/>
              </w:rPr>
              <w:t>Read</w:t>
            </w:r>
            <w:r>
              <w:t>:</w:t>
            </w:r>
            <w:r w:rsidR="476EF974" w:rsidRPr="00D476EC" w:rsidDel="00D476EC">
              <w:rPr>
                <w:b/>
                <w:bCs/>
                <w:kern w:val="2"/>
                <w:lang w:val="en-CA"/>
                <w14:ligatures w14:val="standardContextual"/>
              </w:rPr>
              <w:t xml:space="preserve"> </w:t>
            </w:r>
          </w:p>
          <w:p w14:paraId="6DEFE587" w14:textId="5202ED9D" w:rsidR="00BC3CC9" w:rsidRDefault="00D476EC" w:rsidP="6BE45A7C">
            <w:pPr>
              <w:pStyle w:val="ListBullet2"/>
            </w:pPr>
            <w:hyperlink r:id="rId69">
              <w:r w:rsidR="476EF974">
                <w:rPr>
                  <w:rStyle w:val="Hyperlink"/>
                </w:rPr>
                <w:t>Your Photos can be Used in ‘Catfishing’ Romance Scams</w:t>
              </w:r>
            </w:hyperlink>
            <w:r w:rsidR="476EF974">
              <w:rPr>
                <w:rStyle w:val="Hyperlink"/>
              </w:rPr>
              <w:t xml:space="preserve"> </w:t>
            </w:r>
            <w:r>
              <w:rPr>
                <w:rStyle w:val="Hyperlink"/>
              </w:rPr>
              <w:fldChar w:fldCharType="begin"/>
            </w:r>
            <w:r>
              <w:rPr>
                <w:rStyle w:val="Hyperlink"/>
              </w:rPr>
              <w:instrText xml:space="preserve"> ADDIN ZOTERO_ITEM CSL_CITATION {"citationID":"LEJq7iv1","properties":{"formattedCitation":"(2018a)","plainCitation":"(2018a)","noteIndex":0},"citationItems":[{"id":449,"uris":["http://zotero.org/users/14693029/items/SQQBGXMD"],"itemData":{"id":449,"type":"webpage","container-title":"Spark","title":"Your photos can be used in 'catfishing' romance scams","URL":"https://www.cbc.ca/radio/spark/380-phantom-traffic-jams-catfishing-scams-and-smart-speakers-1.4482967/your-photos-can-be-used-in-catfishing-romance-scams-1.4482985","author":[{"family":"CBC Radio","given":""}],"issued":{"date-parts":[["2018",1,12]]}},"label":"page","suppress-author":true}],"schema":"https://github.com/citation-style-language/schema/raw/master/csl-citation.json"} </w:instrText>
            </w:r>
            <w:r>
              <w:rPr>
                <w:rStyle w:val="Hyperlink"/>
              </w:rPr>
              <w:fldChar w:fldCharType="separate"/>
            </w:r>
            <w:r w:rsidR="476EF974" w:rsidRPr="00D476EC">
              <w:rPr>
                <w:rFonts w:ascii="Aptos" w:hAnsi="Aptos"/>
              </w:rPr>
              <w:t>(2018a)</w:t>
            </w:r>
            <w:r>
              <w:rPr>
                <w:rStyle w:val="Hyperlink"/>
              </w:rPr>
              <w:fldChar w:fldCharType="end"/>
            </w:r>
          </w:p>
          <w:p w14:paraId="4E9E8820" w14:textId="7B7AEBC3" w:rsidR="00C46D2B" w:rsidRDefault="00C46D2B" w:rsidP="6BE45A7C">
            <w:pPr>
              <w:pStyle w:val="ListBullet2"/>
            </w:pPr>
            <w:hyperlink r:id="rId70">
              <w:r w:rsidRPr="6BE45A7C">
                <w:rPr>
                  <w:rStyle w:val="Hyperlink"/>
                </w:rPr>
                <w:t xml:space="preserve">Identity, </w:t>
              </w:r>
              <w:r w:rsidR="71C785FD" w:rsidRPr="6BE45A7C">
                <w:rPr>
                  <w:rStyle w:val="Hyperlink"/>
                </w:rPr>
                <w:t>L</w:t>
              </w:r>
              <w:r w:rsidRPr="6BE45A7C">
                <w:rPr>
                  <w:rStyle w:val="Hyperlink"/>
                </w:rPr>
                <w:t>ove</w:t>
              </w:r>
              <w:r w:rsidR="476C3ECA" w:rsidRPr="6BE45A7C">
                <w:rPr>
                  <w:rStyle w:val="Hyperlink"/>
                </w:rPr>
                <w:t>,</w:t>
              </w:r>
              <w:r w:rsidRPr="6BE45A7C">
                <w:rPr>
                  <w:rStyle w:val="Hyperlink"/>
                </w:rPr>
                <w:t xml:space="preserve"> and </w:t>
              </w:r>
              <w:r w:rsidR="71C785FD" w:rsidRPr="6BE45A7C">
                <w:rPr>
                  <w:rStyle w:val="Hyperlink"/>
                </w:rPr>
                <w:t>C</w:t>
              </w:r>
              <w:r w:rsidRPr="6BE45A7C">
                <w:rPr>
                  <w:rStyle w:val="Hyperlink"/>
                </w:rPr>
                <w:t>atfishing</w:t>
              </w:r>
            </w:hyperlink>
            <w:r w:rsidR="476C3ECA" w:rsidRPr="6BE45A7C">
              <w:rPr>
                <w:rStyle w:val="Hyperlink"/>
              </w:rPr>
              <w:t xml:space="preserve"> </w:t>
            </w:r>
            <w:r w:rsidRPr="6BE45A7C">
              <w:rPr>
                <w:rStyle w:val="Hyperlink"/>
              </w:rPr>
              <w:fldChar w:fldCharType="begin"/>
            </w:r>
            <w:r w:rsidRPr="6BE45A7C">
              <w:rPr>
                <w:rStyle w:val="Hyperlink"/>
              </w:rPr>
              <w:instrText xml:space="preserve"> ADDIN ZOTERO_ITEM CSL_CITATION {"citationID":"b4xi3iG3","properties":{"formattedCitation":"(2013)","plainCitation":"(2013)","noteIndex":0},"citationItems":[{"id":451,"uris":["http://zotero.org/users/14693029/items/IF6RZVIW"],"itemData":{"id":451,"type":"webpage","container-title":"Open Thinking","title":"Identity, love, and catfishing","URL":"https://educationaltechnology.ca/2393/","author":[{"family":"Couros","given":"Alec"}],"accessed":{"date-parts":[["2024",8,9]]},"issued":{"date-parts":[["2013",9,15]]}},"label":"page","suppress-author":true}],"schema":"https://github.com/citation-style-language/schema/raw/master/csl-citation.json"} </w:instrText>
            </w:r>
            <w:r w:rsidRPr="6BE45A7C">
              <w:rPr>
                <w:rStyle w:val="Hyperlink"/>
              </w:rPr>
              <w:fldChar w:fldCharType="separate"/>
            </w:r>
            <w:r w:rsidR="476C3ECA" w:rsidRPr="6BE45A7C">
              <w:rPr>
                <w:rFonts w:ascii="Aptos" w:hAnsi="Aptos"/>
              </w:rPr>
              <w:t>(2013)</w:t>
            </w:r>
            <w:r w:rsidRPr="6BE45A7C">
              <w:rPr>
                <w:rStyle w:val="Hyperlink"/>
              </w:rPr>
              <w:fldChar w:fldCharType="end"/>
            </w:r>
          </w:p>
          <w:p w14:paraId="4E9E8821" w14:textId="5FA00A7F" w:rsidR="00C46D2B" w:rsidRDefault="00C46D2B" w:rsidP="6BE45A7C">
            <w:pPr>
              <w:pStyle w:val="ListBullet2"/>
            </w:pPr>
            <w:hyperlink r:id="rId71">
              <w:r w:rsidR="6F0B23FC" w:rsidRPr="6BE45A7C">
                <w:rPr>
                  <w:rStyle w:val="Hyperlink"/>
                </w:rPr>
                <w:t>Would the Real ‘Alec Couros’ Please Stand Up</w:t>
              </w:r>
            </w:hyperlink>
            <w:r w:rsidR="476C3ECA" w:rsidRPr="6BE45A7C">
              <w:rPr>
                <w:rStyle w:val="Hyperlink"/>
                <w:i w:val="0"/>
              </w:rPr>
              <w:t xml:space="preserve"> </w:t>
            </w:r>
            <w:r w:rsidRPr="6BE45A7C">
              <w:rPr>
                <w:rStyle w:val="Hyperlink"/>
                <w:i w:val="0"/>
              </w:rPr>
              <w:fldChar w:fldCharType="begin"/>
            </w:r>
            <w:r w:rsidRPr="6BE45A7C">
              <w:rPr>
                <w:rStyle w:val="Hyperlink"/>
                <w:i w:val="0"/>
              </w:rPr>
              <w:instrText xml:space="preserve"> ADDIN ZOTERO_ITEM CSL_CITATION {"citationID":"27i7Z6f6","properties":{"formattedCitation":"(2014)","plainCitation":"(2014)","noteIndex":0},"citationItems":[{"id":453,"uris":["http://zotero.org/users/14693029/items/RX5YBB4I"],"itemData":{"id":453,"type":"webpage","abstract":"Last September, I wrote a post about how scammers had been using my photos to lure women into online, romantic relationships for the purpose of ‘borrowing’ or extorting money. Since tha…","container-title":"Open Thinking","language":"en","title":"Would the real ‘Alec Couros’ please stand up?","URL":"https://educationaltechnology.ca/2466/","author":[{"family":"Couros","given":"Alec"}],"accessed":{"date-parts":[["2024",8,9]]},"issued":{"date-parts":[["2014",4,3]]}},"label":"page","suppress-author":true}],"schema":"https://github.com/citation-style-language/schema/raw/master/csl-citation.json"} </w:instrText>
            </w:r>
            <w:r w:rsidRPr="6BE45A7C">
              <w:rPr>
                <w:rStyle w:val="Hyperlink"/>
                <w:i w:val="0"/>
              </w:rPr>
              <w:fldChar w:fldCharType="separate"/>
            </w:r>
            <w:r w:rsidR="22F69407" w:rsidRPr="6BE45A7C">
              <w:rPr>
                <w:rFonts w:ascii="Aptos" w:hAnsi="Aptos"/>
              </w:rPr>
              <w:t>(2014)</w:t>
            </w:r>
            <w:r w:rsidRPr="6BE45A7C">
              <w:rPr>
                <w:rStyle w:val="Hyperlink"/>
                <w:i w:val="0"/>
              </w:rPr>
              <w:fldChar w:fldCharType="end"/>
            </w:r>
          </w:p>
          <w:p w14:paraId="4E9E8822" w14:textId="68DD10B8" w:rsidR="00C46D2B" w:rsidRDefault="00C46D2B" w:rsidP="6BE45A7C">
            <w:pPr>
              <w:pStyle w:val="ListBullet"/>
            </w:pPr>
            <w:r w:rsidRPr="005D3729">
              <w:rPr>
                <w:kern w:val="2"/>
                <w:lang w:val="en-CA"/>
                <w14:ligatures w14:val="standardContextual"/>
              </w:rPr>
              <w:t>Visit</w:t>
            </w:r>
            <w:r w:rsidR="3ED0DD12" w:rsidRPr="005D3729">
              <w:t xml:space="preserve"> </w:t>
            </w:r>
            <w:r w:rsidR="3ED0DD12">
              <w:t>this website that reports o</w:t>
            </w:r>
            <w:r w:rsidR="5BCCF2B8">
              <w:t>nline scams</w:t>
            </w:r>
            <w:r>
              <w:t xml:space="preserve">: </w:t>
            </w:r>
            <w:hyperlink r:id="rId72">
              <w:r w:rsidR="5BCCF2B8">
                <w:rPr>
                  <w:rStyle w:val="Hyperlink"/>
                </w:rPr>
                <w:t>ScamDigger Forum</w:t>
              </w:r>
            </w:hyperlink>
            <w:r w:rsidR="45E34380">
              <w:rPr>
                <w:rStyle w:val="Hyperlink"/>
              </w:rPr>
              <w:t xml:space="preserve"> </w:t>
            </w:r>
            <w:r w:rsidR="00B952C7">
              <w:rPr>
                <w:rStyle w:val="Hyperlink"/>
              </w:rPr>
              <w:fldChar w:fldCharType="begin"/>
            </w:r>
            <w:r w:rsidR="00456DAD">
              <w:rPr>
                <w:rStyle w:val="Hyperlink"/>
              </w:rPr>
              <w:instrText xml:space="preserve"> ADDIN ZOTERO_ITEM CSL_CITATION {"citationID":"uZt7vITk","properties":{"formattedCitation":"(n.d.)","plainCitation":"(n.d.)","noteIndex":0},"citationItems":[{"id":455,"uris":["http://zotero.org/users/14693029/items/5IFUNSZV"],"itemData":{"id":455,"type":"webpage","title":"ScamDigger Forum","URL":"https://scamdigger.com/forum/","author":[{"family":"ScamDigger Forum","given":""}]},"label":"page","suppress-author":true}],"schema":"https://github.com/citation-style-language/schema/raw/master/csl-citation.json"} </w:instrText>
            </w:r>
            <w:r w:rsidR="00B952C7">
              <w:rPr>
                <w:rStyle w:val="Hyperlink"/>
              </w:rPr>
              <w:fldChar w:fldCharType="separate"/>
            </w:r>
            <w:r w:rsidR="63CD2D9F" w:rsidRPr="00B952C7">
              <w:rPr>
                <w:rFonts w:ascii="Aptos" w:hAnsi="Aptos"/>
              </w:rPr>
              <w:t>(n.d.)</w:t>
            </w:r>
            <w:r w:rsidR="00B952C7">
              <w:rPr>
                <w:rStyle w:val="Hyperlink"/>
              </w:rPr>
              <w:fldChar w:fldCharType="end"/>
            </w:r>
            <w:r w:rsidR="329FA358">
              <w:rPr>
                <w:rStyle w:val="Hyperlink"/>
              </w:rPr>
              <w:t>.</w:t>
            </w:r>
          </w:p>
          <w:p w14:paraId="1E651FF0" w14:textId="77777777" w:rsidR="00653075" w:rsidRDefault="00C46D2B">
            <w:pPr>
              <w:pStyle w:val="ListBullet"/>
            </w:pPr>
            <w:r w:rsidRPr="00B952C7">
              <w:rPr>
                <w:b/>
                <w:bCs/>
                <w:kern w:val="2"/>
                <w:lang w:val="en-CA"/>
                <w14:ligatures w14:val="standardContextual"/>
              </w:rPr>
              <w:t>Watch</w:t>
            </w:r>
            <w:r>
              <w:t xml:space="preserve">: </w:t>
            </w:r>
          </w:p>
          <w:p w14:paraId="4E9E8823" w14:textId="6C398484" w:rsidR="00C46D2B" w:rsidRDefault="006C0424" w:rsidP="00653075">
            <w:pPr>
              <w:pStyle w:val="ListBullet2"/>
            </w:pPr>
            <w:hyperlink r:id="rId73">
              <w:r w:rsidR="6F0B23FC" w:rsidRPr="6BE45A7C">
                <w:rPr>
                  <w:rStyle w:val="Hyperlink"/>
                </w:rPr>
                <w:t>How to Detect a Facebook Scammer with Google Reverse Image Search</w:t>
              </w:r>
            </w:hyperlink>
            <w:r w:rsidR="6F0B23FC">
              <w:t xml:space="preserve"> </w:t>
            </w:r>
            <w:r>
              <w:fldChar w:fldCharType="begin"/>
            </w:r>
            <w:r>
              <w:instrText xml:space="preserve"> ADDIN ZOTERO_ITEM CSL_CITATION {"citationID":"Fiha3Cuz","properties":{"formattedCitation":"(2014)","plainCitation":"(2014)","noteIndex":0},"citationItems":[{"id":457,"uris":["http://zotero.org/users/14693029/items/4EIMSX7P"],"itemData":{"id":457,"type":"motion_picture","abstract":"This video appears in this blog post: http://educationaltechnology.ca/couro...\n\nThere are many unethical individuals who use photographs from the web to build fake profiles and then scam others for money. This is one method that can be used to help to verify the true identity of someone you may have met on a social networking site.\n\nThis is not 100% effective in all cases, but it is another tool that may be useful.","medium":"Video","note":"author: Educational Technology ||","publisher":"YouTube","title":"How to detect a Facebook scammer with Google reverse image search","URL":"https://www.youtube.com/watch?v=s6Q4U8DvJH8","issued":{"date-parts":[["2014",4,3]]}},"label":"page","suppress-author":true}],"schema":"https://github.com/citation-style-language/schema/raw/master/csl-citation.json"} </w:instrText>
            </w:r>
            <w:r>
              <w:fldChar w:fldCharType="separate"/>
            </w:r>
            <w:r w:rsidR="22F69407" w:rsidRPr="6BE45A7C">
              <w:rPr>
                <w:rFonts w:ascii="Aptos" w:hAnsi="Aptos"/>
              </w:rPr>
              <w:t>(2014)</w:t>
            </w:r>
            <w:r>
              <w:fldChar w:fldCharType="end"/>
            </w:r>
          </w:p>
          <w:p w14:paraId="4E9E8824" w14:textId="77777777" w:rsidR="00C46D2B" w:rsidRDefault="00450EEF">
            <w:pPr>
              <w:pStyle w:val="FirstParagraph"/>
            </w:pPr>
            <w:hyperlink r:id="rId74">
              <w:r w:rsidR="00C46D2B">
                <w:rPr>
                  <w:rStyle w:val="Hyperlink"/>
                </w:rPr>
                <w:t>https://www.youtube-nocookie.com/embed/s6Q4U8DvJH8</w:t>
              </w:r>
            </w:hyperlink>
          </w:p>
          <w:p w14:paraId="51748D2A" w14:textId="78153F70" w:rsidR="001912B7" w:rsidRDefault="00C46D2B">
            <w:pPr>
              <w:pStyle w:val="BodyText"/>
            </w:pPr>
            <w:r>
              <w:t xml:space="preserve">Optional reading: </w:t>
            </w:r>
            <w:r w:rsidR="751702BF">
              <w:t>(</w:t>
            </w:r>
            <w:r w:rsidR="45E34380">
              <w:t>e</w:t>
            </w:r>
            <w:r w:rsidR="751702BF">
              <w:t>xpletive warning)</w:t>
            </w:r>
          </w:p>
          <w:p w14:paraId="4E9E8825" w14:textId="4E7B8A05" w:rsidR="00C46D2B" w:rsidRDefault="006C0424" w:rsidP="6BE45A7C">
            <w:pPr>
              <w:pStyle w:val="ListBullet2"/>
            </w:pPr>
            <w:hyperlink r:id="rId75">
              <w:r w:rsidR="00C46D2B" w:rsidRPr="6BE45A7C">
                <w:rPr>
                  <w:rStyle w:val="Hyperlink"/>
                </w:rPr>
                <w:t xml:space="preserve">Facebook as </w:t>
              </w:r>
              <w:r w:rsidR="751702BF" w:rsidRPr="6BE45A7C">
                <w:rPr>
                  <w:rStyle w:val="Hyperlink"/>
                </w:rPr>
                <w:t>C</w:t>
              </w:r>
              <w:r w:rsidR="00C46D2B" w:rsidRPr="6BE45A7C">
                <w:rPr>
                  <w:rStyle w:val="Hyperlink"/>
                </w:rPr>
                <w:t xml:space="preserve">atfish </w:t>
              </w:r>
              <w:r w:rsidR="751702BF" w:rsidRPr="6BE45A7C">
                <w:rPr>
                  <w:rStyle w:val="Hyperlink"/>
                </w:rPr>
                <w:t>P</w:t>
              </w:r>
              <w:r w:rsidR="00C46D2B" w:rsidRPr="6BE45A7C">
                <w:rPr>
                  <w:rStyle w:val="Hyperlink"/>
                </w:rPr>
                <w:t xml:space="preserve">aradise: Its </w:t>
              </w:r>
              <w:r w:rsidR="751702BF" w:rsidRPr="6BE45A7C">
                <w:rPr>
                  <w:rStyle w:val="Hyperlink"/>
                </w:rPr>
                <w:t>C</w:t>
              </w:r>
              <w:r w:rsidR="00C46D2B" w:rsidRPr="6BE45A7C">
                <w:rPr>
                  <w:rStyle w:val="Hyperlink"/>
                </w:rPr>
                <w:t xml:space="preserve">ommunity </w:t>
              </w:r>
              <w:r w:rsidR="751702BF" w:rsidRPr="6BE45A7C">
                <w:rPr>
                  <w:rStyle w:val="Hyperlink"/>
                </w:rPr>
                <w:t>S</w:t>
              </w:r>
              <w:r w:rsidR="00C46D2B" w:rsidRPr="6BE45A7C">
                <w:rPr>
                  <w:rStyle w:val="Hyperlink"/>
                </w:rPr>
                <w:t xml:space="preserve">tandards </w:t>
              </w:r>
              <w:r w:rsidR="751702BF" w:rsidRPr="6BE45A7C">
                <w:rPr>
                  <w:rStyle w:val="Hyperlink"/>
                </w:rPr>
                <w:t>W</w:t>
              </w:r>
              <w:r w:rsidR="00C46D2B" w:rsidRPr="6BE45A7C">
                <w:rPr>
                  <w:rStyle w:val="Hyperlink"/>
                </w:rPr>
                <w:t xml:space="preserve">ears the </w:t>
              </w:r>
              <w:r w:rsidR="751702BF" w:rsidRPr="6BE45A7C">
                <w:rPr>
                  <w:rStyle w:val="Hyperlink"/>
                </w:rPr>
                <w:t>C</w:t>
              </w:r>
              <w:r w:rsidR="00C46D2B" w:rsidRPr="6BE45A7C">
                <w:rPr>
                  <w:rStyle w:val="Hyperlink"/>
                </w:rPr>
                <w:t xml:space="preserve">one of </w:t>
              </w:r>
              <w:r w:rsidR="751702BF" w:rsidRPr="6BE45A7C">
                <w:rPr>
                  <w:rStyle w:val="Hyperlink"/>
                </w:rPr>
                <w:t>S</w:t>
              </w:r>
              <w:r w:rsidR="00C46D2B" w:rsidRPr="6BE45A7C">
                <w:rPr>
                  <w:rStyle w:val="Hyperlink"/>
                </w:rPr>
                <w:t>hame</w:t>
              </w:r>
            </w:hyperlink>
            <w:r w:rsidR="27FC417B" w:rsidRPr="6BE45A7C">
              <w:rPr>
                <w:rStyle w:val="Hyperlink"/>
              </w:rPr>
              <w:t xml:space="preserve"> </w:t>
            </w:r>
            <w:r w:rsidRPr="6BE45A7C">
              <w:rPr>
                <w:rStyle w:val="Hyperlink"/>
              </w:rPr>
              <w:fldChar w:fldCharType="begin"/>
            </w:r>
            <w:r w:rsidRPr="6BE45A7C">
              <w:rPr>
                <w:rStyle w:val="Hyperlink"/>
              </w:rPr>
              <w:instrText xml:space="preserve"> ADDIN ZOTERO_ITEM CSL_CITATION {"citationID":"9WOa2kJY","properties":{"formattedCitation":"(2015)","plainCitation":"(2015)","noteIndex":0},"citationItems":[{"id":458,"uris":["http://zotero.org/users/14693029/items/CW5BBGAV"],"itemData":{"id":458,"type":"webpage","container-title":"[Video]. YouTube","title":"Facebook as catfish paradise: Its community standards wears the cone of shame","URL":"https://cogdogblog.com/2015/10/facebook-as-catfish-paradise-its-community-standards-wears-the-cone-of-shame/","author":[{"family":"CogDogBlog","given":""}],"accessed":{"date-parts":[["2024",8,9]]},"issued":{"date-parts":[["2015",10,11]]}},"label":"page","suppress-author":true}],"schema":"https://github.com/citation-style-language/schema/raw/master/csl-citation.json"} </w:instrText>
            </w:r>
            <w:r w:rsidRPr="6BE45A7C">
              <w:rPr>
                <w:rStyle w:val="Hyperlink"/>
              </w:rPr>
              <w:fldChar w:fldCharType="separate"/>
            </w:r>
            <w:r w:rsidR="27FC417B" w:rsidRPr="6BE45A7C">
              <w:rPr>
                <w:rFonts w:ascii="Aptos" w:hAnsi="Aptos"/>
              </w:rPr>
              <w:t>(2015)</w:t>
            </w:r>
            <w:r w:rsidRPr="6BE45A7C">
              <w:rPr>
                <w:rStyle w:val="Hyperlink"/>
              </w:rPr>
              <w:fldChar w:fldCharType="end"/>
            </w:r>
          </w:p>
          <w:p w14:paraId="4E9E8826" w14:textId="77777777" w:rsidR="00C46D2B" w:rsidRDefault="00C46D2B">
            <w:pPr>
              <w:pStyle w:val="BodyText"/>
              <w:spacing w:after="16"/>
            </w:pPr>
            <w:r>
              <w:t>Feel free to share personal reflections on the phenomenon of online impersonation by posting a comment on Discourse.</w:t>
            </w:r>
          </w:p>
        </w:tc>
      </w:tr>
    </w:tbl>
    <w:p w14:paraId="4E9E8828" w14:textId="77777777" w:rsidR="00C46D2B" w:rsidRDefault="00C46D2B">
      <w:pPr>
        <w:pStyle w:val="Heading3"/>
      </w:pPr>
      <w:bookmarkStart w:id="31" w:name="internet-trolling"/>
      <w:bookmarkEnd w:id="30"/>
      <w:r>
        <w:t>Internet Trolling</w:t>
      </w:r>
    </w:p>
    <w:p w14:paraId="4E9E8829" w14:textId="26E21B8A" w:rsidR="00C46D2B" w:rsidRDefault="00C46D2B">
      <w:pPr>
        <w:pStyle w:val="BlockText"/>
      </w:pPr>
      <w:r>
        <w:t>Sometimes trolls live under bridges. But not everyone living under a bridge is a troll.</w:t>
      </w:r>
      <w:r w:rsidR="003321C2">
        <w:t xml:space="preserve"> </w:t>
      </w:r>
      <w:r>
        <w:fldChar w:fldCharType="begin"/>
      </w:r>
      <w:r>
        <w:instrText xml:space="preserve"> ADDIN ZOTERO_ITEM CSL_CITATION {"citationID":"qg7kqywo","properties":{"formattedCitation":"(Wikimedia Foundations, n.d.)","plainCitation":"(Wikimedia Foundations, n.d.)","noteIndex":0},"citationItems":[{"id":344,"uris":["http://zotero.org/users/14693029/items/H6EIYPB3"],"itemData":{"id":344,"type":"webpage","container-title":"Wikimedia: MetaWiki","title":"What is a troll?","URL":"https://meta.wikimedia.org/wiki/What_is_a_troll%3F","author":[{"family":"Wikimedia Foundations","given":""}]},"label":"page"}],"schema":"https://github.com/citation-style-language/schema/raw/master/csl-citation.json"} </w:instrText>
      </w:r>
      <w:r>
        <w:fldChar w:fldCharType="separate"/>
      </w:r>
      <w:r w:rsidR="009D5D1D" w:rsidRPr="6BE45A7C">
        <w:rPr>
          <w:rFonts w:ascii="Aptos" w:hAnsi="Aptos"/>
        </w:rPr>
        <w:t>(Wikimedia Foundations, n.d.)</w:t>
      </w:r>
      <w:r>
        <w:fldChar w:fldCharType="end"/>
      </w:r>
    </w:p>
    <w:p w14:paraId="4E9E882B" w14:textId="2826B426" w:rsidR="00C46D2B" w:rsidRDefault="00C46D2B">
      <w:pPr>
        <w:pStyle w:val="FirstParagraph"/>
      </w:pPr>
      <w:r>
        <w:t xml:space="preserve">It is estimated that that the </w:t>
      </w:r>
      <w:r w:rsidR="00201658">
        <w:t>i</w:t>
      </w:r>
      <w:r>
        <w:t>nternet has about 5.473 billion users, almost half the population of the world</w:t>
      </w:r>
      <w:r w:rsidR="0082300C">
        <w:t xml:space="preserve"> </w:t>
      </w:r>
      <w:r w:rsidR="0082300C">
        <w:fldChar w:fldCharType="begin"/>
      </w:r>
      <w:r w:rsidR="0082300C">
        <w:instrText xml:space="preserve"> ADDIN ZOTERO_ITEM CSL_CITATION {"citationID":"nTwnFDdo","properties":{"formattedCitation":"(Tsvetkova, 2023)","plainCitation":"(Tsvetkova, 2023)","noteIndex":0},"citationItems":[{"id":345,"uris":["http://zotero.org/users/14693029/items/9ME7RJLY"],"itemData":{"id":345,"type":"webpage","container-title":"Brandwatch","title":"99 Amazing social media statistics and facts","URL":"https://www.brandwatch.com/blog/amazing-social-media-statistics-and-facts/","author":[{"family":"Tsvetkova","given":"Roza"}],"accessed":{"date-parts":[["2024",8,6]]},"issued":{"date-parts":[["2023",3,8]]}}}],"schema":"https://github.com/citation-style-language/schema/raw/master/csl-citation.json"} </w:instrText>
      </w:r>
      <w:r w:rsidR="0082300C">
        <w:fldChar w:fldCharType="separate"/>
      </w:r>
      <w:r w:rsidR="0082300C" w:rsidRPr="0082300C">
        <w:rPr>
          <w:rFonts w:ascii="Aptos" w:hAnsi="Aptos"/>
        </w:rPr>
        <w:t>(Tsvetkova, 2023)</w:t>
      </w:r>
      <w:r w:rsidR="0082300C">
        <w:fldChar w:fldCharType="end"/>
      </w:r>
      <w:r>
        <w:t>￼. With the growing number of internet and social media users we are witnessing an increase in antisocial behaviour online.</w:t>
      </w:r>
    </w:p>
    <w:p w14:paraId="4E9E882C" w14:textId="0456DB91" w:rsidR="00C46D2B" w:rsidRDefault="00C46D2B">
      <w:pPr>
        <w:pStyle w:val="BodyText"/>
      </w:pPr>
      <w:r>
        <w:t>In this section we explore the phenomenon of internet trolling and strategies for managing disruptive online behaviour</w:t>
      </w:r>
      <w:r w:rsidR="00D4755C">
        <w:t>,</w:t>
      </w:r>
      <w:r>
        <w:t xml:space="preserve"> taking the communication context into account.</w:t>
      </w:r>
    </w:p>
    <w:p w14:paraId="4E9E882D" w14:textId="6EFE40CA" w:rsidR="00C46D2B" w:rsidRDefault="00E80E8A">
      <w:pPr>
        <w:pStyle w:val="BlockText"/>
      </w:pPr>
      <w:bookmarkStart w:id="32" w:name="troll"/>
      <w:r>
        <w:t xml:space="preserve">In slang, a troll is a person who posts deliberately offensive or provocative messages online (such as in social media, a newsgroup, a forum, a chat room, an online video game) or who performs similar behaviors in real life. The methods and motivations of trolls can range from benign to sadistic. These messages can be inflammatory, insincere, digressive, extraneous, or off-topic, and may have the intent of provoking others into displaying emotional responses, or manipulating others' perception, thus </w:t>
      </w:r>
      <w:r>
        <w:lastRenderedPageBreak/>
        <w:t>acting as a bully or a provocateur. The behavior is typically for the troll's amusement, or to achieve a specific result such as disrupting a rival's online activities or purposefully causing confusion or harm to others</w:t>
      </w:r>
      <w:r w:rsidR="00C46D2B">
        <w:t>.</w:t>
      </w:r>
      <w:r>
        <w:t xml:space="preserve"> </w:t>
      </w:r>
      <w:r>
        <w:fldChar w:fldCharType="begin"/>
      </w:r>
      <w:r>
        <w:instrText xml:space="preserve"> ADDIN ZOTERO_ITEM CSL_CITATION {"citationID":"P1tggO6b","properties":{"formattedCitation":"(\\uc0\\u8220{}Troll (Slang),\\uc0\\u8221{} 2024)","plainCitation":"(“Troll (Slang),” 2024)","noteIndex":0},"citationItems":[{"id":347,"uris":["http://zotero.org/users/14693029/items/CPG45WK3"],"itemData":{"id":347,"type":"entry-encyclopedia","abstract":"In slang, a troll is a person who posts deliberately offensive or provocative messages online (such as in social media, a newsgroup, a forum, a chat room, an online video game) or who performs similar behaviors in real life. The methods and motivations of trolls can range from benign to sadistic. These messages can be inflammatory, insincere, digressive, extraneous, or off-topic, and may have the intent of provoking others into displaying emotional responses, or manipulating others' perception, thus acting as a bully or a provocateur. The behavior is typically for the troll's amusement, or to achieve a specific result such as disrupting a rival's online activities or purposefully causing confusion or harm to other people. Trolling behaviors involve tactical aggression to incite emotional responses, which can adversely affect the target's well-being.\nIn this context, the noun and the verb forms of \"troll\" are frequently associated with Internet discourse. Recently, media attention has equated trolling with online harassment. The Courier-Mail and The Today Show have used \"troll\" to mean \"a person who defaces Internet tribute sites with the aim of causing grief to families\". In addition, depictions of trolling have been included in popular fictional works, such as the HBO television program The Newsroom, in which a main character encounters harassing persons online and tries to infiltrate their circles by posting negative sexual comments.","container-title":"Wikipedia","language":"en","license":"Creative Commons Attribution-ShareAlike License","note":"Page Version ID: 1237180443","source":"Wikipedia","title":"Troll (Slang)","URL":"https://en.wikipedia.org/w/index.php?title=Troll_(slang)&amp;oldid=1237180443","accessed":{"date-parts":[["2024",8,6]]},"issued":{"date-parts":[["2024",7,28]]}}}],"schema":"https://github.com/citation-style-language/schema/raw/master/csl-citation.json"} </w:instrText>
      </w:r>
      <w:r>
        <w:fldChar w:fldCharType="separate"/>
      </w:r>
      <w:r w:rsidR="00B17C25" w:rsidRPr="6BE45A7C">
        <w:rPr>
          <w:rFonts w:ascii="Aptos" w:hAnsi="Aptos" w:cs="Times New Roman"/>
        </w:rPr>
        <w:t>(“Troll (Slang),” 2024)</w:t>
      </w:r>
      <w:r>
        <w:fldChar w:fldCharType="end"/>
      </w:r>
    </w:p>
    <w:p w14:paraId="4E9E882E" w14:textId="77777777" w:rsidR="00C46D2B" w:rsidRDefault="00C46D2B">
      <w:pPr>
        <w:pStyle w:val="Heading3"/>
      </w:pPr>
      <w:bookmarkStart w:id="33" w:name="activity-trolling-in-social-media"/>
      <w:bookmarkEnd w:id="31"/>
      <w:bookmarkEnd w:id="32"/>
      <w:r>
        <w:t>6.3.8 Activity: Trolling in Social Media</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C46D2B" w14:paraId="4E9E883C" w14:textId="77777777" w:rsidTr="6BE45A7C">
        <w:trPr>
          <w:cantSplit/>
        </w:trPr>
        <w:tc>
          <w:tcPr>
            <w:tcW w:w="0" w:type="auto"/>
            <w:tcMar>
              <w:left w:w="144" w:type="dxa"/>
            </w:tcMar>
          </w:tcPr>
          <w:p w14:paraId="4E9E882F" w14:textId="77777777" w:rsidR="00C46D2B" w:rsidRDefault="00C46D2B">
            <w:pPr>
              <w:pStyle w:val="FirstParagraph"/>
              <w:spacing w:before="16" w:after="64"/>
            </w:pPr>
          </w:p>
          <w:p w14:paraId="4E9E8831" w14:textId="6C30698B" w:rsidR="00C46D2B" w:rsidDel="009D5D1D" w:rsidRDefault="074F633C" w:rsidP="6BE45A7C">
            <w:pPr>
              <w:pStyle w:val="ListBullet"/>
            </w:pPr>
            <w:r w:rsidRPr="002E4010">
              <w:rPr>
                <w:b/>
                <w:bCs/>
              </w:rPr>
              <w:t>Quiz</w:t>
            </w:r>
            <w:r>
              <w:t xml:space="preserve">: </w:t>
            </w:r>
            <w:r w:rsidR="00C46D2B">
              <w:t xml:space="preserve">Take the </w:t>
            </w:r>
            <w:hyperlink r:id="rId76">
              <w:r w:rsidR="00C46D2B">
                <w:rPr>
                  <w:rStyle w:val="Hyperlink"/>
                </w:rPr>
                <w:t>Spot the Troll</w:t>
              </w:r>
            </w:hyperlink>
            <w:r w:rsidR="00C46D2B">
              <w:t xml:space="preserve"> quiz</w:t>
            </w:r>
            <w:r w:rsidR="3E5B60EC">
              <w:t xml:space="preserve"> </w:t>
            </w:r>
            <w:r w:rsidR="00B264C0">
              <w:fldChar w:fldCharType="begin"/>
            </w:r>
            <w:r w:rsidR="00AC5568">
              <w:instrText xml:space="preserve"> ADDIN ZOTERO_ITEM CSL_CITATION {"citationID":"sVOKOxcj","properties":{"formattedCitation":"(n.d.)","plainCitation":"(n.d.)","noteIndex":0},"citationItems":[{"id":460,"uris":["http://zotero.org/users/14693029/items/5WPWYNJ9"],"itemData":{"id":460,"type":"webpage","abstract":"Learn the signs of online disinformation and internet trolls. The Spot the Troll quiz asks you to examine real social media profiles and posts and decide whether they are legitimate.","container-title":"Spot-the-Troll Quiz","language":"en-US","title":"Internet troll and disinformation quiz","URL":"https://spotthetroll.org/","author":[{"family":"Clemson University","given":""}]},"label":"page","suppress-author":true}],"schema":"https://github.com/citation-style-language/schema/raw/master/csl-citation.json"} </w:instrText>
            </w:r>
            <w:r w:rsidR="00B264C0">
              <w:fldChar w:fldCharType="separate"/>
            </w:r>
            <w:r w:rsidR="3E5B60EC" w:rsidRPr="009D5D1D">
              <w:rPr>
                <w:rFonts w:ascii="Aptos" w:hAnsi="Aptos"/>
              </w:rPr>
              <w:t>(n.d.)</w:t>
            </w:r>
            <w:r w:rsidR="00B264C0">
              <w:fldChar w:fldCharType="end"/>
            </w:r>
            <w:r w:rsidR="2E9E1FAA">
              <w:t>,</w:t>
            </w:r>
            <w:r w:rsidR="00C46D2B">
              <w:t xml:space="preserve"> which uses images of real social media content.</w:t>
            </w:r>
            <w:r w:rsidR="009D5D1D">
              <w:t xml:space="preserve"> </w:t>
            </w:r>
            <w:r w:rsidR="006B0BEB">
              <w:br/>
            </w:r>
            <w:r w:rsidR="00C46D2B">
              <w:t>How did you do? Did some of the profiles surprise you? Have you encountered these types of profiles on social media?</w:t>
            </w:r>
          </w:p>
          <w:p w14:paraId="4E9E8832" w14:textId="0ABAB6AF" w:rsidR="00C46D2B" w:rsidRDefault="00C46D2B" w:rsidP="6BE45A7C">
            <w:pPr>
              <w:pStyle w:val="ListBullet"/>
            </w:pPr>
            <w:r w:rsidRPr="00D133EF">
              <w:rPr>
                <w:b/>
                <w:bCs/>
                <w:kern w:val="2"/>
                <w:lang w:val="en-CA"/>
                <w14:ligatures w14:val="standardContextual"/>
              </w:rPr>
              <w:t>Read</w:t>
            </w:r>
            <w:r w:rsidR="2E9E1FAA">
              <w:t xml:space="preserve">: As you read </w:t>
            </w:r>
            <w:r>
              <w:t>the following, pay particular attention to strategies for dealing with trolling behaviour.</w:t>
            </w:r>
          </w:p>
          <w:p w14:paraId="4E9E8833" w14:textId="72B1C936" w:rsidR="00C46D2B" w:rsidRDefault="006C0424" w:rsidP="6BE45A7C">
            <w:pPr>
              <w:pStyle w:val="ListBullet2"/>
            </w:pPr>
            <w:hyperlink r:id="rId77">
              <w:r w:rsidR="207674A6" w:rsidRPr="6BE45A7C">
                <w:rPr>
                  <w:rStyle w:val="Hyperlink"/>
                </w:rPr>
                <w:t>Troll (Slang)</w:t>
              </w:r>
            </w:hyperlink>
            <w:r w:rsidR="727F4977" w:rsidRPr="6BE45A7C">
              <w:rPr>
                <w:rStyle w:val="Hyperlink"/>
              </w:rPr>
              <w:t xml:space="preserve"> </w:t>
            </w:r>
            <w:r w:rsidRPr="6BE45A7C">
              <w:rPr>
                <w:rStyle w:val="Hyperlink"/>
              </w:rPr>
              <w:fldChar w:fldCharType="begin"/>
            </w:r>
            <w:r w:rsidRPr="6BE45A7C">
              <w:rPr>
                <w:rStyle w:val="Hyperlink"/>
              </w:rPr>
              <w:instrText xml:space="preserve"> ADDIN ZOTERO_ITEM CSL_CITATION {"citationID":"GWapnHHE","properties":{"formattedCitation":"(2024)","plainCitation":"(2024)","noteIndex":0},"citationItems":[{"id":347,"uris":["http://zotero.org/users/14693029/items/CPG45WK3"],"itemData":{"id":347,"type":"entry-encyclopedia","abstract":"In slang, a troll is a person who posts deliberately offensive or provocative messages online (such as in social media, a newsgroup, a forum, a chat room, an online video game) or who performs similar behaviors in real life. The methods and motivations of trolls can range from benign to sadistic. These messages can be inflammatory, insincere, digressive, extraneous, or off-topic, and may have the intent of provoking others into displaying emotional responses, or manipulating others' perception, thus acting as a bully or a provocateur. The behavior is typically for the troll's amusement, or to achieve a specific result such as disrupting a rival's online activities or purposefully causing confusion or harm to other people. Trolling behaviors involve tactical aggression to incite emotional responses, which can adversely affect the target's well-being.\nIn this context, the noun and the verb forms of \"troll\" are frequently associated with Internet discourse. Recently, media attention has equated trolling with online harassment. The Courier-Mail and The Today Show have used \"troll\" to mean \"a person who defaces Internet tribute sites with the aim of causing grief to families\". In addition, depictions of trolling have been included in popular fictional works, such as the HBO television program The Newsroom, in which a main character encounters harassing persons online and tries to infiltrate their circles by posting negative sexual comments.","container-title":"Wikipedia","language":"en","license":"Creative Commons Attribution-ShareAlike License","note":"Page Version ID: 1237180443","source":"Wikipedia","title":"Troll (Slang)","URL":"https://en.wikipedia.org/w/index.php?title=Troll_(slang)&amp;oldid=1237180443","accessed":{"date-parts":[["2024",8,6]]},"issued":{"date-parts":[["2024",7,28]]}},"label":"page","suppress-author":true}],"schema":"https://github.com/citation-style-language/schema/raw/master/csl-citation.json"} </w:instrText>
            </w:r>
            <w:r w:rsidRPr="6BE45A7C">
              <w:rPr>
                <w:rStyle w:val="Hyperlink"/>
              </w:rPr>
              <w:fldChar w:fldCharType="separate"/>
            </w:r>
            <w:r w:rsidR="00B17C25" w:rsidRPr="6BE45A7C">
              <w:rPr>
                <w:rFonts w:ascii="Aptos" w:hAnsi="Aptos"/>
              </w:rPr>
              <w:t>(2024)</w:t>
            </w:r>
            <w:r w:rsidRPr="6BE45A7C">
              <w:rPr>
                <w:rStyle w:val="Hyperlink"/>
              </w:rPr>
              <w:fldChar w:fldCharType="end"/>
            </w:r>
          </w:p>
          <w:p w14:paraId="4E9E8834" w14:textId="4BD04906" w:rsidR="00C46D2B" w:rsidRDefault="006C0424" w:rsidP="6BE45A7C">
            <w:pPr>
              <w:pStyle w:val="ListBullet2"/>
            </w:pPr>
            <w:hyperlink r:id="rId78">
              <w:r w:rsidR="00C46D2B" w:rsidRPr="6BE45A7C">
                <w:rPr>
                  <w:rStyle w:val="Hyperlink"/>
                </w:rPr>
                <w:t xml:space="preserve"> What is a </w:t>
              </w:r>
              <w:r w:rsidR="735B6380" w:rsidRPr="6BE45A7C">
                <w:rPr>
                  <w:rStyle w:val="Hyperlink"/>
                </w:rPr>
                <w:t>T</w:t>
              </w:r>
              <w:r w:rsidR="00C46D2B" w:rsidRPr="6BE45A7C">
                <w:rPr>
                  <w:rStyle w:val="Hyperlink"/>
                </w:rPr>
                <w:t>roll?</w:t>
              </w:r>
            </w:hyperlink>
            <w:r w:rsidR="735B6380" w:rsidRPr="6BE45A7C">
              <w:rPr>
                <w:rStyle w:val="Hyperlink"/>
              </w:rPr>
              <w:t xml:space="preserve"> </w:t>
            </w:r>
            <w:r w:rsidRPr="6BE45A7C">
              <w:rPr>
                <w:rStyle w:val="Hyperlink"/>
              </w:rPr>
              <w:fldChar w:fldCharType="begin"/>
            </w:r>
            <w:r w:rsidRPr="6BE45A7C">
              <w:rPr>
                <w:rStyle w:val="Hyperlink"/>
              </w:rPr>
              <w:instrText xml:space="preserve"> ADDIN ZOTERO_ITEM CSL_CITATION {"citationID":"59kt7GdH","properties":{"formattedCitation":"(n.d.)","plainCitation":"(n.d.)","noteIndex":0},"citationItems":[{"id":344,"uris":["http://zotero.org/users/14693029/items/H6EIYPB3"],"itemData":{"id":344,"type":"webpage","container-title":"Wikimedia: MetaWiki","title":"What is a troll?","URL":"https://meta.wikimedia.org/wiki/What_is_a_troll%3F","author":[{"family":"Wikimedia Foundations","given":""}]},"label":"page","suppress-author":true}],"schema":"https://github.com/citation-style-language/schema/raw/master/csl-citation.json"} </w:instrText>
            </w:r>
            <w:r w:rsidRPr="6BE45A7C">
              <w:rPr>
                <w:rStyle w:val="Hyperlink"/>
              </w:rPr>
              <w:fldChar w:fldCharType="separate"/>
            </w:r>
            <w:r w:rsidR="735B6380" w:rsidRPr="6BE45A7C">
              <w:rPr>
                <w:rFonts w:ascii="Aptos" w:hAnsi="Aptos"/>
              </w:rPr>
              <w:t>(n.d.)</w:t>
            </w:r>
            <w:r w:rsidRPr="6BE45A7C">
              <w:rPr>
                <w:rStyle w:val="Hyperlink"/>
              </w:rPr>
              <w:fldChar w:fldCharType="end"/>
            </w:r>
          </w:p>
          <w:p w14:paraId="4E9E8835" w14:textId="11B653F3" w:rsidR="00C46D2B" w:rsidRDefault="006C0424" w:rsidP="6BE45A7C">
            <w:pPr>
              <w:pStyle w:val="ListBullet2"/>
            </w:pPr>
            <w:hyperlink r:id="rId79">
              <w:r w:rsidR="00C46D2B" w:rsidRPr="6BE45A7C">
                <w:rPr>
                  <w:rStyle w:val="Hyperlink"/>
                </w:rPr>
                <w:t xml:space="preserve">Internet Trolling: How </w:t>
              </w:r>
              <w:r w:rsidR="442AEF1F" w:rsidRPr="6BE45A7C">
                <w:rPr>
                  <w:rStyle w:val="Hyperlink"/>
                </w:rPr>
                <w:t>d</w:t>
              </w:r>
              <w:r w:rsidR="00C46D2B" w:rsidRPr="6BE45A7C">
                <w:rPr>
                  <w:rStyle w:val="Hyperlink"/>
                </w:rPr>
                <w:t xml:space="preserve">o </w:t>
              </w:r>
              <w:r w:rsidR="442AEF1F" w:rsidRPr="6BE45A7C">
                <w:rPr>
                  <w:rStyle w:val="Hyperlink"/>
                </w:rPr>
                <w:t>y</w:t>
              </w:r>
              <w:r w:rsidR="00C46D2B" w:rsidRPr="6BE45A7C">
                <w:rPr>
                  <w:rStyle w:val="Hyperlink"/>
                </w:rPr>
                <w:t>ou Spot a Real Troll?</w:t>
              </w:r>
            </w:hyperlink>
            <w:r w:rsidR="735B6380">
              <w:t xml:space="preserve"> </w:t>
            </w:r>
            <w:r>
              <w:fldChar w:fldCharType="begin"/>
            </w:r>
            <w:r>
              <w:instrText xml:space="preserve"> ADDIN ZOTERO_ITEM CSL_CITATION {"citationID":"4k1a0cDV","properties":{"formattedCitation":"(2024)","plainCitation":"(2024)","noteIndex":0},"citationItems":[{"id":464,"uris":["http://zotero.org/users/14693029/items/G5YJPP2K"],"itemData":{"id":464,"type":"webpage","abstract":"Internet trolling is when someone makes unsolicited and often controversial comments in internet forums designed to provoke reactions from readers.","container-title":"Lifewire","language":"en","note":"section: Lifewire","title":"Here's what you need to know about internet trolling","URL":"https://www.lifewire.com/what-is-internet-trolling-3485891","author":[{"family":"Moreau","given":"Elise"}],"accessed":{"date-parts":[["2024",8,9]]},"issued":{"date-parts":[["2024",5,1]]}},"label":"page","suppress-author":true}],"schema":"https://github.com/citation-style-language/schema/raw/master/csl-citation.json"} </w:instrText>
            </w:r>
            <w:r>
              <w:fldChar w:fldCharType="separate"/>
            </w:r>
            <w:r w:rsidR="7E900298" w:rsidRPr="6BE45A7C">
              <w:rPr>
                <w:rFonts w:ascii="Aptos" w:hAnsi="Aptos"/>
              </w:rPr>
              <w:t>(2024)</w:t>
            </w:r>
            <w:r>
              <w:fldChar w:fldCharType="end"/>
            </w:r>
          </w:p>
          <w:p w14:paraId="1A342700" w14:textId="77777777" w:rsidR="00653075" w:rsidRDefault="00C46D2B">
            <w:pPr>
              <w:pStyle w:val="ListBullet"/>
            </w:pPr>
            <w:r w:rsidRPr="0046798F">
              <w:rPr>
                <w:b/>
                <w:bCs/>
                <w:kern w:val="2"/>
                <w:lang w:val="en-CA"/>
                <w14:ligatures w14:val="standardContextual"/>
              </w:rPr>
              <w:t>Watch</w:t>
            </w:r>
            <w:r w:rsidR="7E900298" w:rsidRPr="006E66A1">
              <w:rPr>
                <w:kern w:val="2"/>
                <w:lang w:val="en-CA"/>
                <w14:ligatures w14:val="standardContextual"/>
              </w:rPr>
              <w:t>:</w:t>
            </w:r>
            <w:r w:rsidRPr="006E66A1">
              <w:t xml:space="preserve"> </w:t>
            </w:r>
          </w:p>
          <w:p w14:paraId="4E9E8836" w14:textId="7C9C7B53" w:rsidR="00C46D2B" w:rsidRDefault="006C0424" w:rsidP="00653075">
            <w:pPr>
              <w:pStyle w:val="ListBullet2"/>
            </w:pPr>
            <w:hyperlink r:id="rId80">
              <w:r w:rsidR="008B5341">
                <w:rPr>
                  <w:rStyle w:val="Hyperlink"/>
                  <w:iCs/>
                </w:rPr>
                <w:t>The Secret Confessions of an Internet Troll</w:t>
              </w:r>
            </w:hyperlink>
            <w:r w:rsidR="00C46D2B">
              <w:t xml:space="preserve"> </w:t>
            </w:r>
            <w:r w:rsidR="006E66A1">
              <w:fldChar w:fldCharType="begin"/>
            </w:r>
            <w:r w:rsidR="00EE5006">
              <w:instrText xml:space="preserve"> ADDIN ZOTERO_ITEM CSL_CITATION {"citationID":"17TPDEwa","properties":{"formattedCitation":"(2016)","plainCitation":"(2016)","noteIndex":0},"citationItems":[{"id":466,"uris":["http://zotero.org/users/14693029/items/P76ULCRD"],"itemData":{"id":466,"type":"motion_picture","abstract":"An internet troll sitting in a chair confessing things about internet trolling in a creepy mask.\n\nWATCH NEXT:\nMartin Shkreli on Drug Price Hikes and Playing the World’s Villain: http://bit.ly/20G202f\n\nClick here to subscribe to VICE: http://bit.ly/Subscribe-to-VICE\n\nCheck out our full video catalog: http://bit.ly/VICE-Videos\nVideos, daily editorial and more: http://vice.com\nMore videos from the VICE network: https://www.fb.com/vicevideos\nLike VICE on Facebook: http://fb.com/vice\nFollow VICE on Twitter:   / vice  \nRead our Tumblr:   / vicemag  \nFollow us on Instagram:   / vice  \nCheck out our Pinterest:   / vicemag","medium":"Video","note":"author: VICE ||","publisher":"YouTube","title":"The secret confessions of an internet troll","URL":"https://www.youtube.com/watch?v=5BQp3V_34BE","accessed":{"date-parts":[["2024",8,9]]},"issued":{"date-parts":[["2016",2,9]]}},"label":"page","suppress-author":true}],"schema":"https://github.com/citation-style-language/schema/raw/master/csl-citation.json"} </w:instrText>
            </w:r>
            <w:r w:rsidR="006E66A1">
              <w:fldChar w:fldCharType="separate"/>
            </w:r>
            <w:r w:rsidR="006E66A1" w:rsidRPr="006E66A1">
              <w:rPr>
                <w:rFonts w:ascii="Aptos" w:hAnsi="Aptos"/>
              </w:rPr>
              <w:t>(2016)</w:t>
            </w:r>
            <w:r w:rsidR="006E66A1">
              <w:fldChar w:fldCharType="end"/>
            </w:r>
          </w:p>
          <w:p w14:paraId="4E9E8837" w14:textId="77777777" w:rsidR="00C46D2B" w:rsidRDefault="00450EEF">
            <w:pPr>
              <w:pStyle w:val="FirstParagraph"/>
            </w:pPr>
            <w:hyperlink r:id="rId81">
              <w:r w:rsidR="00C46D2B">
                <w:rPr>
                  <w:rStyle w:val="Hyperlink"/>
                </w:rPr>
                <w:t>https://www.youtube-nocookie.com/embed/5BQp3V_34BE</w:t>
              </w:r>
            </w:hyperlink>
          </w:p>
          <w:p w14:paraId="4E9E8838" w14:textId="214CCF25" w:rsidR="00C46D2B" w:rsidRPr="006B0BEB" w:rsidRDefault="58A656AB" w:rsidP="6BE45A7C">
            <w:pPr>
              <w:pStyle w:val="ListBullet"/>
            </w:pPr>
            <w:r w:rsidRPr="002E4010">
              <w:rPr>
                <w:b/>
                <w:bCs/>
              </w:rPr>
              <w:t>Annotate</w:t>
            </w:r>
            <w:r>
              <w:t xml:space="preserve">: </w:t>
            </w:r>
            <w:r w:rsidR="00C46D2B" w:rsidRPr="006B0BEB">
              <w:t>Read the following articles and add or reply to annotations on Hypothes.is</w:t>
            </w:r>
            <w:r>
              <w:t>,</w:t>
            </w:r>
            <w:r w:rsidR="00C46D2B" w:rsidRPr="006B0BEB">
              <w:t xml:space="preserve"> focusing on how the research relates to your own online experience. Remember to tag your posts using the course code: LDRS101.</w:t>
            </w:r>
          </w:p>
          <w:p w14:paraId="4E9E8839" w14:textId="1D35BC5C" w:rsidR="00C46D2B" w:rsidRDefault="00C46D2B" w:rsidP="6BE45A7C">
            <w:pPr>
              <w:pStyle w:val="ListBullet2"/>
            </w:pPr>
            <w:hyperlink r:id="rId82">
              <w:r w:rsidRPr="6BE45A7C">
                <w:rPr>
                  <w:rStyle w:val="Hyperlink"/>
                </w:rPr>
                <w:t xml:space="preserve">‘Don’t </w:t>
              </w:r>
              <w:r w:rsidR="519148E8" w:rsidRPr="6BE45A7C">
                <w:rPr>
                  <w:rStyle w:val="Hyperlink"/>
                </w:rPr>
                <w:t>F</w:t>
              </w:r>
              <w:r w:rsidRPr="6BE45A7C">
                <w:rPr>
                  <w:rStyle w:val="Hyperlink"/>
                </w:rPr>
                <w:t xml:space="preserve">eed the </w:t>
              </w:r>
              <w:r w:rsidR="519148E8" w:rsidRPr="6BE45A7C">
                <w:rPr>
                  <w:rStyle w:val="Hyperlink"/>
                </w:rPr>
                <w:t>T</w:t>
              </w:r>
              <w:r w:rsidRPr="6BE45A7C">
                <w:rPr>
                  <w:rStyle w:val="Hyperlink"/>
                </w:rPr>
                <w:t xml:space="preserve">rolls’ </w:t>
              </w:r>
              <w:r w:rsidR="519148E8" w:rsidRPr="6BE45A7C">
                <w:rPr>
                  <w:rStyle w:val="Hyperlink"/>
                </w:rPr>
                <w:t>R</w:t>
              </w:r>
              <w:r w:rsidRPr="6BE45A7C">
                <w:rPr>
                  <w:rStyle w:val="Hyperlink"/>
                </w:rPr>
                <w:t xml:space="preserve">eally is </w:t>
              </w:r>
              <w:r w:rsidR="519148E8" w:rsidRPr="6BE45A7C">
                <w:rPr>
                  <w:rStyle w:val="Hyperlink"/>
                </w:rPr>
                <w:t>G</w:t>
              </w:r>
              <w:r w:rsidRPr="6BE45A7C">
                <w:rPr>
                  <w:rStyle w:val="Hyperlink"/>
                </w:rPr>
                <w:t xml:space="preserve">ood </w:t>
              </w:r>
              <w:r w:rsidR="519148E8" w:rsidRPr="6BE45A7C">
                <w:rPr>
                  <w:rStyle w:val="Hyperlink"/>
                </w:rPr>
                <w:t>A</w:t>
              </w:r>
              <w:r w:rsidRPr="6BE45A7C">
                <w:rPr>
                  <w:rStyle w:val="Hyperlink"/>
                </w:rPr>
                <w:t xml:space="preserve">dvice – </w:t>
              </w:r>
              <w:r w:rsidR="519148E8" w:rsidRPr="6BE45A7C">
                <w:rPr>
                  <w:rStyle w:val="Hyperlink"/>
                </w:rPr>
                <w:t>H</w:t>
              </w:r>
              <w:r w:rsidRPr="6BE45A7C">
                <w:rPr>
                  <w:rStyle w:val="Hyperlink"/>
                </w:rPr>
                <w:t xml:space="preserve">ere’s the </w:t>
              </w:r>
              <w:r w:rsidR="519148E8" w:rsidRPr="6BE45A7C">
                <w:rPr>
                  <w:rStyle w:val="Hyperlink"/>
                </w:rPr>
                <w:t>E</w:t>
              </w:r>
              <w:r w:rsidRPr="6BE45A7C">
                <w:rPr>
                  <w:rStyle w:val="Hyperlink"/>
                </w:rPr>
                <w:t>vidence</w:t>
              </w:r>
            </w:hyperlink>
            <w:r w:rsidR="00CD4CE3" w:rsidRPr="6BE45A7C">
              <w:rPr>
                <w:rStyle w:val="Hyperlink"/>
              </w:rPr>
              <w:t xml:space="preserve"> </w:t>
            </w:r>
            <w:r w:rsidRPr="6BE45A7C">
              <w:rPr>
                <w:rStyle w:val="Hyperlink"/>
              </w:rPr>
              <w:fldChar w:fldCharType="begin"/>
            </w:r>
            <w:r w:rsidRPr="6BE45A7C">
              <w:rPr>
                <w:rStyle w:val="Hyperlink"/>
              </w:rPr>
              <w:instrText xml:space="preserve"> ADDIN ZOTERO_ITEM CSL_CITATION {"citationID":"ifWnpUd3","properties":{"formattedCitation":"(2016)","plainCitation":"(2016)","noteIndex":0},"citationItems":[{"id":467,"uris":["http://zotero.org/users/14693029/items/WYWTU97A"],"itemData":{"id":467,"type":"webpage","title":"‘Don’t feed the trolls’ really is good advice – here’s the evidence","URL":"https://theconversation.com/dont-feed-the-trolls-really-is-good-advice-heres-the-evidence-63657","author":[{"family":"March","given":"Evita"}],"accessed":{"date-parts":[["2024",8,9]]},"issued":{"date-parts":[["2016",10,6]]}},"label":"page","suppress-author":true}],"schema":"https://github.com/citation-style-language/schema/raw/master/csl-citation.json"} </w:instrText>
            </w:r>
            <w:r w:rsidRPr="6BE45A7C">
              <w:rPr>
                <w:rStyle w:val="Hyperlink"/>
              </w:rPr>
              <w:fldChar w:fldCharType="separate"/>
            </w:r>
            <w:r w:rsidR="00CD4CE3" w:rsidRPr="6BE45A7C">
              <w:rPr>
                <w:rFonts w:ascii="Aptos" w:hAnsi="Aptos"/>
              </w:rPr>
              <w:t>(2016)</w:t>
            </w:r>
            <w:r w:rsidRPr="6BE45A7C">
              <w:rPr>
                <w:rStyle w:val="Hyperlink"/>
              </w:rPr>
              <w:fldChar w:fldCharType="end"/>
            </w:r>
          </w:p>
          <w:p w14:paraId="4E9E883A" w14:textId="70ABDD30" w:rsidR="00C46D2B" w:rsidRDefault="00C46D2B" w:rsidP="6BE45A7C">
            <w:pPr>
              <w:pStyle w:val="ListBullet2"/>
            </w:pPr>
            <w:hyperlink r:id="rId83">
              <w:r w:rsidRPr="6BE45A7C">
                <w:rPr>
                  <w:rStyle w:val="Hyperlink"/>
                </w:rPr>
                <w:t xml:space="preserve">How </w:t>
              </w:r>
              <w:r w:rsidR="519148E8" w:rsidRPr="6BE45A7C">
                <w:rPr>
                  <w:rStyle w:val="Hyperlink"/>
                </w:rPr>
                <w:t>E</w:t>
              </w:r>
              <w:r w:rsidRPr="6BE45A7C">
                <w:rPr>
                  <w:rStyle w:val="Hyperlink"/>
                </w:rPr>
                <w:t xml:space="preserve">mpathy can </w:t>
              </w:r>
              <w:r w:rsidR="519148E8" w:rsidRPr="6BE45A7C">
                <w:rPr>
                  <w:rStyle w:val="Hyperlink"/>
                </w:rPr>
                <w:t>M</w:t>
              </w:r>
              <w:r w:rsidRPr="6BE45A7C">
                <w:rPr>
                  <w:rStyle w:val="Hyperlink"/>
                </w:rPr>
                <w:t xml:space="preserve">ake or </w:t>
              </w:r>
              <w:r w:rsidR="519148E8" w:rsidRPr="6BE45A7C">
                <w:rPr>
                  <w:rStyle w:val="Hyperlink"/>
                </w:rPr>
                <w:t>B</w:t>
              </w:r>
              <w:r w:rsidRPr="6BE45A7C">
                <w:rPr>
                  <w:rStyle w:val="Hyperlink"/>
                </w:rPr>
                <w:t xml:space="preserve">reak a </w:t>
              </w:r>
              <w:r w:rsidR="519148E8" w:rsidRPr="6BE45A7C">
                <w:rPr>
                  <w:rStyle w:val="Hyperlink"/>
                </w:rPr>
                <w:t>T</w:t>
              </w:r>
              <w:r w:rsidRPr="6BE45A7C">
                <w:rPr>
                  <w:rStyle w:val="Hyperlink"/>
                </w:rPr>
                <w:t>roll</w:t>
              </w:r>
            </w:hyperlink>
            <w:r w:rsidR="00CD4CE3" w:rsidRPr="6BE45A7C">
              <w:rPr>
                <w:rStyle w:val="Hyperlink"/>
              </w:rPr>
              <w:t xml:space="preserve"> </w:t>
            </w:r>
            <w:r w:rsidRPr="6BE45A7C">
              <w:rPr>
                <w:rStyle w:val="Hyperlink"/>
              </w:rPr>
              <w:fldChar w:fldCharType="begin"/>
            </w:r>
            <w:r w:rsidRPr="6BE45A7C">
              <w:rPr>
                <w:rStyle w:val="Hyperlink"/>
              </w:rPr>
              <w:instrText xml:space="preserve"> ADDIN ZOTERO_ITEM CSL_CITATION {"citationID":"h7dv18KN","properties":{"formattedCitation":"(2017)","plainCitation":"(2017)","noteIndex":0},"citationItems":[{"id":469,"uris":["http://zotero.org/users/14693029/items/D9CJ5X2G"],"itemData":{"id":469,"type":"webpage","abstract":"Trolls tend to know the impact they’ll have, but don’t seem to care. So, how do we use our new findings to help stop this seemingly pointless, harmful behaviour?","container-title":"The Conversation","language":"en-GLOBAL","title":"How empathy can make or break a troll","URL":"http://theconversation.com/how-empathy-can-make-or-break-a-troll-80680","author":[{"family":"March","given":"Evita"}],"accessed":{"date-parts":[["2024",8,9]]},"issued":{"date-parts":[["2017",7,13]]}},"label":"page","suppress-author":true}],"schema":"https://github.com/citation-style-language/schema/raw/master/csl-citation.json"} </w:instrText>
            </w:r>
            <w:r w:rsidRPr="6BE45A7C">
              <w:rPr>
                <w:rStyle w:val="Hyperlink"/>
              </w:rPr>
              <w:fldChar w:fldCharType="separate"/>
            </w:r>
            <w:r w:rsidR="00CD4CE3" w:rsidRPr="6BE45A7C">
              <w:rPr>
                <w:rFonts w:ascii="Aptos" w:hAnsi="Aptos"/>
              </w:rPr>
              <w:t>(2017)</w:t>
            </w:r>
            <w:r w:rsidRPr="6BE45A7C">
              <w:rPr>
                <w:rStyle w:val="Hyperlink"/>
              </w:rPr>
              <w:fldChar w:fldCharType="end"/>
            </w:r>
          </w:p>
          <w:p w14:paraId="4E9E883B" w14:textId="77777777" w:rsidR="00C46D2B" w:rsidRPr="006B0BEB" w:rsidRDefault="00C46D2B" w:rsidP="6BE45A7C">
            <w:pPr>
              <w:pStyle w:val="Compact"/>
            </w:pPr>
            <w:r>
              <w:t>After viewing the resources, how can you spot trolls online? Share your thoughts by posting a comment on Discourse.</w:t>
            </w:r>
          </w:p>
        </w:tc>
      </w:tr>
    </w:tbl>
    <w:p w14:paraId="4E9E883D" w14:textId="77777777" w:rsidR="00C46D2B" w:rsidRDefault="00C46D2B">
      <w:pPr>
        <w:pStyle w:val="Heading3"/>
      </w:pPr>
      <w:bookmarkStart w:id="34" w:name="online-harassment"/>
      <w:bookmarkEnd w:id="33"/>
      <w:r>
        <w:t>Online Harassment</w:t>
      </w:r>
    </w:p>
    <w:p w14:paraId="4E9E883E" w14:textId="1743C322" w:rsidR="00C46D2B" w:rsidRDefault="00DB78CF">
      <w:pPr>
        <w:pStyle w:val="BlockText"/>
      </w:pPr>
      <w:r>
        <w:t>4</w:t>
      </w:r>
      <w:r w:rsidRPr="00DB78CF">
        <w:t>1</w:t>
      </w:r>
      <w:r w:rsidR="00CD4CE3">
        <w:t> </w:t>
      </w:r>
      <w:r w:rsidRPr="00DB78CF">
        <w:t>% of Americans have been personally subjected to harassing behavior online, and an even larger share (66</w:t>
      </w:r>
      <w:r w:rsidR="00CD4CE3">
        <w:t> </w:t>
      </w:r>
      <w:r>
        <w:t>%) has witnessed</w:t>
      </w:r>
      <w:r w:rsidRPr="00DB78CF">
        <w:t xml:space="preserve"> these behaviors directed at others</w:t>
      </w:r>
      <w:r>
        <w:t xml:space="preserve"> </w:t>
      </w:r>
      <w:r>
        <w:fldChar w:fldCharType="begin"/>
      </w:r>
      <w:r w:rsidR="00456DAD">
        <w:instrText xml:space="preserve"> ADDIN ZOTERO_ITEM CSL_CITATION {"citationID":"Fkw5gFrz","properties":{"formattedCitation":"(Duggan, 2017)","plainCitation":"(Duggan, 2017)","noteIndex":0},"citationItems":[{"id":349,"uris":["http://zotero.org/users/14693029/items/3EGGMG24"],"itemData":{"id":349,"type":"post-weblog","abstract":"Roughly four-in-ten Americans have personally experienced online harassment, and 62% consider it a major problem.","container-title":"Pew Research Center","language":"en-US","title":"Online harassment 2017","URL":"https://www.pewresearch.org/internet/2017/07/11/online-harassment-2017/","author":[{"family":"Duggan","given":"Maeve"}],"issued":{"date-parts":[["2017",7,11]]}}}],"schema":"https://github.com/citation-style-language/schema/raw/master/csl-citation.json"} </w:instrText>
      </w:r>
      <w:r>
        <w:fldChar w:fldCharType="separate"/>
      </w:r>
      <w:r w:rsidR="00656BBC" w:rsidRPr="00656BBC">
        <w:rPr>
          <w:rFonts w:ascii="Aptos" w:hAnsi="Aptos"/>
        </w:rPr>
        <w:t>(Duggan, 2017)</w:t>
      </w:r>
      <w:r>
        <w:fldChar w:fldCharType="end"/>
      </w:r>
      <w:r w:rsidRPr="00DB78CF">
        <w:t>.</w:t>
      </w:r>
    </w:p>
    <w:p w14:paraId="4E9E883F" w14:textId="2CB89AA2" w:rsidR="00C46D2B" w:rsidRDefault="00C46D2B">
      <w:pPr>
        <w:pStyle w:val="FirstParagraph"/>
      </w:pPr>
      <w:r>
        <w:t xml:space="preserve">Many </w:t>
      </w:r>
      <w:r w:rsidR="007C2CE2">
        <w:t xml:space="preserve">of us </w:t>
      </w:r>
      <w:r>
        <w:t>associate online harassment with extreme cases</w:t>
      </w:r>
      <w:r w:rsidR="00656BBC">
        <w:t xml:space="preserve"> such as</w:t>
      </w:r>
      <w:r>
        <w:t xml:space="preserve"> cyberbullying and teenage suicide, or cyberstalking leading to physical sexual harassment. Notwithstanding the seriousness of these offences, antisocial behaviours associated with other forms of online harassment are more pervasive than most people reali</w:t>
      </w:r>
      <w:r w:rsidR="00656BBC">
        <w:t>z</w:t>
      </w:r>
      <w:r>
        <w:t>e.</w:t>
      </w:r>
    </w:p>
    <w:p w14:paraId="7F00BE38" w14:textId="6F6C4C10" w:rsidR="00E51869" w:rsidRPr="00E51869" w:rsidRDefault="00E51869" w:rsidP="00E51869">
      <w:pPr>
        <w:pStyle w:val="BodyText"/>
      </w:pPr>
      <w:r>
        <w:t>In this section, we will review research on the state of online harassment and consider how leading social media sites attempt to manage the challenge.</w:t>
      </w:r>
    </w:p>
    <w:p w14:paraId="772797E3" w14:textId="209591C1" w:rsidR="00876DB0" w:rsidRPr="00876DB0" w:rsidRDefault="00876DB0" w:rsidP="00876DB0">
      <w:pPr>
        <w:keepNext/>
        <w:keepLines/>
        <w:spacing w:before="160" w:after="80"/>
        <w:outlineLvl w:val="2"/>
        <w:rPr>
          <w:rFonts w:ascii="Aptos" w:eastAsia="Times New Roman" w:hAnsi="Aptos" w:cs="Times New Roman"/>
          <w:color w:val="0F4761"/>
          <w:sz w:val="28"/>
          <w:szCs w:val="28"/>
        </w:rPr>
      </w:pPr>
      <w:bookmarkStart w:id="35" w:name="_Hlk174197911"/>
      <w:r w:rsidRPr="6BE45A7C">
        <w:rPr>
          <w:rFonts w:ascii="Aptos" w:eastAsia="Times New Roman" w:hAnsi="Aptos" w:cs="Times New Roman"/>
          <w:color w:val="0F4761" w:themeColor="accent1" w:themeShade="BF"/>
          <w:sz w:val="28"/>
          <w:szCs w:val="28"/>
        </w:rPr>
        <w:lastRenderedPageBreak/>
        <w:t>6.3.9 Activity: The State of Online Harassmen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41E6DEDA" w14:textId="77777777" w:rsidTr="6BE45A7C">
        <w:trPr>
          <w:cantSplit/>
        </w:trPr>
        <w:tc>
          <w:tcPr>
            <w:tcW w:w="0" w:type="auto"/>
            <w:tcMar>
              <w:left w:w="144" w:type="dxa"/>
            </w:tcMar>
          </w:tcPr>
          <w:p w14:paraId="44FAD04F" w14:textId="77777777" w:rsidR="00876DB0" w:rsidRPr="00876DB0" w:rsidRDefault="00876DB0" w:rsidP="00876DB0">
            <w:pPr>
              <w:spacing w:before="16" w:after="64"/>
              <w:rPr>
                <w:rFonts w:ascii="Aptos" w:eastAsia="Aptos" w:hAnsi="Aptos" w:cs="Times New Roman"/>
              </w:rPr>
            </w:pPr>
          </w:p>
          <w:p w14:paraId="65162F74" w14:textId="77777777" w:rsidR="00876DB0" w:rsidRPr="00876DB0" w:rsidRDefault="00876DB0" w:rsidP="6BE45A7C">
            <w:pPr>
              <w:pStyle w:val="ListBullet"/>
            </w:pPr>
            <w:r w:rsidRPr="6BE45A7C">
              <w:rPr>
                <w:b/>
                <w:bCs/>
              </w:rPr>
              <w:t>Read</w:t>
            </w:r>
            <w:r>
              <w:t xml:space="preserve"> the following research reports on online harassment.</w:t>
            </w:r>
          </w:p>
          <w:p w14:paraId="1F275D4B" w14:textId="23C046E3" w:rsidR="00876DB0" w:rsidRPr="00876DB0" w:rsidRDefault="00876DB0" w:rsidP="6BE45A7C">
            <w:pPr>
              <w:pStyle w:val="ListBullet2"/>
            </w:pPr>
            <w:hyperlink r:id="rId84">
              <w:r w:rsidRPr="6BE45A7C">
                <w:rPr>
                  <w:i/>
                  <w:iCs/>
                  <w:color w:val="156082" w:themeColor="accent1"/>
                </w:rPr>
                <w:t>Online Harassment</w:t>
              </w:r>
            </w:hyperlink>
            <w:r w:rsidR="1F3B9AB8" w:rsidRPr="6BE45A7C">
              <w:rPr>
                <w:i/>
                <w:iCs/>
                <w:color w:val="156082" w:themeColor="accent1"/>
              </w:rPr>
              <w:t xml:space="preserve"> </w:t>
            </w:r>
            <w:r>
              <w:fldChar w:fldCharType="begin"/>
            </w:r>
            <w:r>
              <w:instrText xml:space="preserve"> ADDIN ZOTERO_ITEM CSL_CITATION {"citationID":"vqH96TGy","properties":{"formattedCitation":"(2017)","plainCitation":"(2017)","noteIndex":0},"citationItems":[{"id":349,"uris":["http://zotero.org/users/14693029/items/3EGGMG24"],"itemData":{"id":349,"type":"post-weblog","abstract":"Roughly four-in-ten Americans have personally experienced online harassment, and 62% consider it a major problem.","container-title":"Pew Research Center","language":"en-US","title":"Online harassment 2017","URL":"https://www.pewresearch.org/internet/2017/07/11/online-harassment-2017/","author":[{"family":"Duggan","given":"Maeve"}],"issued":{"date-parts":[["2017",7,11]]}},"label":"page","suppress-author":true}],"schema":"https://github.com/citation-style-language/schema/raw/master/csl-citation.json"} </w:instrText>
            </w:r>
            <w:r>
              <w:fldChar w:fldCharType="separate"/>
            </w:r>
            <w:r w:rsidRPr="6BE45A7C">
              <w:rPr>
                <w:rFonts w:cs="Arial"/>
              </w:rPr>
              <w:t>(2017)</w:t>
            </w:r>
            <w:r>
              <w:fldChar w:fldCharType="end"/>
            </w:r>
            <w:r>
              <w:t>. (Note that this is an 8-page report; click through to read it all.)</w:t>
            </w:r>
          </w:p>
          <w:p w14:paraId="4432CC27" w14:textId="3AEA2870" w:rsidR="00876DB0" w:rsidRPr="00876DB0" w:rsidRDefault="00876DB0" w:rsidP="6BE45A7C">
            <w:pPr>
              <w:pStyle w:val="ListBullet2"/>
            </w:pPr>
            <w:hyperlink r:id="rId85">
              <w:r w:rsidRPr="6BE45A7C">
                <w:rPr>
                  <w:i/>
                  <w:iCs/>
                  <w:color w:val="156082" w:themeColor="accent1"/>
                </w:rPr>
                <w:t>Q&amp;A: What We’ve Learned About Online Harassment</w:t>
              </w:r>
            </w:hyperlink>
            <w:r w:rsidRPr="6BE45A7C">
              <w:rPr>
                <w:color w:val="156082" w:themeColor="accent1"/>
              </w:rPr>
              <w:t xml:space="preserve"> </w:t>
            </w:r>
            <w:r w:rsidRPr="6BE45A7C">
              <w:rPr>
                <w:color w:val="156082" w:themeColor="accent1"/>
              </w:rPr>
              <w:fldChar w:fldCharType="begin"/>
            </w:r>
            <w:r w:rsidRPr="6BE45A7C">
              <w:rPr>
                <w:color w:val="156082" w:themeColor="accent1"/>
              </w:rPr>
              <w:instrText xml:space="preserve"> ADDIN ZOTERO_ITEM CSL_CITATION {"citationID":"IcSz8YTl","properties":{"formattedCitation":"(2021)","plainCitation":"(2021)","noteIndex":0},"citationItems":[{"id":473,"uris":["http://zotero.org/users/14693029/items/NX6N344W"],"itemData":{"id":473,"type":"webpage","abstract":"79% of Americans think social media companies are doing an only fair to poor job when it comes to addressing online harassment or bullying.","container-title":"Pew Research Center","language":"en-US","title":"Q&amp;A: What we’ve learned about online harassment","title-short":"Q&amp;A","URL":"https://www.pewresearch.org/short-reads/2021/01/13/qa-what-weve-learned-about-online-harassment/","author":[{"family":"DeSilver","given":"Drew"}],"accessed":{"date-parts":[["2024",8,9]]},"issued":{"date-parts":[["2021",1,13]]}},"label":"page","suppress-author":true}],"schema":"https://github.com/citation-style-language/schema/raw/master/csl-citation.json"} </w:instrText>
            </w:r>
            <w:r w:rsidRPr="6BE45A7C">
              <w:rPr>
                <w:color w:val="156082" w:themeColor="accent1"/>
              </w:rPr>
              <w:fldChar w:fldCharType="separate"/>
            </w:r>
            <w:r w:rsidRPr="6BE45A7C">
              <w:rPr>
                <w:rFonts w:cs="Arial"/>
              </w:rPr>
              <w:t>(2021)</w:t>
            </w:r>
            <w:r w:rsidRPr="6BE45A7C">
              <w:rPr>
                <w:color w:val="156082" w:themeColor="accent1"/>
              </w:rPr>
              <w:fldChar w:fldCharType="end"/>
            </w:r>
          </w:p>
          <w:p w14:paraId="6BCEE010" w14:textId="2343DA28" w:rsidR="00876DB0" w:rsidRPr="00876DB0" w:rsidRDefault="00876DB0" w:rsidP="00876DB0">
            <w:pPr>
              <w:rPr>
                <w:rFonts w:ascii="Aptos" w:eastAsia="Aptos" w:hAnsi="Aptos" w:cs="Times New Roman"/>
              </w:rPr>
            </w:pPr>
            <w:r w:rsidRPr="6BE45A7C">
              <w:rPr>
                <w:rFonts w:ascii="Aptos" w:eastAsia="Aptos" w:hAnsi="Aptos" w:cs="Times New Roman"/>
              </w:rPr>
              <w:t xml:space="preserve">Note in particular the finding that those “who have ever experienced more severe forms of harassment – such as physical threats, stalking, sexual harassment or sustained harassment – or multiple forms of harassing behaviors online have both risen substantially in the past three years. This is not the pattern we saw in prior surveys. There has been a markedly steeper rise in these measures since 2017, compared with the change between our 2014 and 2017 studies” </w:t>
            </w:r>
            <w:r w:rsidRPr="6BE45A7C">
              <w:rPr>
                <w:rFonts w:ascii="Aptos" w:eastAsia="Aptos" w:hAnsi="Aptos" w:cs="Times New Roman"/>
              </w:rPr>
              <w:fldChar w:fldCharType="begin"/>
            </w:r>
            <w:r w:rsidRPr="6BE45A7C">
              <w:rPr>
                <w:rFonts w:ascii="Aptos" w:eastAsia="Aptos" w:hAnsi="Aptos" w:cs="Times New Roman"/>
              </w:rPr>
              <w:instrText xml:space="preserve"> ADDIN ZOTERO_ITEM CSL_CITATION {"citationID":"vT41aKBs","properties":{"formattedCitation":"(DeSilver, 2021)","plainCitation":"(DeSilver, 2021)","noteIndex":0},"citationItems":[{"id":473,"uris":["http://zotero.org/users/14693029/items/NX6N344W"],"itemData":{"id":473,"type":"webpage","abstract":"79% of Americans think social media companies are doing an only fair to poor job when it comes to addressing online harassment or bullying.","container-title":"Pew Research Center","language":"en-US","title":"Q&amp;A: What we’ve learned about online harassment","title-short":"Q&amp;A","URL":"https://www.pewresearch.org/short-reads/2021/01/13/qa-what-weve-learned-about-online-harassment/","author":[{"family":"DeSilver","given":"Drew"}],"accessed":{"date-parts":[["2024",8,9]]},"issued":{"date-parts":[["2021",1,13]]}}}],"schema":"https://github.com/citation-style-language/schema/raw/master/csl-citation.json"} </w:instrText>
            </w:r>
            <w:r w:rsidRPr="6BE45A7C">
              <w:rPr>
                <w:rFonts w:ascii="Aptos" w:eastAsia="Aptos" w:hAnsi="Aptos" w:cs="Times New Roman"/>
              </w:rPr>
              <w:fldChar w:fldCharType="separate"/>
            </w:r>
            <w:r w:rsidRPr="6BE45A7C">
              <w:rPr>
                <w:rFonts w:ascii="Aptos" w:eastAsia="Aptos" w:hAnsi="Aptos" w:cs="Arial"/>
              </w:rPr>
              <w:t>(DeSilver, 2021)</w:t>
            </w:r>
            <w:r w:rsidRPr="6BE45A7C">
              <w:rPr>
                <w:rFonts w:ascii="Aptos" w:eastAsia="Aptos" w:hAnsi="Aptos" w:cs="Times New Roman"/>
              </w:rPr>
              <w:fldChar w:fldCharType="end"/>
            </w:r>
            <w:r w:rsidRPr="6BE45A7C">
              <w:rPr>
                <w:rFonts w:ascii="Aptos" w:eastAsia="Aptos" w:hAnsi="Aptos" w:cs="Times New Roman"/>
              </w:rPr>
              <w:t>.</w:t>
            </w:r>
          </w:p>
          <w:p w14:paraId="7A76B53A" w14:textId="77777777" w:rsidR="00876DB0" w:rsidRPr="00876DB0" w:rsidRDefault="00876DB0" w:rsidP="6BE45A7C">
            <w:pPr>
              <w:pStyle w:val="ListBullet"/>
            </w:pPr>
            <w:r w:rsidRPr="6BE45A7C">
              <w:rPr>
                <w:b/>
                <w:bCs/>
              </w:rPr>
              <w:t>Questions to Consider</w:t>
            </w:r>
            <w:r>
              <w:t>:</w:t>
            </w:r>
          </w:p>
          <w:p w14:paraId="3713762B" w14:textId="77777777" w:rsidR="00876DB0" w:rsidRPr="00876DB0" w:rsidRDefault="00876DB0" w:rsidP="6BE45A7C">
            <w:pPr>
              <w:pStyle w:val="ListBullet2"/>
            </w:pPr>
            <w:r>
              <w:t>What surprised you when reading these reports?</w:t>
            </w:r>
          </w:p>
          <w:p w14:paraId="00A93275" w14:textId="77777777" w:rsidR="00876DB0" w:rsidRPr="00876DB0" w:rsidRDefault="00876DB0" w:rsidP="6BE45A7C">
            <w:pPr>
              <w:pStyle w:val="ListBullet2"/>
            </w:pPr>
            <w:r>
              <w:t>Why have the forms of harassment become more severe?</w:t>
            </w:r>
          </w:p>
          <w:p w14:paraId="76015604" w14:textId="77777777" w:rsidR="00876DB0" w:rsidRPr="00876DB0" w:rsidRDefault="00876DB0" w:rsidP="6BE45A7C">
            <w:pPr>
              <w:pStyle w:val="ListBullet2"/>
            </w:pPr>
            <w:r>
              <w:t>Have you or someone you know experienced some kind of online harassment?</w:t>
            </w:r>
          </w:p>
          <w:p w14:paraId="2C4DDB68" w14:textId="4B5E9F10" w:rsidR="00876DB0" w:rsidRPr="00876DB0" w:rsidRDefault="00876DB0" w:rsidP="6BE45A7C">
            <w:pPr>
              <w:pStyle w:val="ListBullet"/>
            </w:pPr>
            <w:r w:rsidRPr="6BE45A7C">
              <w:rPr>
                <w:b/>
                <w:bCs/>
              </w:rPr>
              <w:t>Annotate</w:t>
            </w:r>
            <w:r>
              <w:t>: Add or reply to annotations using Hypothes.is to share personal insights and experiences. Remember to tag your posts using the course code: LDRS101.</w:t>
            </w:r>
          </w:p>
        </w:tc>
      </w:tr>
    </w:tbl>
    <w:p w14:paraId="51002244" w14:textId="38C504B0"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6BE45A7C">
        <w:rPr>
          <w:rFonts w:ascii="Aptos" w:eastAsia="Times New Roman" w:hAnsi="Aptos" w:cs="Times New Roman"/>
          <w:color w:val="0F4761" w:themeColor="accent1" w:themeShade="BF"/>
          <w:sz w:val="28"/>
          <w:szCs w:val="28"/>
        </w:rPr>
        <w:t>6.3.10 Activity: The Response From Social Media</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08C8DC52" w14:textId="77777777" w:rsidTr="6BE45A7C">
        <w:trPr>
          <w:cantSplit/>
        </w:trPr>
        <w:tc>
          <w:tcPr>
            <w:tcW w:w="0" w:type="auto"/>
            <w:tcMar>
              <w:left w:w="144" w:type="dxa"/>
            </w:tcMar>
          </w:tcPr>
          <w:p w14:paraId="0D2F7913" w14:textId="77777777" w:rsidR="00876DB0" w:rsidRPr="00876DB0" w:rsidRDefault="00876DB0" w:rsidP="00876DB0">
            <w:pPr>
              <w:spacing w:before="16" w:after="64"/>
              <w:rPr>
                <w:rFonts w:ascii="Aptos" w:eastAsia="Aptos" w:hAnsi="Aptos" w:cs="Times New Roman"/>
              </w:rPr>
            </w:pPr>
          </w:p>
          <w:p w14:paraId="714496BB" w14:textId="68D5EED9" w:rsidR="00876DB0" w:rsidRPr="00876DB0" w:rsidRDefault="00876DB0" w:rsidP="6BE45A7C">
            <w:pPr>
              <w:pStyle w:val="ListBullet"/>
            </w:pPr>
            <w:r w:rsidRPr="6BE45A7C">
              <w:rPr>
                <w:b/>
                <w:bCs/>
              </w:rPr>
              <w:t>Read</w:t>
            </w:r>
            <w:r>
              <w:t xml:space="preserve">: Choose from the following resources about Facebook and X (Twitter) policies on online harassment, and responses to </w:t>
            </w:r>
            <w:r w:rsidR="0CE8900A">
              <w:t>them</w:t>
            </w:r>
            <w:r>
              <w:t>.</w:t>
            </w:r>
          </w:p>
          <w:p w14:paraId="6F57730D" w14:textId="77777777" w:rsidR="00876DB0" w:rsidRPr="002E4010" w:rsidRDefault="00876DB0" w:rsidP="00876DB0">
            <w:pPr>
              <w:rPr>
                <w:rFonts w:ascii="Aptos" w:eastAsia="Aptos" w:hAnsi="Aptos" w:cs="Times New Roman"/>
                <w:b/>
                <w:bCs/>
              </w:rPr>
            </w:pPr>
            <w:r w:rsidRPr="6BE45A7C">
              <w:rPr>
                <w:rFonts w:ascii="Aptos" w:eastAsia="Aptos" w:hAnsi="Aptos" w:cs="Times New Roman"/>
                <w:b/>
                <w:bCs/>
              </w:rPr>
              <w:t>Suggested practices</w:t>
            </w:r>
          </w:p>
          <w:p w14:paraId="08E5A1F4" w14:textId="03651CA2" w:rsidR="00876DB0" w:rsidRPr="00876DB0" w:rsidRDefault="00876DB0" w:rsidP="00876DB0">
            <w:pPr>
              <w:numPr>
                <w:ilvl w:val="0"/>
                <w:numId w:val="2"/>
              </w:numPr>
              <w:spacing w:before="36" w:after="36"/>
              <w:rPr>
                <w:rFonts w:ascii="Aptos" w:eastAsia="Aptos" w:hAnsi="Aptos" w:cs="Times New Roman"/>
              </w:rPr>
            </w:pPr>
            <w:hyperlink r:id="rId86">
              <w:r w:rsidRPr="6BE45A7C">
                <w:rPr>
                  <w:rFonts w:ascii="Aptos" w:eastAsia="Aptos" w:hAnsi="Aptos" w:cs="Times New Roman"/>
                  <w:i/>
                  <w:iCs/>
                  <w:color w:val="156082"/>
                </w:rPr>
                <w:t>Facebook Community Standards</w:t>
              </w:r>
            </w:hyperlink>
            <w:r w:rsidRPr="6BE45A7C">
              <w:rPr>
                <w:rFonts w:ascii="Aptos" w:eastAsia="Aptos" w:hAnsi="Aptos" w:cs="Times New Roman"/>
                <w:i/>
                <w:iCs/>
                <w:color w:val="156082"/>
              </w:rPr>
              <w:t xml:space="preserve"> </w:t>
            </w:r>
            <w:r w:rsidRPr="6BE45A7C">
              <w:rPr>
                <w:rFonts w:ascii="Aptos" w:eastAsia="Aptos" w:hAnsi="Aptos" w:cs="Times New Roman"/>
                <w:i/>
                <w:iCs/>
                <w:color w:val="156082"/>
              </w:rPr>
              <w:fldChar w:fldCharType="begin"/>
            </w:r>
            <w:r w:rsidR="00AC5568" w:rsidRPr="6BE45A7C">
              <w:rPr>
                <w:rFonts w:ascii="Aptos" w:eastAsia="Aptos" w:hAnsi="Aptos" w:cs="Times New Roman"/>
                <w:i/>
                <w:iCs/>
                <w:color w:val="156082"/>
              </w:rPr>
              <w:instrText xml:space="preserve"> ADDIN ZOTERO_ITEM CSL_CITATION {"citationID":"kpv2y5UP","properties":{"formattedCitation":"(n.d.)","plainCitation":"(n.d.)","noteIndex":0},"citationItems":[{"id":475,"uris":["http://zotero.org/users/14693029/items/7RYWZVTC"],"itemData":{"id":475,"type":"webpage","abstract":"The Facebook Community Standards outline what is and isn't allowed on Facebook.","language":"en","title":"Facebook community standards","URL":"https://transparency.meta.com/en-gb/policies/community-standards/","author":[{"family":"Meta Transparency Center","given":""}]},"label":"page","suppress-author":true}],"schema":"https://github.com/citation-style-language/schema/raw/master/csl-citation.json"} </w:instrText>
            </w:r>
            <w:r w:rsidRPr="6BE45A7C">
              <w:rPr>
                <w:rFonts w:ascii="Aptos" w:eastAsia="Aptos" w:hAnsi="Aptos" w:cs="Times New Roman"/>
                <w:i/>
                <w:iCs/>
                <w:color w:val="156082"/>
              </w:rPr>
              <w:fldChar w:fldCharType="separate"/>
            </w:r>
            <w:r w:rsidRPr="00876DB0">
              <w:rPr>
                <w:rFonts w:ascii="Aptos" w:eastAsia="Aptos" w:hAnsi="Aptos" w:cs="Arial"/>
              </w:rPr>
              <w:t>(n.d.)</w:t>
            </w:r>
            <w:r w:rsidRPr="6BE45A7C">
              <w:rPr>
                <w:rFonts w:ascii="Aptos" w:eastAsia="Aptos" w:hAnsi="Aptos" w:cs="Times New Roman"/>
                <w:i/>
                <w:iCs/>
                <w:color w:val="156082"/>
              </w:rPr>
              <w:fldChar w:fldCharType="end"/>
            </w:r>
          </w:p>
          <w:p w14:paraId="6C82B43A" w14:textId="49801895" w:rsidR="00876DB0" w:rsidRPr="00876DB0" w:rsidRDefault="00876DB0" w:rsidP="00876DB0">
            <w:pPr>
              <w:numPr>
                <w:ilvl w:val="0"/>
                <w:numId w:val="2"/>
              </w:numPr>
              <w:spacing w:before="36" w:after="36"/>
              <w:rPr>
                <w:rFonts w:ascii="Aptos" w:eastAsia="Aptos" w:hAnsi="Aptos" w:cs="Times New Roman"/>
              </w:rPr>
            </w:pPr>
            <w:hyperlink r:id="rId87">
              <w:r w:rsidRPr="6BE45A7C">
                <w:rPr>
                  <w:rFonts w:ascii="Aptos" w:eastAsia="Aptos" w:hAnsi="Aptos" w:cs="Times New Roman"/>
                  <w:i/>
                  <w:iCs/>
                  <w:color w:val="156082"/>
                </w:rPr>
                <w:t>About Online Abuse</w:t>
              </w:r>
            </w:hyperlink>
            <w:r w:rsidRPr="6BE45A7C">
              <w:rPr>
                <w:rFonts w:ascii="Aptos" w:eastAsia="Aptos" w:hAnsi="Aptos" w:cs="Times New Roman"/>
                <w:color w:val="156082"/>
              </w:rPr>
              <w:t xml:space="preserve"> </w:t>
            </w:r>
            <w:r w:rsidRPr="6BE45A7C">
              <w:rPr>
                <w:rFonts w:ascii="Aptos" w:eastAsia="Aptos" w:hAnsi="Aptos" w:cs="Times New Roman"/>
                <w:color w:val="156082"/>
              </w:rPr>
              <w:fldChar w:fldCharType="begin"/>
            </w:r>
            <w:r w:rsidR="00AE3E74" w:rsidRPr="6BE45A7C">
              <w:rPr>
                <w:rFonts w:ascii="Aptos" w:eastAsia="Aptos" w:hAnsi="Aptos" w:cs="Times New Roman"/>
                <w:color w:val="156082"/>
              </w:rPr>
              <w:instrText xml:space="preserve"> ADDIN ZOTERO_ITEM CSL_CITATION {"citationID":"hGBOTrjH","properties":{"formattedCitation":"(n.d.)","plainCitation":"(n.d.)","noteIndex":0},"citationItems":[{"id":477,"uris":["http://zotero.org/users/14693029/items/JYRQ5HBS"],"itemData":{"id":477,"type":"webpage","abstract":"Learn about safety measures you should take, ways to cope, when to report abuse to X, and how you can help others.","language":"en","title":"About online abuse","URL":"https://help.x.com/en/safety-and-security/cyber-bullying-and-online-abuse","author":[{"family":"X Help Center","given":""}]},"label":"page","suppress-author":true}],"schema":"https://github.com/citation-style-language/schema/raw/master/csl-citation.json"} </w:instrText>
            </w:r>
            <w:r w:rsidRPr="6BE45A7C">
              <w:rPr>
                <w:rFonts w:ascii="Aptos" w:eastAsia="Aptos" w:hAnsi="Aptos" w:cs="Times New Roman"/>
                <w:color w:val="156082"/>
              </w:rPr>
              <w:fldChar w:fldCharType="separate"/>
            </w:r>
            <w:r w:rsidRPr="00876DB0">
              <w:rPr>
                <w:rFonts w:ascii="Aptos" w:eastAsia="Aptos" w:hAnsi="Aptos" w:cs="Arial"/>
              </w:rPr>
              <w:t>(n.d.)</w:t>
            </w:r>
            <w:r w:rsidRPr="6BE45A7C">
              <w:rPr>
                <w:rFonts w:ascii="Aptos" w:eastAsia="Aptos" w:hAnsi="Aptos" w:cs="Times New Roman"/>
                <w:color w:val="156082"/>
              </w:rPr>
              <w:fldChar w:fldCharType="end"/>
            </w:r>
          </w:p>
          <w:p w14:paraId="6D4903D0" w14:textId="77777777" w:rsidR="00876DB0" w:rsidRPr="002E4010" w:rsidRDefault="00876DB0" w:rsidP="00876DB0">
            <w:pPr>
              <w:rPr>
                <w:rFonts w:ascii="Aptos" w:eastAsia="Aptos" w:hAnsi="Aptos" w:cs="Times New Roman"/>
                <w:b/>
                <w:bCs/>
              </w:rPr>
            </w:pPr>
            <w:r w:rsidRPr="6BE45A7C">
              <w:rPr>
                <w:rFonts w:ascii="Aptos" w:eastAsia="Aptos" w:hAnsi="Aptos" w:cs="Times New Roman"/>
                <w:b/>
                <w:bCs/>
              </w:rPr>
              <w:t>Commentary</w:t>
            </w:r>
          </w:p>
          <w:p w14:paraId="25242E63" w14:textId="689FBB9F" w:rsidR="00876DB0" w:rsidRPr="00876DB0" w:rsidRDefault="00876DB0" w:rsidP="00876DB0">
            <w:pPr>
              <w:numPr>
                <w:ilvl w:val="0"/>
                <w:numId w:val="2"/>
              </w:numPr>
              <w:spacing w:before="36" w:after="36"/>
              <w:rPr>
                <w:rFonts w:ascii="Aptos" w:eastAsia="Aptos" w:hAnsi="Aptos" w:cs="Times New Roman"/>
              </w:rPr>
            </w:pPr>
            <w:hyperlink r:id="rId88">
              <w:r w:rsidRPr="6BE45A7C">
                <w:rPr>
                  <w:rFonts w:ascii="Aptos" w:eastAsia="Aptos" w:hAnsi="Aptos" w:cs="Times New Roman"/>
                  <w:i/>
                  <w:iCs/>
                  <w:color w:val="156082"/>
                </w:rPr>
                <w:t>Twitter Tries new Measures in Crackdown on Harassment</w:t>
              </w:r>
            </w:hyperlink>
            <w:r w:rsidRPr="00876DB0">
              <w:rPr>
                <w:rFonts w:ascii="Aptos" w:eastAsia="Aptos" w:hAnsi="Aptos" w:cs="Times New Roman"/>
              </w:rPr>
              <w:t xml:space="preserve"> </w:t>
            </w:r>
            <w:r w:rsidRPr="00876DB0">
              <w:rPr>
                <w:rFonts w:ascii="Aptos" w:eastAsia="Aptos" w:hAnsi="Aptos" w:cs="Times New Roman"/>
              </w:rPr>
              <w:fldChar w:fldCharType="begin"/>
            </w:r>
            <w:r w:rsidRPr="00876DB0">
              <w:rPr>
                <w:rFonts w:ascii="Aptos" w:eastAsia="Aptos" w:hAnsi="Aptos" w:cs="Times New Roman"/>
              </w:rPr>
              <w:instrText xml:space="preserve"> ADDIN ZOTERO_ITEM CSL_CITATION {"citationID":"WHXnETI4","properties":{"formattedCitation":"(2017)","plainCitation":"(2017)","noteIndex":0},"citationItems":[{"id":479,"uris":["http://zotero.org/users/14693029/items/NCIWIVYJ"],"itemData":{"id":479,"type":"webpage","abstract":"Twitter announced a new set of features Tuesday to combat hateful and abusive content, the latest attempt to shake its bad reputation.","container-title":"CNNMoney","title":"Twitter tries new measures in crackdown on harassment","URL":"https://money.cnn.com/2017/02/07/technology/twitter-combat-harassment-features/index.html","author":[{"family":"Pham","given":"Sherisse"}],"accessed":{"date-parts":[["2024",8,9]]},"issued":{"date-parts":[["2017",2,7]]}},"label":"page","suppress-author":true}],"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17)</w:t>
            </w:r>
            <w:r w:rsidRPr="00876DB0">
              <w:rPr>
                <w:rFonts w:ascii="Aptos" w:eastAsia="Aptos" w:hAnsi="Aptos" w:cs="Times New Roman"/>
              </w:rPr>
              <w:fldChar w:fldCharType="end"/>
            </w:r>
          </w:p>
          <w:p w14:paraId="78144E20" w14:textId="0A6CFEF4" w:rsidR="00876DB0" w:rsidRPr="00876DB0" w:rsidRDefault="00876DB0" w:rsidP="00876DB0">
            <w:pPr>
              <w:numPr>
                <w:ilvl w:val="0"/>
                <w:numId w:val="2"/>
              </w:numPr>
              <w:spacing w:before="36" w:after="36"/>
              <w:rPr>
                <w:rFonts w:ascii="Aptos" w:eastAsia="Aptos" w:hAnsi="Aptos" w:cs="Times New Roman"/>
              </w:rPr>
            </w:pPr>
            <w:hyperlink r:id="rId89">
              <w:r w:rsidRPr="6BE45A7C">
                <w:rPr>
                  <w:rFonts w:ascii="Aptos" w:eastAsia="Aptos" w:hAnsi="Aptos" w:cs="Times New Roman"/>
                  <w:i/>
                  <w:iCs/>
                  <w:color w:val="156082"/>
                </w:rPr>
                <w:t>Using Digital Fingerprints and Deep Learning to Fight Online Harassment</w:t>
              </w:r>
            </w:hyperlink>
            <w:r w:rsidRPr="00876DB0">
              <w:rPr>
                <w:rFonts w:ascii="Aptos" w:eastAsia="Aptos" w:hAnsi="Aptos" w:cs="Times New Roman"/>
              </w:rPr>
              <w:t xml:space="preserve"> </w:t>
            </w:r>
            <w:r w:rsidRPr="00876DB0">
              <w:rPr>
                <w:rFonts w:ascii="Aptos" w:eastAsia="Aptos" w:hAnsi="Aptos" w:cs="Times New Roman"/>
              </w:rPr>
              <w:fldChar w:fldCharType="begin"/>
            </w:r>
            <w:r w:rsidRPr="00876DB0">
              <w:rPr>
                <w:rFonts w:ascii="Aptos" w:eastAsia="Aptos" w:hAnsi="Aptos" w:cs="Times New Roman"/>
              </w:rPr>
              <w:instrText xml:space="preserve"> ADDIN ZOTERO_ITEM CSL_CITATION {"citationID":"VR7562CJ","properties":{"formattedCitation":"(2017)","plainCitation":"(2017)","noteIndex":0},"citationItems":[{"id":481,"uris":["http://zotero.org/users/14693029/items/C62JTF5B"],"itemData":{"id":481,"type":"webpage","container-title":"Forbes","title":"Using digital fingerprints and deep learning to fight online harassment","URL":"https://www.forbes.com/sites/kalevleetaru/2017/02/06/using-digital-fingerprints-and-deep-learning-to-fight-online-harassment/?sh=49fc9bf06908","author":[{"family":"Leetaru","given":"Kalev"}],"accessed":{"date-parts":[["2024",8,9]]},"issued":{"date-parts":[["2017",2,6]]}},"label":"page","suppress-author":true}],"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17)</w:t>
            </w:r>
            <w:r w:rsidRPr="00876DB0">
              <w:rPr>
                <w:rFonts w:ascii="Aptos" w:eastAsia="Aptos" w:hAnsi="Aptos" w:cs="Times New Roman"/>
              </w:rPr>
              <w:fldChar w:fldCharType="end"/>
            </w:r>
          </w:p>
          <w:p w14:paraId="3E060A60" w14:textId="3013E377" w:rsidR="00876DB0" w:rsidRPr="00876DB0" w:rsidRDefault="00876DB0" w:rsidP="00876DB0">
            <w:pPr>
              <w:numPr>
                <w:ilvl w:val="0"/>
                <w:numId w:val="2"/>
              </w:numPr>
              <w:spacing w:before="36" w:after="36"/>
              <w:rPr>
                <w:rFonts w:ascii="Aptos" w:eastAsia="Aptos" w:hAnsi="Aptos" w:cs="Times New Roman"/>
              </w:rPr>
            </w:pPr>
            <w:hyperlink r:id="rId90">
              <w:r w:rsidRPr="6BE45A7C">
                <w:rPr>
                  <w:rFonts w:ascii="Aptos" w:eastAsia="Aptos" w:hAnsi="Aptos" w:cs="Times New Roman"/>
                  <w:i/>
                  <w:iCs/>
                  <w:color w:val="156082"/>
                </w:rPr>
                <w:t>At Facebook we get Things Wrong – But we Take our Safety Role Seriously</w:t>
              </w:r>
            </w:hyperlink>
            <w:r w:rsidRPr="00876DB0">
              <w:rPr>
                <w:rFonts w:ascii="Aptos" w:eastAsia="Aptos" w:hAnsi="Aptos" w:cs="Times New Roman"/>
              </w:rPr>
              <w:t xml:space="preserve"> </w:t>
            </w:r>
            <w:r w:rsidRPr="00876DB0">
              <w:rPr>
                <w:rFonts w:ascii="Aptos" w:eastAsia="Aptos" w:hAnsi="Aptos" w:cs="Times New Roman"/>
              </w:rPr>
              <w:fldChar w:fldCharType="begin"/>
            </w:r>
            <w:r w:rsidRPr="00876DB0">
              <w:rPr>
                <w:rFonts w:ascii="Aptos" w:eastAsia="Aptos" w:hAnsi="Aptos" w:cs="Times New Roman"/>
              </w:rPr>
              <w:instrText xml:space="preserve"> ADDIN ZOTERO_ITEM CSL_CITATION {"citationID":"qgXKWBkM","properties":{"formattedCitation":"(2017)","plainCitation":"(2017)","noteIndex":0},"citationItems":[{"id":483,"uris":["http://zotero.org/users/14693029/items/IPB6EYKH"],"itemData":{"id":483,"type":"article-newspaper","abstract":"Our reviewing of difficult posts and images is complex and challenging. We appreciate the Guardian revealing how tough it is to get the balance right","container-title":"The Guardian","ISSN":"0261-3077","language":"en-GB","section":"Opinion","source":"The Guardian","title":"At Facebook we get things wrong – but we take our safety role seriously","URL":"https://www.theguardian.com/commentisfree/2017/may/22/facebook-get-things-wrong-but-safety-role-seriously","author":[{"family":"Bickert","given":"Monika"}],"accessed":{"date-parts":[["2024",8,9]]},"issued":{"date-parts":[["2017",5,22]]}},"label":"page","suppress-author":true}],"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17)</w:t>
            </w:r>
            <w:r w:rsidRPr="00876DB0">
              <w:rPr>
                <w:rFonts w:ascii="Aptos" w:eastAsia="Aptos" w:hAnsi="Aptos" w:cs="Times New Roman"/>
              </w:rPr>
              <w:fldChar w:fldCharType="end"/>
            </w:r>
            <w:r w:rsidRPr="00876DB0">
              <w:rPr>
                <w:rFonts w:ascii="Aptos" w:eastAsia="Aptos" w:hAnsi="Aptos" w:cs="Times New Roman"/>
              </w:rPr>
              <w:t xml:space="preserve">. Please watch the </w:t>
            </w:r>
            <w:hyperlink r:id="rId91">
              <w:r w:rsidRPr="6BE45A7C">
                <w:rPr>
                  <w:rFonts w:ascii="Aptos" w:eastAsia="Aptos" w:hAnsi="Aptos" w:cs="Times New Roman"/>
                  <w:i/>
                  <w:iCs/>
                  <w:color w:val="156082"/>
                </w:rPr>
                <w:t>video</w:t>
              </w:r>
            </w:hyperlink>
            <w:r w:rsidRPr="00876DB0">
              <w:rPr>
                <w:rFonts w:ascii="Aptos" w:eastAsia="Aptos" w:hAnsi="Aptos" w:cs="Times New Roman"/>
              </w:rPr>
              <w:t xml:space="preserve"> in this link!</w:t>
            </w:r>
          </w:p>
        </w:tc>
      </w:tr>
    </w:tbl>
    <w:p w14:paraId="1CB8E84B"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t>Psychological Issues</w:t>
      </w:r>
    </w:p>
    <w:p w14:paraId="7CB4490E"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The internet, social media, and mobile devices have introduced new psychological issues. These include, for example, phantom ringing syndrome, nomophobia, cybersickness, and internet addiction disorder.</w:t>
      </w:r>
    </w:p>
    <w:p w14:paraId="2B6386B0" w14:textId="395158D1"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In this section, we identify selected psychological issues that you may choose to research further as you select a societal issue </w:t>
      </w:r>
      <w:r w:rsidRPr="6BE45A7C">
        <w:rPr>
          <w:rFonts w:ascii="Aptos" w:eastAsia="Aptos" w:hAnsi="Aptos" w:cs="Times New Roman"/>
          <w:lang w:val="en-US"/>
        </w:rPr>
        <w:t>on which you’ll</w:t>
      </w:r>
      <w:r w:rsidRPr="00876DB0">
        <w:rPr>
          <w:rFonts w:ascii="Aptos" w:eastAsia="Aptos" w:hAnsi="Aptos" w:cs="Times New Roman"/>
          <w:kern w:val="0"/>
          <w:lang w:val="en-US"/>
          <w14:ligatures w14:val="none"/>
        </w:rPr>
        <w:t xml:space="preserve"> include comments on your blog.</w:t>
      </w:r>
    </w:p>
    <w:p w14:paraId="2432D74B"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1 Activity: How Online Personas Are Redefining Human Connection</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627B3BC5" w14:textId="77777777" w:rsidTr="6BE45A7C">
        <w:trPr>
          <w:cantSplit/>
        </w:trPr>
        <w:tc>
          <w:tcPr>
            <w:tcW w:w="0" w:type="auto"/>
            <w:tcMar>
              <w:left w:w="144" w:type="dxa"/>
            </w:tcMar>
          </w:tcPr>
          <w:p w14:paraId="4D7A2B6A" w14:textId="77777777" w:rsidR="00876DB0" w:rsidRPr="00876DB0" w:rsidRDefault="00876DB0" w:rsidP="00876DB0">
            <w:pPr>
              <w:spacing w:before="16" w:after="64"/>
              <w:rPr>
                <w:rFonts w:ascii="Aptos" w:eastAsia="Aptos" w:hAnsi="Aptos" w:cs="Times New Roman"/>
              </w:rPr>
            </w:pPr>
          </w:p>
          <w:p w14:paraId="62E0732C" w14:textId="77777777" w:rsidR="00876DB0" w:rsidRPr="00876DB0" w:rsidRDefault="00876DB0" w:rsidP="00876DB0">
            <w:pPr>
              <w:spacing w:before="16"/>
              <w:rPr>
                <w:rFonts w:ascii="Aptos" w:eastAsia="Aptos" w:hAnsi="Aptos" w:cs="Times New Roman"/>
              </w:rPr>
            </w:pPr>
            <w:r w:rsidRPr="00876DB0">
              <w:rPr>
                <w:rFonts w:ascii="Aptos" w:eastAsia="Aptos" w:hAnsi="Aptos" w:cs="Times New Roman"/>
              </w:rPr>
              <w:t>First, consider the following questions:</w:t>
            </w:r>
          </w:p>
          <w:p w14:paraId="57AF4DE1" w14:textId="77777777" w:rsidR="00876DB0" w:rsidRPr="00876DB0" w:rsidRDefault="00876DB0" w:rsidP="6BE45A7C">
            <w:pPr>
              <w:pStyle w:val="ListBullet2"/>
            </w:pPr>
            <w:r>
              <w:t>How does digital technology change what we do?</w:t>
            </w:r>
          </w:p>
          <w:p w14:paraId="7B4B83FB" w14:textId="77777777" w:rsidR="00876DB0" w:rsidRPr="00876DB0" w:rsidRDefault="00876DB0" w:rsidP="6BE45A7C">
            <w:pPr>
              <w:pStyle w:val="ListBullet2"/>
            </w:pPr>
            <w:r>
              <w:t>How does digital technology change who we are?</w:t>
            </w:r>
          </w:p>
          <w:p w14:paraId="1B132CD2" w14:textId="77777777" w:rsidR="00876DB0" w:rsidRPr="00876DB0" w:rsidRDefault="00876DB0" w:rsidP="6BE45A7C">
            <w:pPr>
              <w:pStyle w:val="ListBullet2"/>
            </w:pPr>
            <w:r>
              <w:t>Do adolescents need to develop face-to-face communication skills in a digital world?</w:t>
            </w:r>
          </w:p>
          <w:p w14:paraId="6D01F145" w14:textId="58404AC4" w:rsidR="007D54A5" w:rsidRDefault="00876DB0">
            <w:pPr>
              <w:pStyle w:val="ListBullet"/>
            </w:pPr>
            <w:r w:rsidRPr="002E4010">
              <w:rPr>
                <w:b/>
                <w:bCs/>
              </w:rPr>
              <w:t>Watch</w:t>
            </w:r>
            <w:r>
              <w:t xml:space="preserve">: Watch this fascinating TedTalk video: </w:t>
            </w:r>
          </w:p>
          <w:p w14:paraId="49AB38D9" w14:textId="33ACA41F" w:rsidR="00876DB0" w:rsidRPr="00876DB0" w:rsidRDefault="00876DB0" w:rsidP="007D54A5">
            <w:pPr>
              <w:pStyle w:val="ListBullet2"/>
            </w:pPr>
            <w:hyperlink r:id="rId92">
              <w:r w:rsidRPr="6BE45A7C">
                <w:rPr>
                  <w:i/>
                  <w:iCs/>
                  <w:color w:val="156082" w:themeColor="accent1"/>
                </w:rPr>
                <w:t>Connected, but Alone?</w:t>
              </w:r>
            </w:hyperlink>
            <w:r>
              <w:t xml:space="preserve"> </w:t>
            </w:r>
            <w:r>
              <w:fldChar w:fldCharType="begin"/>
            </w:r>
            <w:r>
              <w:instrText xml:space="preserve"> ADDIN ZOTERO_ITEM CSL_CITATION {"citationID":"owkUS5FN","properties":{"formattedCitation":"(2012)","plainCitation":"(2012)","noteIndex":0},"citationItems":[{"id":485,"uris":["http://zotero.org/users/14693029/items/UXKJT2RN"],"itemData":{"id":485,"type":"motion_picture","abstract":"http://www.ted.com As we expect more from technology, do we expect less from each other? Sherry Turkle studies how our devices and online personas are redefining human connection and communication -- and asks us to think deeply about the new kinds of connection we want to have.\n\nTEDTalks is a daily video podcast of the best talks and performances from the TED Conference, where the world's leading thinkers and doers give the talk of their lives in 18 minutes. Featured speakers have included Al Gore on climate change, Philippe Starck on design, Jill Bolte Taylor on observing her own stroke, Nicholas Negroponte on One Laptop per Child, Jane Goodall on chimpanzees, Bill Gates on malaria and mosquitoes, Pattie Maes on the \"Sixth Sense\" wearable tech, and \"Lost\" producer JJ Abrams on the allure of mystery. TED stands for Technology, Entertainment, Design, and TEDTalks cover these topics as well as science, business, development and the arts. Closed captions and translated subtitles in a variety of languages are now available on TED.com, at http://www.ted.com/translate\n\nIf you have questions or comments about this or other TED videos, please go to http://support.ted.com","medium":"Video","note":"author: Turkle || Sherry","publisher":"YouTube","title":"Connected, but alone?","title-short":"Connected, but alone?","URL":"https://www.youtube.com/watch?v=t7Xr3AsBEK4","accessed":{"date-parts":[["2024",8,9]]},"issued":{"date-parts":[["2012",4,4]]}},"label":"page","suppress-author":true}],"schema":"https://github.com/citation-style-language/schema/raw/master/csl-citation.json"} </w:instrText>
            </w:r>
            <w:r>
              <w:fldChar w:fldCharType="separate"/>
            </w:r>
            <w:r w:rsidRPr="6BE45A7C">
              <w:rPr>
                <w:rFonts w:cs="Arial"/>
              </w:rPr>
              <w:t>(2012)</w:t>
            </w:r>
            <w:r>
              <w:fldChar w:fldCharType="end"/>
            </w:r>
          </w:p>
          <w:p w14:paraId="48B0BE63" w14:textId="71992ADB" w:rsidR="00876DB0" w:rsidRPr="00876DB0" w:rsidRDefault="00876DB0" w:rsidP="6BE45A7C">
            <w:pPr>
              <w:pStyle w:val="ListBullet"/>
            </w:pPr>
            <w:r w:rsidRPr="002E4010">
              <w:rPr>
                <w:b/>
                <w:bCs/>
              </w:rPr>
              <w:t>Write</w:t>
            </w:r>
            <w:r>
              <w:t>: Jot down your thoughts in your Reflective Journal (Obsidian)</w:t>
            </w:r>
            <w:r w:rsidR="7266A5E7">
              <w:t>.</w:t>
            </w:r>
          </w:p>
          <w:p w14:paraId="3F84C8D6" w14:textId="77777777" w:rsidR="00876DB0" w:rsidRPr="00876DB0" w:rsidRDefault="00450EEF" w:rsidP="00876DB0">
            <w:pPr>
              <w:rPr>
                <w:rFonts w:ascii="Aptos" w:eastAsia="Aptos" w:hAnsi="Aptos" w:cs="Times New Roman"/>
              </w:rPr>
            </w:pPr>
            <w:hyperlink r:id="rId93">
              <w:r w:rsidR="00876DB0" w:rsidRPr="00876DB0">
                <w:rPr>
                  <w:rFonts w:ascii="Aptos" w:eastAsia="Aptos" w:hAnsi="Aptos" w:cs="Times New Roman"/>
                  <w:i/>
                  <w:color w:val="156082"/>
                </w:rPr>
                <w:t>https://www.youtube-nocookie.com/embed/t7Xr3AsBEK4</w:t>
              </w:r>
            </w:hyperlink>
          </w:p>
          <w:p w14:paraId="641990A8" w14:textId="1C0E0D3F" w:rsidR="00876DB0" w:rsidRPr="00876DB0" w:rsidRDefault="3F3F846D" w:rsidP="6BE45A7C">
            <w:pPr>
              <w:pStyle w:val="ListBullet"/>
            </w:pPr>
            <w:r w:rsidRPr="002E4010">
              <w:rPr>
                <w:b/>
                <w:bCs/>
              </w:rPr>
              <w:t>Read</w:t>
            </w:r>
            <w:r>
              <w:t xml:space="preserve">: </w:t>
            </w:r>
            <w:r w:rsidR="00876DB0">
              <w:t>Finally, read the following article which summarizes a number of psychological disorders related to our use of digital technology:</w:t>
            </w:r>
          </w:p>
          <w:p w14:paraId="43CF71D8" w14:textId="2D8318DA" w:rsidR="00876DB0" w:rsidRPr="00876DB0" w:rsidRDefault="00876DB0" w:rsidP="6BE45A7C">
            <w:pPr>
              <w:pStyle w:val="ListBullet2"/>
            </w:pPr>
            <w:hyperlink r:id="rId94">
              <w:r w:rsidRPr="6BE45A7C">
                <w:rPr>
                  <w:i/>
                  <w:iCs/>
                  <w:color w:val="156082" w:themeColor="accent1"/>
                </w:rPr>
                <w:t>Eight new Mental Illnesses Brought to you by the Internet</w:t>
              </w:r>
            </w:hyperlink>
            <w:r>
              <w:t xml:space="preserve"> </w:t>
            </w:r>
            <w:r>
              <w:fldChar w:fldCharType="begin"/>
            </w:r>
            <w:r>
              <w:instrText xml:space="preserve"> ADDIN ZOTERO_ITEM CSL_CITATION {"citationID":"sLEbWWGm","properties":{"formattedCitation":"(2013)","plainCitation":"(2013)","noteIndex":0},"citationItems":[{"id":486,"uris":["http://zotero.org/users/14693029/items/F82W2NBK"],"itemData":{"id":486,"type":"webpage","container-title":"PCWorld","title":"Eight new mental illnesses brought to you by the Internet","URL":"https://www.pcworld.com/article/448085/eight-new-mental-illnesses-brought-to-you-by-wait-for-it-the-internet.html","author":[{"family":"Dashevsky","given":"E."}],"accessed":{"date-parts":[["2024",8,9]]},"issued":{"date-parts":[["2013",10,16]]}},"label":"page","suppress-author":true}],"schema":"https://github.com/citation-style-language/schema/raw/master/csl-citation.json"} </w:instrText>
            </w:r>
            <w:r>
              <w:fldChar w:fldCharType="separate"/>
            </w:r>
            <w:r w:rsidRPr="6BE45A7C">
              <w:rPr>
                <w:rFonts w:cs="Arial"/>
              </w:rPr>
              <w:t>(2013)</w:t>
            </w:r>
            <w:r>
              <w:fldChar w:fldCharType="end"/>
            </w:r>
          </w:p>
          <w:p w14:paraId="084F4C21" w14:textId="77777777" w:rsidR="00876DB0" w:rsidRPr="00876DB0" w:rsidRDefault="00876DB0" w:rsidP="00876DB0">
            <w:pPr>
              <w:rPr>
                <w:rFonts w:ascii="Aptos" w:eastAsia="Aptos" w:hAnsi="Aptos" w:cs="Times New Roman"/>
              </w:rPr>
            </w:pPr>
            <w:r w:rsidRPr="00876DB0">
              <w:rPr>
                <w:rFonts w:ascii="Aptos" w:eastAsia="Aptos" w:hAnsi="Aptos" w:cs="Times New Roman"/>
              </w:rPr>
              <w:t>Share your thoughts by posting a comment on Discourse, for example:</w:t>
            </w:r>
          </w:p>
          <w:p w14:paraId="65284D9A" w14:textId="77777777" w:rsidR="00876DB0" w:rsidRPr="00876DB0" w:rsidRDefault="00876DB0" w:rsidP="6BE45A7C">
            <w:pPr>
              <w:pStyle w:val="ListBullet2"/>
            </w:pPr>
            <w:r>
              <w:t>I was surprised by …</w:t>
            </w:r>
          </w:p>
          <w:p w14:paraId="5635EEF3" w14:textId="77777777" w:rsidR="00876DB0" w:rsidRPr="00876DB0" w:rsidRDefault="00876DB0" w:rsidP="6BE45A7C">
            <w:pPr>
              <w:pStyle w:val="ListBullet2"/>
            </w:pPr>
            <w:r>
              <w:t>I think that …</w:t>
            </w:r>
          </w:p>
          <w:p w14:paraId="6E1CD098" w14:textId="77777777" w:rsidR="00876DB0" w:rsidRPr="00876DB0" w:rsidRDefault="00876DB0" w:rsidP="6BE45A7C">
            <w:pPr>
              <w:pStyle w:val="ListBullet2"/>
            </w:pPr>
            <w:r>
              <w:t>I don’t agree that …</w:t>
            </w:r>
          </w:p>
        </w:tc>
      </w:tr>
    </w:tbl>
    <w:p w14:paraId="2CB0EBC7"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t>Net Neutrality</w:t>
      </w:r>
    </w:p>
    <w:p w14:paraId="1A520AC3" w14:textId="77777777" w:rsidR="00876DB0" w:rsidRPr="00876DB0" w:rsidRDefault="00876DB0" w:rsidP="00876DB0">
      <w:pPr>
        <w:spacing w:before="100" w:after="100" w:line="240" w:lineRule="auto"/>
        <w:ind w:left="480" w:right="480"/>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The Web as I envisaged it, we have not seen it yet. The future is still so much bigger than the past. </w:t>
      </w:r>
      <w:r w:rsidRPr="00876DB0">
        <w:rPr>
          <w:rFonts w:ascii="Aptos" w:eastAsia="Aptos" w:hAnsi="Aptos" w:cs="Times New Roman"/>
          <w:kern w:val="0"/>
          <w:lang w:val="en-US"/>
          <w14:ligatures w14:val="none"/>
        </w:rPr>
        <w:fldChar w:fldCharType="begin"/>
      </w:r>
      <w:r w:rsidRPr="00876DB0">
        <w:rPr>
          <w:rFonts w:ascii="Aptos" w:eastAsia="Aptos" w:hAnsi="Aptos" w:cs="Times New Roman"/>
          <w:kern w:val="0"/>
          <w:lang w:val="en-US"/>
          <w14:ligatures w14:val="none"/>
        </w:rPr>
        <w:instrText xml:space="preserve"> ADDIN ZOTERO_ITEM CSL_CITATION {"citationID":"zlhdUm1n","properties":{"formattedCitation":"(Tim Berners-Lee, 2009, as cited in Medium, 2023)","plainCitation":"(Tim Berners-Lee, 2009, as cited in Medium, 2023)","noteIndex":0},"citationItems":[{"id":351,"uris":["http://zotero.org/users/14693029/items/LHA2ADW3"],"itemData":{"id":351,"type":"webpage","title":"Tim Berners-Lee quotes","URL":"https://quotesandsayings.medium.com/the-best-20-tim-berners-lee-quotes-a5fb1a5c8c7c","author":[{"family":"Medium","given":""}],"accessed":{"date-parts":[["2024",8,6]]},"issued":{"date-parts":[["2023",5,16]]}},"label":"page","prefix":"Tim Berners-Lee, 2009, as cited in"}],"schema":"https://github.com/citation-style-language/schema/raw/master/csl-citation.json"} </w:instrText>
      </w:r>
      <w:r w:rsidRPr="00876DB0">
        <w:rPr>
          <w:rFonts w:ascii="Aptos" w:eastAsia="Aptos" w:hAnsi="Aptos" w:cs="Times New Roman"/>
          <w:kern w:val="0"/>
          <w:lang w:val="en-US"/>
          <w14:ligatures w14:val="none"/>
        </w:rPr>
        <w:fldChar w:fldCharType="separate"/>
      </w:r>
      <w:r w:rsidRPr="00876DB0">
        <w:rPr>
          <w:rFonts w:ascii="Aptos" w:eastAsia="Aptos" w:hAnsi="Aptos" w:cs="Times New Roman"/>
          <w:kern w:val="0"/>
          <w:lang w:val="en-US"/>
          <w14:ligatures w14:val="none"/>
        </w:rPr>
        <w:t>(Tim Berners-Lee, 2009, as cited in Medium, 2023)</w:t>
      </w:r>
      <w:r w:rsidRPr="00876DB0">
        <w:rPr>
          <w:rFonts w:ascii="Aptos" w:eastAsia="Aptos" w:hAnsi="Aptos" w:cs="Times New Roman"/>
          <w:kern w:val="0"/>
          <w:lang w:val="en-US"/>
          <w14:ligatures w14:val="none"/>
        </w:rPr>
        <w:fldChar w:fldCharType="end"/>
      </w:r>
    </w:p>
    <w:p w14:paraId="6375531D" w14:textId="5E3B01D0" w:rsidR="00876DB0" w:rsidRPr="00876DB0" w:rsidRDefault="00876DB0" w:rsidP="6BE45A7C">
      <w:pPr>
        <w:spacing w:before="100" w:after="100" w:line="240" w:lineRule="auto"/>
        <w:ind w:left="480" w:right="480"/>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The World Wide Web was originally designed to provide universal access to a large universe of documents. To achieve universal access it was paramount to design the web as an open system without a central locus of control. However, on the </w:t>
      </w:r>
      <w:r w:rsidRPr="6BE45A7C">
        <w:rPr>
          <w:rFonts w:ascii="Aptos" w:eastAsia="Aptos" w:hAnsi="Aptos" w:cs="Times New Roman"/>
          <w:lang w:val="en-US"/>
        </w:rPr>
        <w:t>i</w:t>
      </w:r>
      <w:r w:rsidRPr="00876DB0">
        <w:rPr>
          <w:rFonts w:ascii="Aptos" w:eastAsia="Aptos" w:hAnsi="Aptos" w:cs="Times New Roman"/>
          <w:kern w:val="0"/>
          <w:lang w:val="en-US"/>
          <w14:ligatures w14:val="none"/>
        </w:rPr>
        <w:t>nternet there are an increasing number of “walled gardens” that aim to control user’s access to content and services. In this section we explore the concept of net neutrality and reflect on the risks associated with universal access to online information.</w:t>
      </w:r>
    </w:p>
    <w:p w14:paraId="27027241" w14:textId="17F5837B" w:rsidR="00876DB0" w:rsidRPr="00876DB0" w:rsidRDefault="00876DB0" w:rsidP="00876DB0">
      <w:pPr>
        <w:spacing w:before="180" w:after="180" w:line="240" w:lineRule="auto"/>
        <w:rPr>
          <w:rFonts w:ascii="Aptos" w:eastAsia="Aptos" w:hAnsi="Aptos" w:cs="Times New Roman"/>
          <w:kern w:val="0"/>
          <w:lang w:val="en-US"/>
          <w14:ligatures w14:val="none"/>
        </w:rPr>
      </w:pPr>
      <w:r w:rsidRPr="6BE45A7C">
        <w:rPr>
          <w:rFonts w:ascii="Aptos" w:eastAsia="Aptos" w:hAnsi="Aptos" w:cs="Times New Roman"/>
          <w:b/>
          <w:bCs/>
          <w:i/>
          <w:iCs/>
          <w:kern w:val="0"/>
          <w:lang w:val="en-US"/>
          <w14:ligatures w14:val="none"/>
        </w:rPr>
        <w:t>Net neutrality</w:t>
      </w:r>
      <w:r w:rsidRPr="00876DB0">
        <w:rPr>
          <w:rFonts w:ascii="Aptos" w:eastAsia="Aptos" w:hAnsi="Aptos" w:cs="Times New Roman"/>
          <w:kern w:val="0"/>
          <w:lang w:val="en-US"/>
          <w14:ligatures w14:val="none"/>
        </w:rPr>
        <w:t xml:space="preserve"> is a critical concept in the realm of internet policy and regulation. It revolves around the principle that internet service providers (ISPs) should treat all data on the internet equally. In other words, they should not discriminate against</w:t>
      </w:r>
      <w:r w:rsidR="00DF77A2">
        <w:rPr>
          <w:rFonts w:ascii="Aptos" w:eastAsia="Aptos" w:hAnsi="Aptos" w:cs="Times New Roman"/>
          <w:kern w:val="0"/>
          <w:lang w:val="en-US"/>
          <w14:ligatures w14:val="none"/>
        </w:rPr>
        <w:t>,</w:t>
      </w:r>
      <w:r w:rsidRPr="00876DB0">
        <w:rPr>
          <w:rFonts w:ascii="Aptos" w:eastAsia="Aptos" w:hAnsi="Aptos" w:cs="Times New Roman"/>
          <w:kern w:val="0"/>
          <w:lang w:val="en-US"/>
          <w14:ligatures w14:val="none"/>
        </w:rPr>
        <w:t xml:space="preserve"> or charge differently based on user, content, website, application, or platform. The primary goal of net neutrality is to ensure that the internet remains an open and level playing field where all data and information can be accessed and transmitted freely.</w:t>
      </w:r>
    </w:p>
    <w:p w14:paraId="23E5DE9D" w14:textId="77777777" w:rsidR="00876DB0" w:rsidRPr="00876DB0" w:rsidRDefault="00876DB0" w:rsidP="6BE45A7C">
      <w:pPr>
        <w:keepNext/>
        <w:keepLines/>
        <w:spacing w:before="80" w:after="40"/>
        <w:outlineLvl w:val="3"/>
        <w:rPr>
          <w:rFonts w:ascii="Aptos" w:eastAsia="Times New Roman" w:hAnsi="Aptos" w:cs="Times New Roman"/>
          <w:color w:val="0F4761"/>
        </w:rPr>
      </w:pPr>
      <w:r w:rsidRPr="6BE45A7C">
        <w:rPr>
          <w:rFonts w:ascii="Aptos" w:eastAsia="Times New Roman" w:hAnsi="Aptos" w:cs="Times New Roman"/>
          <w:color w:val="0F4761" w:themeColor="accent1" w:themeShade="BF"/>
        </w:rPr>
        <w:lastRenderedPageBreak/>
        <w:t>Arguments For Net Neutrality</w:t>
      </w:r>
    </w:p>
    <w:p w14:paraId="4499ECF3" w14:textId="1EB2B56F"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Preservation of open internet</w:t>
      </w:r>
      <w:r w:rsidRPr="00876DB0">
        <w:rPr>
          <w:rFonts w:ascii="Aptos" w:eastAsia="Aptos" w:hAnsi="Aptos" w:cs="Times New Roman"/>
          <w:kern w:val="0"/>
          <w:lang w:val="en-US"/>
          <w14:ligatures w14:val="none"/>
        </w:rPr>
        <w:t>: Net neutrality proponents argue that it is essential to maintain the open nature of the internet, where all content is equally accessible to users. This fosters innovation, competition, and free expression.</w:t>
      </w:r>
    </w:p>
    <w:p w14:paraId="6023FDCB" w14:textId="7777777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Equal access</w:t>
      </w:r>
      <w:r w:rsidRPr="00876DB0">
        <w:rPr>
          <w:rFonts w:ascii="Aptos" w:eastAsia="Aptos" w:hAnsi="Aptos" w:cs="Times New Roman"/>
          <w:kern w:val="0"/>
          <w:lang w:val="en-US"/>
          <w14:ligatures w14:val="none"/>
        </w:rPr>
        <w:t>: Net neutrality ensures that users, regardless of their economic status, can access all online content without discrimination. It prevents ISPs from creating fast lanes for certain content, disadvantaging others.</w:t>
      </w:r>
    </w:p>
    <w:p w14:paraId="5FCC3494" w14:textId="7777777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Innovation</w:t>
      </w:r>
      <w:r w:rsidRPr="00876DB0">
        <w:rPr>
          <w:rFonts w:ascii="Aptos" w:eastAsia="Aptos" w:hAnsi="Aptos" w:cs="Times New Roman"/>
          <w:kern w:val="0"/>
          <w:lang w:val="en-US"/>
          <w14:ligatures w14:val="none"/>
        </w:rPr>
        <w:t>: Without net neutrality, ISPs could prioritize certain services or websites, potentially stifling innovation by making it difficult for new, smaller players to compete on a level playing field.</w:t>
      </w:r>
    </w:p>
    <w:p w14:paraId="3809F7D2" w14:textId="77777777" w:rsidR="00876DB0" w:rsidRPr="00876DB0" w:rsidRDefault="00876DB0" w:rsidP="6BE45A7C">
      <w:pPr>
        <w:keepNext/>
        <w:keepLines/>
        <w:spacing w:before="80" w:after="40"/>
        <w:outlineLvl w:val="3"/>
        <w:rPr>
          <w:rFonts w:ascii="Aptos" w:eastAsia="Times New Roman" w:hAnsi="Aptos" w:cs="Times New Roman"/>
          <w:color w:val="0F4761"/>
        </w:rPr>
      </w:pPr>
      <w:r w:rsidRPr="6BE45A7C">
        <w:rPr>
          <w:rFonts w:ascii="Aptos" w:eastAsia="Times New Roman" w:hAnsi="Aptos" w:cs="Times New Roman"/>
          <w:color w:val="0F4761" w:themeColor="accent1" w:themeShade="BF"/>
        </w:rPr>
        <w:t>Arguments Against Net Neutrality</w:t>
      </w:r>
    </w:p>
    <w:p w14:paraId="7174F5E6" w14:textId="195D3518"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DF77A2">
        <w:rPr>
          <w:rFonts w:ascii="Aptos" w:eastAsia="Aptos" w:hAnsi="Aptos" w:cs="Times New Roman"/>
          <w:b/>
          <w:bCs/>
          <w:kern w:val="0"/>
          <w:lang w:val="en-US"/>
          <w14:ligatures w14:val="none"/>
        </w:rPr>
        <w:t xml:space="preserve">Investment and </w:t>
      </w:r>
      <w:r w:rsidRPr="6BE45A7C">
        <w:rPr>
          <w:rFonts w:ascii="Aptos" w:eastAsia="Aptos" w:hAnsi="Aptos" w:cs="Times New Roman"/>
          <w:b/>
          <w:bCs/>
          <w:lang w:val="en-US"/>
        </w:rPr>
        <w:t>i</w:t>
      </w:r>
      <w:r w:rsidRPr="00DF77A2">
        <w:rPr>
          <w:rFonts w:ascii="Aptos" w:eastAsia="Aptos" w:hAnsi="Aptos" w:cs="Times New Roman"/>
          <w:b/>
          <w:bCs/>
          <w:kern w:val="0"/>
          <w:lang w:val="en-US"/>
          <w14:ligatures w14:val="none"/>
        </w:rPr>
        <w:t>nfrastructure</w:t>
      </w:r>
      <w:r w:rsidRPr="00876DB0">
        <w:rPr>
          <w:rFonts w:ascii="Aptos" w:eastAsia="Aptos" w:hAnsi="Aptos" w:cs="Times New Roman"/>
          <w:kern w:val="0"/>
          <w:lang w:val="en-US"/>
          <w14:ligatures w14:val="none"/>
        </w:rPr>
        <w:t>: Opponents argue that without the ability to offer paid prioritization or tiered services, ISPs may have less incentive to invest in and improve network infrastructure, potentially hindering the growth of broadband services.</w:t>
      </w:r>
    </w:p>
    <w:p w14:paraId="2F0A64C1" w14:textId="27CAA1A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DF77A2">
        <w:rPr>
          <w:rFonts w:ascii="Aptos" w:eastAsia="Aptos" w:hAnsi="Aptos" w:cs="Times New Roman"/>
          <w:b/>
          <w:bCs/>
          <w:kern w:val="0"/>
          <w:lang w:val="en-US"/>
          <w14:ligatures w14:val="none"/>
        </w:rPr>
        <w:t xml:space="preserve">Regulatory </w:t>
      </w:r>
      <w:r w:rsidRPr="6BE45A7C">
        <w:rPr>
          <w:rFonts w:ascii="Aptos" w:eastAsia="Aptos" w:hAnsi="Aptos" w:cs="Times New Roman"/>
          <w:b/>
          <w:bCs/>
          <w:lang w:val="en-US"/>
        </w:rPr>
        <w:t>o</w:t>
      </w:r>
      <w:r w:rsidRPr="00DF77A2">
        <w:rPr>
          <w:rFonts w:ascii="Aptos" w:eastAsia="Aptos" w:hAnsi="Aptos" w:cs="Times New Roman"/>
          <w:b/>
          <w:bCs/>
          <w:kern w:val="0"/>
          <w:lang w:val="en-US"/>
          <w14:ligatures w14:val="none"/>
        </w:rPr>
        <w:t>verreach</w:t>
      </w:r>
      <w:r w:rsidRPr="00876DB0">
        <w:rPr>
          <w:rFonts w:ascii="Aptos" w:eastAsia="Aptos" w:hAnsi="Aptos" w:cs="Times New Roman"/>
          <w:kern w:val="0"/>
          <w:lang w:val="en-US"/>
          <w14:ligatures w14:val="none"/>
        </w:rPr>
        <w:t>: Some argue that government intervention in net neutrality is unnecessary, and that market forces should determine how ISPs manage their networks. They fear that regulation could lead to unintended consequences such as the government controlling access to online content.</w:t>
      </w:r>
    </w:p>
    <w:p w14:paraId="3CC7FEAE" w14:textId="23A84588"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DF77A2">
        <w:rPr>
          <w:rFonts w:ascii="Aptos" w:eastAsia="Aptos" w:hAnsi="Aptos" w:cs="Times New Roman"/>
          <w:b/>
          <w:bCs/>
          <w:kern w:val="0"/>
          <w:lang w:val="en-US"/>
          <w14:ligatures w14:val="none"/>
        </w:rPr>
        <w:t xml:space="preserve">Quality of </w:t>
      </w:r>
      <w:r w:rsidRPr="6BE45A7C">
        <w:rPr>
          <w:rFonts w:ascii="Aptos" w:eastAsia="Aptos" w:hAnsi="Aptos" w:cs="Times New Roman"/>
          <w:b/>
          <w:bCs/>
          <w:lang w:val="en-US"/>
        </w:rPr>
        <w:t>s</w:t>
      </w:r>
      <w:r w:rsidRPr="00DF77A2">
        <w:rPr>
          <w:rFonts w:ascii="Aptos" w:eastAsia="Aptos" w:hAnsi="Aptos" w:cs="Times New Roman"/>
          <w:b/>
          <w:bCs/>
          <w:kern w:val="0"/>
          <w:lang w:val="en-US"/>
          <w14:ligatures w14:val="none"/>
        </w:rPr>
        <w:t>ervice</w:t>
      </w:r>
      <w:r w:rsidRPr="00876DB0">
        <w:rPr>
          <w:rFonts w:ascii="Aptos" w:eastAsia="Aptos" w:hAnsi="Aptos" w:cs="Times New Roman"/>
          <w:kern w:val="0"/>
          <w:lang w:val="en-US"/>
          <w14:ligatures w14:val="none"/>
        </w:rPr>
        <w:t>: In certain cases, ISPs claim they need the flexibility to manage network traffic to provide a better quality of service for applications such as real-time video and gaming.</w:t>
      </w:r>
    </w:p>
    <w:p w14:paraId="5F822663" w14:textId="77777777" w:rsidR="00876DB0" w:rsidRPr="00876DB0" w:rsidRDefault="00876DB0" w:rsidP="6BE45A7C">
      <w:pPr>
        <w:keepNext/>
        <w:keepLines/>
        <w:spacing w:before="80" w:after="40"/>
        <w:outlineLvl w:val="3"/>
        <w:rPr>
          <w:rFonts w:ascii="Aptos" w:eastAsia="Times New Roman" w:hAnsi="Aptos" w:cs="Times New Roman"/>
          <w:color w:val="0F4761"/>
        </w:rPr>
      </w:pPr>
      <w:r w:rsidRPr="6BE45A7C">
        <w:rPr>
          <w:rFonts w:ascii="Aptos" w:eastAsia="Times New Roman" w:hAnsi="Aptos" w:cs="Times New Roman"/>
          <w:color w:val="0F4761" w:themeColor="accent1" w:themeShade="BF"/>
        </w:rPr>
        <w:t>Key Concerns</w:t>
      </w:r>
    </w:p>
    <w:p w14:paraId="1F078141" w14:textId="7B06E26F"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Concerns surrounding net neutrality involve potential discrimination, a lack of competition, and the profound implications for free speech and innovation. The absence of robust net neutrality principles could pave the way for ISPs to exert unwarranted control. They might throttle or obstruct access to specific websites, promote their own content, or levy extra charges for particular online services.</w:t>
      </w:r>
    </w:p>
    <w:p w14:paraId="7DF6538E"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At the same time there is a significant concern about government overreach in this digital domain. The debate over how much the government should regulate the internet is a hot topic, as it could hamper innovation and limit the free sharing of information. Excessive regulation could put the power to control or tamper with online content in the hands of the government or regulators, potentially jeopardizing our democratic values and our basic freedom of expression. Navigating this tricky balance between rules and protecting our personal freedoms is a key challenge in the digital era.</w:t>
      </w:r>
    </w:p>
    <w:p w14:paraId="6DF07096" w14:textId="77777777" w:rsidR="00876DB0" w:rsidRPr="00876DB0" w:rsidRDefault="00876DB0" w:rsidP="6BE45A7C">
      <w:pPr>
        <w:keepNext/>
        <w:keepLines/>
        <w:spacing w:before="80" w:after="40"/>
        <w:outlineLvl w:val="3"/>
        <w:rPr>
          <w:rFonts w:ascii="Aptos" w:eastAsia="Times New Roman" w:hAnsi="Aptos" w:cs="Times New Roman"/>
          <w:color w:val="0F4761"/>
        </w:rPr>
      </w:pPr>
      <w:r w:rsidRPr="6BE45A7C">
        <w:rPr>
          <w:rFonts w:ascii="Aptos" w:eastAsia="Times New Roman" w:hAnsi="Aptos" w:cs="Times New Roman"/>
          <w:color w:val="0F4761" w:themeColor="accent1" w:themeShade="BF"/>
        </w:rPr>
        <w:t>Canadian Context</w:t>
      </w:r>
    </w:p>
    <w:p w14:paraId="3C1C0A07"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In Canada, the discussion on net neutrality is intertwined with the debate over Bill C-10, also known as the Broadcasting Act. This bill, introduced in 2021, aims to update Canada’s broadcasting and telecommunications regulations to account for the digital age. Critics of Bill C-10 have expressed concerns that it could infringe on net neutrality principles by giving more </w:t>
      </w:r>
      <w:r w:rsidRPr="00876DB0">
        <w:rPr>
          <w:rFonts w:ascii="Aptos" w:eastAsia="Aptos" w:hAnsi="Aptos" w:cs="Times New Roman"/>
          <w:kern w:val="0"/>
          <w:lang w:val="en-US"/>
          <w14:ligatures w14:val="none"/>
        </w:rPr>
        <w:lastRenderedPageBreak/>
        <w:t>power to the Canadian Radio-television and Telecommunications Commission (CRTC) to regulate online content, potentially leading to restrictions on free expression and innovation.</w:t>
      </w:r>
    </w:p>
    <w:p w14:paraId="1AB978CD"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In addition to Bill C-10, another significant piece of legislation to consider in the Canadian context is Bill C-18, which is also known as the Online Streaming Act. This bill, introduced to the Canadian Parliament, is designed to regulate online streaming services, potentially affecting the content and accessibility of such platforms. Critics argue that Bill C-18 could raise concerns related to net neutrality by granting the government more authority over the content available on streaming platforms and potentially infringing on free expression and access to diverse content.</w:t>
      </w:r>
    </w:p>
    <w:p w14:paraId="585C042C" w14:textId="09803F49" w:rsidR="00876DB0" w:rsidRPr="00876DB0" w:rsidRDefault="00876DB0" w:rsidP="002E4010">
      <w:pPr>
        <w:keepNext/>
        <w:keepLines/>
        <w:spacing w:before="80" w:after="40"/>
        <w:outlineLvl w:val="3"/>
        <w:rPr>
          <w:rFonts w:ascii="Aptos" w:eastAsia="Times New Roman" w:hAnsi="Aptos" w:cs="Times New Roman"/>
          <w:iCs/>
          <w:color w:val="0F4761"/>
        </w:rPr>
      </w:pPr>
      <w:r w:rsidRPr="00876DB0">
        <w:rPr>
          <w:rFonts w:ascii="Aptos" w:eastAsia="Times New Roman" w:hAnsi="Aptos" w:cs="Times New Roman"/>
          <w:iCs/>
          <w:color w:val="0F4761"/>
        </w:rPr>
        <w:t>Questions to Consider</w:t>
      </w:r>
    </w:p>
    <w:p w14:paraId="5D18F28F"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As you view the resources in the activity below, consider the following questions:</w:t>
      </w:r>
    </w:p>
    <w:p w14:paraId="211E4B57" w14:textId="7777777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How does the principle of net neutrality impact the way you access and use the internet, and how might changes in net neutrality regulations affect your online experience?</w:t>
      </w:r>
    </w:p>
    <w:p w14:paraId="223D17F5" w14:textId="7777777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What is the role of government and regulatory bodies, such as the CRTC in Canada, in ensuring a balance between net neutrality and the need to regulate online content and services?</w:t>
      </w:r>
    </w:p>
    <w:p w14:paraId="1CCCD332" w14:textId="1C465E42"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What measures can be taken to ensure that government regulations, while addressing valid concerns, do not lead to the overreach of power and the erosion of fundamental rights such as free speech on the internet?</w:t>
      </w:r>
    </w:p>
    <w:p w14:paraId="78CED9B0" w14:textId="529ABDC0"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Can net neutrality coexist with the goal of ensuring high quality internet service and fostering investment in digital infrastructure, or are these objectives inherently in conflict?</w:t>
      </w:r>
    </w:p>
    <w:p w14:paraId="32821B71" w14:textId="18C17AC2"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Consider drawing a mind map such as the following to track your understanding of the subject.</w:t>
      </w:r>
    </w:p>
    <w:p w14:paraId="4463841C" w14:textId="77777777" w:rsidR="00876DB0" w:rsidRPr="00876DB0" w:rsidRDefault="00876DB0" w:rsidP="00876DB0">
      <w:pPr>
        <w:spacing w:before="180" w:after="180" w:line="240" w:lineRule="auto"/>
        <w:rPr>
          <w:rFonts w:ascii="Aptos" w:eastAsia="Aptos" w:hAnsi="Aptos" w:cs="Times New Roman"/>
          <w:kern w:val="0"/>
          <w:lang w:val="en-US"/>
          <w14:ligatures w14:val="none"/>
        </w:rPr>
      </w:pPr>
    </w:p>
    <w:tbl>
      <w:tblPr>
        <w:tblStyle w:val="Table"/>
        <w:tblW w:w="5000" w:type="pct"/>
        <w:tblLayout w:type="fixed"/>
        <w:tblLook w:val="0000" w:firstRow="0" w:lastRow="0" w:firstColumn="0" w:lastColumn="0" w:noHBand="0" w:noVBand="0"/>
      </w:tblPr>
      <w:tblGrid>
        <w:gridCol w:w="9360"/>
      </w:tblGrid>
      <w:tr w:rsidR="00876DB0" w:rsidRPr="00876DB0" w14:paraId="2E1723B0" w14:textId="77777777" w:rsidTr="0004149B">
        <w:tc>
          <w:tcPr>
            <w:tcW w:w="7920" w:type="dxa"/>
          </w:tcPr>
          <w:p w14:paraId="38CFF9A5" w14:textId="77777777" w:rsidR="00876DB0" w:rsidRPr="002E4010" w:rsidRDefault="00876DB0" w:rsidP="00876DB0">
            <w:pPr>
              <w:spacing w:before="200" w:after="120"/>
              <w:rPr>
                <w:rFonts w:ascii="Aptos" w:eastAsia="Aptos" w:hAnsi="Aptos" w:cs="Times New Roman"/>
                <w:iCs/>
              </w:rPr>
            </w:pPr>
            <w:r w:rsidRPr="002E4010">
              <w:rPr>
                <w:rFonts w:ascii="Aptos" w:eastAsia="Aptos" w:hAnsi="Aptos" w:cs="Times New Roman"/>
                <w:iCs/>
              </w:rPr>
              <w:t>Figure 6.3</w:t>
            </w:r>
          </w:p>
          <w:p w14:paraId="1DA8EFC2" w14:textId="45D79884" w:rsidR="00876DB0" w:rsidRPr="00876DB0" w:rsidRDefault="00876DB0" w:rsidP="00876DB0">
            <w:pPr>
              <w:spacing w:before="200" w:after="120"/>
              <w:rPr>
                <w:rFonts w:ascii="Aptos" w:eastAsia="Aptos" w:hAnsi="Aptos" w:cs="Times New Roman"/>
                <w:iCs/>
              </w:rPr>
            </w:pPr>
            <w:r w:rsidRPr="00876DB0">
              <w:rPr>
                <w:rFonts w:ascii="Aptos" w:eastAsia="Aptos" w:hAnsi="Aptos" w:cs="Times New Roman"/>
                <w:i/>
              </w:rPr>
              <w:t>Net Neutrality and Creative Freedom</w:t>
            </w:r>
            <w:r w:rsidR="0041371D">
              <w:rPr>
                <w:rFonts w:ascii="Aptos" w:eastAsia="Aptos" w:hAnsi="Aptos" w:cs="Times New Roman"/>
                <w:i/>
              </w:rPr>
              <w:t xml:space="preserve"> Mind Map Illustration</w:t>
            </w:r>
          </w:p>
          <w:p w14:paraId="75029D85" w14:textId="77777777" w:rsidR="00876DB0" w:rsidRPr="002E4010" w:rsidRDefault="00876DB0" w:rsidP="00876DB0">
            <w:pPr>
              <w:spacing w:before="200" w:after="120"/>
              <w:rPr>
                <w:rFonts w:ascii="Aptos" w:eastAsia="Aptos" w:hAnsi="Aptos" w:cs="Times New Roman"/>
                <w:iCs/>
              </w:rPr>
            </w:pPr>
            <w:r w:rsidRPr="00876DB0">
              <w:rPr>
                <w:rFonts w:ascii="Aptos" w:eastAsia="Aptos" w:hAnsi="Aptos" w:cs="Times New Roman"/>
                <w:iCs/>
              </w:rPr>
              <w:t>[Alt text: Whiteboard crowded with questions and comments.]</w:t>
            </w:r>
          </w:p>
          <w:p w14:paraId="0061F26E" w14:textId="77777777" w:rsidR="00876DB0" w:rsidRPr="00876DB0" w:rsidRDefault="00876DB0" w:rsidP="00876DB0">
            <w:pPr>
              <w:spacing w:line="278" w:lineRule="auto"/>
              <w:jc w:val="center"/>
              <w:rPr>
                <w:rFonts w:ascii="Aptos" w:eastAsia="Aptos" w:hAnsi="Aptos" w:cs="Times New Roman"/>
                <w:kern w:val="2"/>
                <w14:ligatures w14:val="standardContextual"/>
              </w:rPr>
            </w:pPr>
            <w:r w:rsidRPr="00876DB0">
              <w:rPr>
                <w:rFonts w:ascii="Aptos" w:eastAsia="Aptos" w:hAnsi="Aptos" w:cs="Times New Roman"/>
                <w:noProof/>
              </w:rPr>
              <w:lastRenderedPageBreak/>
              <w:drawing>
                <wp:inline distT="0" distB="0" distL="0" distR="0" wp14:anchorId="3C82459F" wp14:editId="6CB5BB60">
                  <wp:extent cx="5334000" cy="3368842"/>
                  <wp:effectExtent l="0" t="0" r="0" b="0"/>
                  <wp:docPr id="817531701" name="Picture" descr="A close-up of a whiteboard&#10;&#10;Description automatically generated"/>
                  <wp:cNvGraphicFramePr/>
                  <a:graphic xmlns:a="http://schemas.openxmlformats.org/drawingml/2006/main">
                    <a:graphicData uri="http://schemas.openxmlformats.org/drawingml/2006/picture">
                      <pic:pic xmlns:pic="http://schemas.openxmlformats.org/drawingml/2006/picture">
                        <pic:nvPicPr>
                          <pic:cNvPr id="685" name="Picture" descr="A close-up of a whiteboard&#10;&#10;Description automatically generated"/>
                          <pic:cNvPicPr>
                            <a:picLocks noChangeAspect="1" noChangeArrowheads="1"/>
                          </pic:cNvPicPr>
                        </pic:nvPicPr>
                        <pic:blipFill>
                          <a:blip r:embed="rId95"/>
                          <a:stretch>
                            <a:fillRect/>
                          </a:stretch>
                        </pic:blipFill>
                        <pic:spPr bwMode="auto">
                          <a:xfrm>
                            <a:off x="0" y="0"/>
                            <a:ext cx="5334000" cy="3368842"/>
                          </a:xfrm>
                          <a:prstGeom prst="rect">
                            <a:avLst/>
                          </a:prstGeom>
                          <a:noFill/>
                          <a:ln w="9525">
                            <a:noFill/>
                            <a:headEnd/>
                            <a:tailEnd/>
                          </a:ln>
                        </pic:spPr>
                      </pic:pic>
                    </a:graphicData>
                  </a:graphic>
                </wp:inline>
              </w:drawing>
            </w:r>
          </w:p>
          <w:p w14:paraId="489E03DB" w14:textId="77777777" w:rsidR="00876DB0" w:rsidRPr="00876DB0" w:rsidRDefault="00876DB0" w:rsidP="002E4010">
            <w:pPr>
              <w:spacing w:before="100" w:after="100"/>
              <w:ind w:left="480" w:right="480"/>
              <w:rPr>
                <w:rFonts w:ascii="Aptos" w:eastAsia="Aptos" w:hAnsi="Aptos" w:cs="Times New Roman"/>
              </w:rPr>
            </w:pPr>
            <w:r w:rsidRPr="002E4010">
              <w:rPr>
                <w:rFonts w:ascii="Aptos" w:eastAsia="Aptos" w:hAnsi="Aptos" w:cs="Times New Roman"/>
                <w:i/>
                <w:iCs/>
              </w:rPr>
              <w:t>Note</w:t>
            </w:r>
            <w:r w:rsidRPr="00876DB0">
              <w:rPr>
                <w:rFonts w:ascii="Aptos" w:eastAsia="Aptos" w:hAnsi="Aptos" w:cs="Times New Roman"/>
              </w:rPr>
              <w:t xml:space="preserve">: From “Net Neutrality and Creative Freedom: Tim Wu at re:publica 2010,” by A. L. Schiller, April 10, 2010, </w:t>
            </w:r>
            <w:r w:rsidRPr="002E4010">
              <w:rPr>
                <w:rFonts w:ascii="Aptos" w:eastAsia="Aptos" w:hAnsi="Aptos" w:cs="Times New Roman"/>
                <w:i/>
                <w:iCs/>
              </w:rPr>
              <w:t>Flickr</w:t>
            </w:r>
            <w:r w:rsidRPr="00876DB0">
              <w:rPr>
                <w:rFonts w:ascii="Aptos" w:eastAsia="Aptos" w:hAnsi="Aptos" w:cs="Times New Roman"/>
              </w:rPr>
              <w:t>, (</w:t>
            </w:r>
            <w:hyperlink r:id="rId96" w:history="1">
              <w:r w:rsidRPr="00876DB0">
                <w:rPr>
                  <w:rFonts w:ascii="Aptos" w:eastAsia="Aptos" w:hAnsi="Aptos" w:cs="Times New Roman"/>
                  <w:color w:val="467886"/>
                  <w:u w:val="single"/>
                </w:rPr>
                <w:t>https://flickr.com/photos/frauleinschiller/4540678705/</w:t>
              </w:r>
            </w:hyperlink>
            <w:r w:rsidRPr="00876DB0">
              <w:rPr>
                <w:rFonts w:ascii="Aptos" w:eastAsia="Aptos" w:hAnsi="Aptos" w:cs="Times New Roman"/>
              </w:rPr>
              <w:t xml:space="preserve">). </w:t>
            </w:r>
            <w:hyperlink r:id="rId97" w:history="1">
              <w:r w:rsidRPr="00876DB0">
                <w:rPr>
                  <w:rFonts w:ascii="Aptos" w:eastAsia="Aptos" w:hAnsi="Aptos" w:cs="Times New Roman"/>
                  <w:color w:val="467886"/>
                  <w:u w:val="single"/>
                </w:rPr>
                <w:t>CC BY-NC-ND 2.0</w:t>
              </w:r>
            </w:hyperlink>
            <w:r w:rsidRPr="00876DB0">
              <w:rPr>
                <w:rFonts w:ascii="Aptos" w:eastAsia="Aptos" w:hAnsi="Aptos" w:cs="Times New Roman"/>
              </w:rPr>
              <w:t>.</w:t>
            </w:r>
          </w:p>
          <w:p w14:paraId="7106D49B" w14:textId="499DA181" w:rsidR="00876DB0" w:rsidRPr="00876DB0" w:rsidRDefault="00876DB0" w:rsidP="002E4010">
            <w:pPr>
              <w:spacing w:before="100" w:after="100"/>
              <w:ind w:left="480" w:right="480"/>
              <w:rPr>
                <w:rFonts w:ascii="Aptos" w:eastAsia="Aptos" w:hAnsi="Aptos" w:cs="Times New Roman"/>
              </w:rPr>
            </w:pPr>
          </w:p>
        </w:tc>
      </w:tr>
    </w:tbl>
    <w:p w14:paraId="48C0E7A3" w14:textId="3F49B1C6"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2 Activity: The Meaning of Net Neutralit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7082"/>
      </w:tblGrid>
      <w:tr w:rsidR="00876DB0" w:rsidRPr="00876DB0" w14:paraId="5918EE1C" w14:textId="77777777" w:rsidTr="0004149B">
        <w:trPr>
          <w:cantSplit/>
        </w:trPr>
        <w:tc>
          <w:tcPr>
            <w:tcW w:w="0" w:type="auto"/>
            <w:tcMar>
              <w:left w:w="144" w:type="dxa"/>
            </w:tcMar>
          </w:tcPr>
          <w:p w14:paraId="2B8323BE" w14:textId="77777777" w:rsidR="00876DB0" w:rsidRPr="00876DB0" w:rsidRDefault="00876DB0" w:rsidP="00876DB0">
            <w:pPr>
              <w:spacing w:before="16" w:after="64"/>
              <w:rPr>
                <w:rFonts w:ascii="Aptos" w:eastAsia="Aptos" w:hAnsi="Aptos" w:cs="Times New Roman"/>
              </w:rPr>
            </w:pPr>
          </w:p>
          <w:p w14:paraId="60FF0D75" w14:textId="77777777" w:rsidR="00876DB0" w:rsidRPr="00876DB0" w:rsidRDefault="00876DB0" w:rsidP="002E4010">
            <w:pPr>
              <w:pStyle w:val="ListBullet"/>
            </w:pPr>
            <w:r w:rsidRPr="002E4010">
              <w:rPr>
                <w:b/>
                <w:bCs/>
              </w:rPr>
              <w:t>Watch</w:t>
            </w:r>
            <w:r w:rsidRPr="00876DB0">
              <w:t>: Watch the following videos that explain the importance of net neutrality.</w:t>
            </w:r>
          </w:p>
          <w:p w14:paraId="33B42EC0" w14:textId="6E03C258" w:rsidR="00876DB0" w:rsidRPr="00876DB0" w:rsidRDefault="00876DB0" w:rsidP="002E4010">
            <w:pPr>
              <w:pStyle w:val="ListBullet2"/>
            </w:pPr>
            <w:hyperlink r:id="rId98">
              <w:r w:rsidRPr="002E4010">
                <w:rPr>
                  <w:i/>
                  <w:iCs/>
                  <w:color w:val="156082"/>
                </w:rPr>
                <w:t>Net Neutrality Explained</w:t>
              </w:r>
            </w:hyperlink>
            <w:r w:rsidRPr="00876DB0">
              <w:t xml:space="preserve"> </w:t>
            </w:r>
            <w:r w:rsidRPr="00876DB0">
              <w:fldChar w:fldCharType="begin"/>
            </w:r>
            <w:r w:rsidR="00EE5006">
              <w:instrText xml:space="preserve"> ADDIN ZOTERO_ITEM CSL_CITATION {"citationID":"ka7ByPnj","properties":{"formattedCitation":"(2015)","plainCitation":"(2015)","noteIndex":0},"citationItems":[{"id":487,"uris":["http://zotero.org/users/14693029/items/5KUGYAH2"],"itemData":{"id":487,"type":"motion_picture","abstract":"Net neutrality revolves around a key question: Should internet bandwidth be treated equally for everyone? Here's a look at the debate.\n\nSubscribe to the WSJ channel here:\nhttp://bit.ly/14Q81Xy\n\nVisit the WSJ channel for more video:\n   / wsjdigitalnetwork  \nMore from the Wall Street Journal:\nVisit WSJ.com: http://online.wsj.com/home-page\n\nFollow WSJ on Facebook:\n  / wsjlive  \nFollow WSJ on Google+: https://plus.google.com/+wsj/posts\nFollow WSJ on Twitter:   / wsjlive  \nFollow WSJ on Instagram:   / wsj  \nFollow WSJ on Pinterest:   / wsj  \nFollow WSJ on Tumblr: http://www.tumblr.com/tagged/wall-str... \nDon’t miss a WSJ video, subscribe here: http://bit.ly/14Q81Xy\n\nMore from the Wall Street Journal: \nVisit WSJ.com: http://www.wsj.com\nVisit the WSJ Video Center: https://wsj.com/video\n\nOn Facebook:   / videos  \nOn Twitter:   / wsj  \nOn Snapchat: https://on.wsj.com/2ratjSM","medium":"Video","note":"author: The Wall Street Journal ||","publisher":"YouTube","title":"Net neutrality explained","URL":"https://www.youtube.com/watch?v=p90McT24Z6w","accessed":{"date-parts":[["2024",8,9]]},"issued":{"date-parts":[["2015",2,27]]}},"label":"page","suppress-author":true}],"schema":"https://github.com/citation-style-language/schema/raw/master/csl-citation.json"} </w:instrText>
            </w:r>
            <w:r w:rsidRPr="00876DB0">
              <w:fldChar w:fldCharType="separate"/>
            </w:r>
            <w:r w:rsidRPr="00876DB0">
              <w:rPr>
                <w:rFonts w:cs="Arial"/>
              </w:rPr>
              <w:t>(2015)</w:t>
            </w:r>
            <w:r w:rsidRPr="00876DB0">
              <w:fldChar w:fldCharType="end"/>
            </w:r>
          </w:p>
          <w:p w14:paraId="22724F26" w14:textId="77777777" w:rsidR="00876DB0" w:rsidRPr="00876DB0" w:rsidRDefault="00450EEF" w:rsidP="00876DB0">
            <w:pPr>
              <w:rPr>
                <w:rFonts w:ascii="Aptos" w:eastAsia="Aptos" w:hAnsi="Aptos" w:cs="Times New Roman"/>
              </w:rPr>
            </w:pPr>
            <w:hyperlink r:id="rId99">
              <w:r w:rsidR="00876DB0" w:rsidRPr="00876DB0">
                <w:rPr>
                  <w:rFonts w:ascii="Aptos" w:eastAsia="Aptos" w:hAnsi="Aptos" w:cs="Times New Roman"/>
                  <w:i/>
                  <w:color w:val="156082"/>
                </w:rPr>
                <w:t>https://www.youtube-nocookie.com/embed/p90McT24Z6w</w:t>
              </w:r>
            </w:hyperlink>
          </w:p>
          <w:p w14:paraId="16531EA7" w14:textId="2143968B" w:rsidR="00876DB0" w:rsidRPr="00876DB0" w:rsidRDefault="00876DB0" w:rsidP="002E4010">
            <w:pPr>
              <w:pStyle w:val="ListBullet2"/>
            </w:pPr>
            <w:hyperlink r:id="rId100">
              <w:r w:rsidRPr="00876DB0">
                <w:rPr>
                  <w:i/>
                  <w:iCs/>
                  <w:color w:val="156082"/>
                </w:rPr>
                <w:t>Internet Citizens: Defend Net Neutrality</w:t>
              </w:r>
            </w:hyperlink>
            <w:r w:rsidRPr="00876DB0">
              <w:t xml:space="preserve"> </w:t>
            </w:r>
            <w:r w:rsidRPr="00876DB0">
              <w:fldChar w:fldCharType="begin"/>
            </w:r>
            <w:r w:rsidR="00AE3E74">
              <w:instrText xml:space="preserve"> ADDIN ZOTERO_ITEM CSL_CITATION {"citationID":"zE26WmCL","properties":{"formattedCitation":"(2014b)","plainCitation":"(2014b)","noteIndex":0},"citationItems":[{"id":488,"uris":["http://zotero.org/users/14693029/items/DFTSISUS"],"itemData":{"id":488,"type":"motion_picture","abstract":"CGP Grey subreddit:   / cgpgrey  \n\nhttp://www.cgpgrey.com/\n\nMusic by Broke for Free","medium":"Video","note":"author: CGP Grey ||","publisher":"YouTube","title":"Internet citizens: Defend net neutrality","title-short":"Internet Citizens","URL":"https://www.youtube.com/watch?v=wtt2aSV8wdw","accessed":{"date-parts":[["2024",8,9]]},"issued":{"date-parts":[["2014",5,5]]}},"label":"page","suppress-author":true}],"schema":"https://github.com/citation-style-language/schema/raw/master/csl-citation.json"} </w:instrText>
            </w:r>
            <w:r w:rsidRPr="00876DB0">
              <w:fldChar w:fldCharType="separate"/>
            </w:r>
            <w:r w:rsidR="00AE3E74" w:rsidRPr="00AE3E74">
              <w:rPr>
                <w:rFonts w:ascii="Aptos" w:hAnsi="Aptos"/>
              </w:rPr>
              <w:t>(2014b)</w:t>
            </w:r>
            <w:r w:rsidRPr="00876DB0">
              <w:fldChar w:fldCharType="end"/>
            </w:r>
          </w:p>
          <w:p w14:paraId="0DCBA8D7" w14:textId="77777777" w:rsidR="00876DB0" w:rsidRPr="00876DB0" w:rsidRDefault="00450EEF" w:rsidP="00876DB0">
            <w:pPr>
              <w:spacing w:after="16"/>
              <w:rPr>
                <w:rFonts w:ascii="Aptos" w:eastAsia="Aptos" w:hAnsi="Aptos" w:cs="Times New Roman"/>
              </w:rPr>
            </w:pPr>
            <w:hyperlink r:id="rId101">
              <w:r w:rsidR="00876DB0" w:rsidRPr="00876DB0">
                <w:rPr>
                  <w:rFonts w:ascii="Aptos" w:eastAsia="Aptos" w:hAnsi="Aptos" w:cs="Times New Roman"/>
                  <w:i/>
                  <w:color w:val="156082"/>
                </w:rPr>
                <w:t>https://www.youtube-nocookie.com/embed/wtt2aSV8wdw</w:t>
              </w:r>
            </w:hyperlink>
          </w:p>
        </w:tc>
      </w:tr>
    </w:tbl>
    <w:p w14:paraId="2C73963E"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3 Activity: Perspectives on Net Neutralit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0597110C" w14:textId="77777777" w:rsidTr="6BE45A7C">
        <w:trPr>
          <w:cantSplit/>
        </w:trPr>
        <w:tc>
          <w:tcPr>
            <w:tcW w:w="0" w:type="auto"/>
            <w:tcMar>
              <w:left w:w="144" w:type="dxa"/>
            </w:tcMar>
          </w:tcPr>
          <w:p w14:paraId="69579BD7" w14:textId="77777777" w:rsidR="00876DB0" w:rsidRPr="00876DB0" w:rsidRDefault="00876DB0" w:rsidP="00876DB0">
            <w:pPr>
              <w:spacing w:before="16" w:after="64"/>
              <w:rPr>
                <w:rFonts w:ascii="Aptos" w:eastAsia="Aptos" w:hAnsi="Aptos" w:cs="Times New Roman"/>
              </w:rPr>
            </w:pPr>
          </w:p>
          <w:p w14:paraId="610286B5" w14:textId="38F30D9E" w:rsidR="00876DB0" w:rsidRPr="00876DB0" w:rsidRDefault="00876DB0" w:rsidP="002E4010">
            <w:pPr>
              <w:pStyle w:val="ListBullet"/>
            </w:pPr>
            <w:r w:rsidRPr="00736812">
              <w:rPr>
                <w:b/>
                <w:bCs/>
              </w:rPr>
              <w:t>Read</w:t>
            </w:r>
            <w:r w:rsidRPr="00876DB0">
              <w:t>: Explore the issue of net neutrality. Here are some sample resources, but please search for additional resources that interest you. Seek out different perspectives on the topic to inform your views.</w:t>
            </w:r>
          </w:p>
          <w:p w14:paraId="38F6B468" w14:textId="39E2433A" w:rsidR="00876DB0" w:rsidRPr="00876DB0" w:rsidRDefault="00876DB0" w:rsidP="002E4010">
            <w:pPr>
              <w:numPr>
                <w:ilvl w:val="0"/>
                <w:numId w:val="18"/>
              </w:numPr>
              <w:rPr>
                <w:rFonts w:ascii="Aptos" w:eastAsia="Aptos" w:hAnsi="Aptos" w:cs="Times New Roman"/>
                <w:iCs/>
              </w:rPr>
            </w:pPr>
            <w:r w:rsidRPr="00876DB0">
              <w:rPr>
                <w:rFonts w:ascii="Aptos" w:eastAsia="Aptos" w:hAnsi="Aptos" w:cs="Times New Roman"/>
              </w:rPr>
              <w:t xml:space="preserve">First, have a look at a summary of </w:t>
            </w:r>
            <w:hyperlink r:id="rId102" w:anchor=":~:text=source%20or%20ownership.-,China,is%20available%20to%20their%20citizens">
              <w:r w:rsidRPr="00876DB0">
                <w:rPr>
                  <w:rFonts w:ascii="Aptos" w:eastAsia="Aptos" w:hAnsi="Aptos" w:cs="Times New Roman"/>
                  <w:i/>
                  <w:color w:val="156082"/>
                </w:rPr>
                <w:t>Net Neutrality by Country</w:t>
              </w:r>
            </w:hyperlink>
            <w:r w:rsidRPr="00876DB0">
              <w:rPr>
                <w:rFonts w:ascii="Aptos" w:eastAsia="Aptos" w:hAnsi="Aptos" w:cs="Times New Roman"/>
                <w:iCs/>
                <w:color w:val="156082"/>
              </w:rPr>
              <w:t xml:space="preserve"> </w:t>
            </w:r>
            <w:r w:rsidRPr="00876DB0">
              <w:rPr>
                <w:rFonts w:ascii="Aptos" w:eastAsia="Aptos" w:hAnsi="Aptos" w:cs="Times New Roman"/>
                <w:iCs/>
                <w:color w:val="156082"/>
              </w:rPr>
              <w:fldChar w:fldCharType="begin"/>
            </w:r>
            <w:r w:rsidR="00B17C25">
              <w:rPr>
                <w:rFonts w:ascii="Aptos" w:eastAsia="Aptos" w:hAnsi="Aptos" w:cs="Times New Roman"/>
                <w:iCs/>
                <w:color w:val="156082"/>
              </w:rPr>
              <w:instrText xml:space="preserve"> ADDIN ZOTERO_ITEM CSL_CITATION {"citationID":"OC4ISh7I","properties":{"formattedCitation":"(2024)","plainCitation":"(2024)","noteIndex":0},"citationItems":[{"id":489,"uris":["http://zotero.org/users/14693029/items/WN9R98FG"],"itemData":{"id":489,"type":"entry-encyclopedia","abstract":"Net neutrality is the principle that governments should mandate Internet service providers  to treat all data on the Internet the same, and not discriminate or charge differently by user, content, website, platform, application, type of attached equipment, or method of communication. For instance, under these principles, internet service providers are unable to  intentionally block, slow down or charge money for specific websites and online content.","container-title":"Wikipedia","language":"en","license":"Creative Commons Attribution-ShareAlike License","note":"Page Version ID: 1232791545","title":"Net neutrality by country","URL":"https://en.wikipedia.org/w/index.php?title=Net_neutrality_by_country&amp;oldid=1232791545","issued":{"date-parts":[["2024",7,5]]}},"label":"page","suppress-author":true}],"schema":"https://github.com/citation-style-language/schema/raw/master/csl-citation.json"} </w:instrText>
            </w:r>
            <w:r w:rsidRPr="00876DB0">
              <w:rPr>
                <w:rFonts w:ascii="Aptos" w:eastAsia="Aptos" w:hAnsi="Aptos" w:cs="Times New Roman"/>
                <w:iCs/>
                <w:color w:val="156082"/>
              </w:rPr>
              <w:fldChar w:fldCharType="separate"/>
            </w:r>
            <w:r w:rsidR="00B17C25" w:rsidRPr="00B17C25">
              <w:rPr>
                <w:rFonts w:ascii="Aptos" w:hAnsi="Aptos"/>
              </w:rPr>
              <w:t>(2024)</w:t>
            </w:r>
            <w:r w:rsidRPr="00876DB0">
              <w:rPr>
                <w:rFonts w:ascii="Aptos" w:eastAsia="Aptos" w:hAnsi="Aptos" w:cs="Times New Roman"/>
                <w:iCs/>
                <w:color w:val="156082"/>
              </w:rPr>
              <w:fldChar w:fldCharType="end"/>
            </w:r>
            <w:r w:rsidR="00D37790">
              <w:rPr>
                <w:rFonts w:ascii="Aptos" w:eastAsia="Aptos" w:hAnsi="Aptos" w:cs="Times New Roman"/>
                <w:iCs/>
                <w:color w:val="156082"/>
              </w:rPr>
              <w:t>.</w:t>
            </w:r>
          </w:p>
          <w:p w14:paraId="6B73CDC6" w14:textId="14A1943A" w:rsidR="00876DB0" w:rsidRPr="00876DB0" w:rsidRDefault="00876DB0" w:rsidP="00876DB0">
            <w:pPr>
              <w:rPr>
                <w:rFonts w:ascii="Aptos" w:eastAsia="Aptos" w:hAnsi="Aptos" w:cs="Times New Roman"/>
              </w:rPr>
            </w:pPr>
            <w:r w:rsidRPr="6BE45A7C">
              <w:rPr>
                <w:rFonts w:ascii="Aptos" w:eastAsia="Aptos" w:hAnsi="Aptos" w:cs="Times New Roman"/>
              </w:rPr>
              <w:t>Next, click the topics below to explore different perspectives on this issue</w:t>
            </w:r>
            <w:r w:rsidR="160EE269" w:rsidRPr="6BE45A7C">
              <w:rPr>
                <w:rFonts w:ascii="Aptos" w:eastAsia="Aptos" w:hAnsi="Aptos" w:cs="Times New Roman"/>
              </w:rPr>
              <w:t xml:space="preserve"> in Canada</w:t>
            </w:r>
            <w:r w:rsidRPr="6BE45A7C">
              <w:rPr>
                <w:rFonts w:ascii="Aptos" w:eastAsia="Aptos" w:hAnsi="Aptos" w:cs="Times New Roman"/>
              </w:rPr>
              <w:t>.</w:t>
            </w:r>
          </w:p>
          <w:p w14:paraId="1C2ED43F" w14:textId="1D13D6DE" w:rsidR="00876DB0" w:rsidRPr="00876DB0" w:rsidRDefault="00876DB0" w:rsidP="6BE45A7C">
            <w:pPr>
              <w:numPr>
                <w:ilvl w:val="0"/>
                <w:numId w:val="1"/>
              </w:numPr>
              <w:spacing w:before="36" w:after="36"/>
              <w:rPr>
                <w:rFonts w:ascii="Aptos" w:eastAsia="Aptos" w:hAnsi="Aptos" w:cs="Times New Roman"/>
              </w:rPr>
            </w:pPr>
            <w:hyperlink r:id="rId103">
              <w:r w:rsidRPr="6BE45A7C">
                <w:rPr>
                  <w:rFonts w:ascii="Aptos" w:eastAsia="Aptos" w:hAnsi="Aptos" w:cs="Times New Roman"/>
                  <w:i/>
                  <w:iCs/>
                  <w:color w:val="156082"/>
                </w:rPr>
                <w:t>Strengthening Net Neutrality in Canada</w:t>
              </w:r>
            </w:hyperlink>
            <w:r w:rsidRPr="6BE45A7C">
              <w:rPr>
                <w:rFonts w:ascii="Aptos" w:eastAsia="Aptos" w:hAnsi="Aptos" w:cs="Times New Roman"/>
                <w:color w:val="156082"/>
              </w:rPr>
              <w:t xml:space="preserve"> </w:t>
            </w:r>
            <w:r w:rsidRPr="6BE45A7C">
              <w:rPr>
                <w:rFonts w:ascii="Aptos" w:eastAsia="Aptos" w:hAnsi="Aptos" w:cs="Times New Roman"/>
                <w:color w:val="156082"/>
              </w:rPr>
              <w:fldChar w:fldCharType="begin"/>
            </w:r>
            <w:r w:rsidR="00AC5568" w:rsidRPr="6BE45A7C">
              <w:rPr>
                <w:rFonts w:ascii="Aptos" w:eastAsia="Aptos" w:hAnsi="Aptos" w:cs="Times New Roman"/>
                <w:color w:val="156082"/>
              </w:rPr>
              <w:instrText xml:space="preserve"> ADDIN ZOTERO_ITEM CSL_CITATION {"citationID":"2Mil0CUc","properties":{"formattedCitation":"(2016)","plainCitation":"(2016)","noteIndex":0},"citationItems":[{"id":492,"uris":["http://zotero.org/users/14693029/items/VJKLFXDN"],"itemData":{"id":492,"type":"webpage","abstract":"We have put in place a new framework to govern differential pricing practices in Canada.","language":"eng","note":"Last Modified: 2018-01-26","title":"Strengthening net neutrality in Canada","URL":"https://crtc.gc.ca/eng/internet/diff.htm","author":[{"family":"Government of Canada","given":"CRTC"}],"issued":{"date-parts":[["2016",9,26]]}},"label":"page","suppress-author":true}],"schema":"https://github.com/citation-style-language/schema/raw/master/csl-citation.json"} </w:instrText>
            </w:r>
            <w:r w:rsidRPr="6BE45A7C">
              <w:rPr>
                <w:rFonts w:ascii="Aptos" w:eastAsia="Aptos" w:hAnsi="Aptos" w:cs="Times New Roman"/>
                <w:color w:val="156082"/>
              </w:rPr>
              <w:fldChar w:fldCharType="separate"/>
            </w:r>
            <w:r w:rsidRPr="00876DB0">
              <w:rPr>
                <w:rFonts w:ascii="Aptos" w:eastAsia="Aptos" w:hAnsi="Aptos" w:cs="Arial"/>
              </w:rPr>
              <w:t>(2016)</w:t>
            </w:r>
            <w:r w:rsidRPr="6BE45A7C">
              <w:rPr>
                <w:rFonts w:ascii="Aptos" w:eastAsia="Aptos" w:hAnsi="Aptos" w:cs="Times New Roman"/>
                <w:color w:val="156082"/>
              </w:rPr>
              <w:fldChar w:fldCharType="end"/>
            </w:r>
          </w:p>
          <w:p w14:paraId="4B9125E4" w14:textId="3839D625" w:rsidR="00876DB0" w:rsidRPr="00876DB0" w:rsidRDefault="00876DB0" w:rsidP="00876DB0">
            <w:pPr>
              <w:numPr>
                <w:ilvl w:val="0"/>
                <w:numId w:val="2"/>
              </w:numPr>
              <w:spacing w:before="36" w:after="36"/>
              <w:rPr>
                <w:rFonts w:ascii="Aptos" w:eastAsia="Aptos" w:hAnsi="Aptos" w:cs="Times New Roman"/>
              </w:rPr>
            </w:pPr>
            <w:hyperlink r:id="rId104">
              <w:r w:rsidRPr="6BE45A7C">
                <w:rPr>
                  <w:rFonts w:ascii="Aptos" w:eastAsia="Aptos" w:hAnsi="Aptos" w:cs="Times New Roman"/>
                  <w:i/>
                  <w:iCs/>
                  <w:color w:val="156082"/>
                </w:rPr>
                <w:t>Big Tech vs. Canadian News: The Battle Over C-18, Explained</w:t>
              </w:r>
            </w:hyperlink>
            <w:r w:rsidRPr="6BE45A7C">
              <w:rPr>
                <w:rFonts w:ascii="Aptos" w:eastAsia="Aptos" w:hAnsi="Aptos" w:cs="Times New Roman"/>
                <w:color w:val="156082"/>
              </w:rPr>
              <w:t xml:space="preserve"> </w:t>
            </w:r>
            <w:r w:rsidRPr="6BE45A7C">
              <w:rPr>
                <w:rFonts w:ascii="Aptos" w:eastAsia="Aptos" w:hAnsi="Aptos" w:cs="Times New Roman"/>
                <w:color w:val="156082"/>
              </w:rPr>
              <w:fldChar w:fldCharType="begin"/>
            </w:r>
            <w:r w:rsidRPr="6BE45A7C">
              <w:rPr>
                <w:rFonts w:ascii="Aptos" w:eastAsia="Aptos" w:hAnsi="Aptos" w:cs="Times New Roman"/>
                <w:color w:val="156082"/>
              </w:rPr>
              <w:instrText xml:space="preserve"> ADDIN ZOTERO_ITEM CSL_CITATION {"citationID":"pgYSemhK","properties":{"formattedCitation":"(2023)","plainCitation":"(2023)","noteIndex":0},"citationItems":[{"id":491,"uris":["http://zotero.org/users/14693029/items/BA9XCQXI"],"itemData":{"id":491,"type":"webpage","abstract":"The federal government has suspended all of its advertising on Facebook and Instagram as the clash with tech giants like Meta and Google over Bill C-18, the Online News Act, continues. Andrew Chang explores what the bill means for how you get your news online. \n\n»»» Subscribe to CBC News to watch more videos: http://bit.ly/1RreYWS\n\nConnect with CBC News Online:\n\nFor breaking news, video, audio and in-depth coverage: http://bit.ly/1Z0m6iX\nFind CBC News on Facebook: http://bit.ly/1WjG36m\nFollow CBC News on Twitter: http://bit.ly/1sA5P9H\nFor breaking news on Twitter: http://bit.ly/1WjDyks\nFollow CBC News on Instagram: http://bit.ly/1Z0iE7O\nSubscribe to CBC News on Snapchat: https://bit.ly/3leaWsr\n\nDownload the CBC News app for iOS: http://apple.co/25mpsUz\nDownload the CBC News app for Android: http://bit.ly/1XxuozZ\n\n»»»»»»»»»»»»»»»»»»\nFor more than 80 years, CBC News has been the source Canadians turn to, to keep them informed about their communities, their country and their world. Through regional and national programming on multiple platforms, including CBC Television, CBC News Network, CBC Radio, CBCNews.ca, mobile and on-demand, CBC News and its internationally recognized team of award-winning journalists deliver the breaking stories, the issues, the analyses and the personalities that matter to Canadians.","container-title":"About That","title":"Big tech vs. Canadian news: The battle over C-18, explained","title-short":"Big Tech vs. Canadian news","URL":"https://www.youtube.com/watch?v=k5iRopjAwm4","author":[{"literal":"CBC News"}],"accessed":{"date-parts":[["2024",8,9]]},"issued":{"date-parts":[["2023",7,7]]}},"label":"page","suppress-author":true}],"schema":"https://github.com/citation-style-language/schema/raw/master/csl-citation.json"} </w:instrText>
            </w:r>
            <w:r w:rsidRPr="6BE45A7C">
              <w:rPr>
                <w:rFonts w:ascii="Aptos" w:eastAsia="Aptos" w:hAnsi="Aptos" w:cs="Times New Roman"/>
                <w:color w:val="156082"/>
              </w:rPr>
              <w:fldChar w:fldCharType="separate"/>
            </w:r>
            <w:r w:rsidRPr="00876DB0">
              <w:rPr>
                <w:rFonts w:ascii="Aptos" w:eastAsia="Aptos" w:hAnsi="Aptos" w:cs="Arial"/>
              </w:rPr>
              <w:t>(2023)</w:t>
            </w:r>
            <w:r w:rsidRPr="6BE45A7C">
              <w:rPr>
                <w:rFonts w:ascii="Aptos" w:eastAsia="Aptos" w:hAnsi="Aptos" w:cs="Times New Roman"/>
                <w:color w:val="156082"/>
              </w:rPr>
              <w:fldChar w:fldCharType="end"/>
            </w:r>
          </w:p>
          <w:p w14:paraId="1A676DBA" w14:textId="1DD92D9F" w:rsidR="00876DB0" w:rsidRPr="00876DB0" w:rsidRDefault="00876DB0" w:rsidP="00876DB0">
            <w:pPr>
              <w:numPr>
                <w:ilvl w:val="0"/>
                <w:numId w:val="2"/>
              </w:numPr>
              <w:spacing w:before="36" w:after="36"/>
              <w:rPr>
                <w:rFonts w:ascii="Aptos" w:eastAsia="Aptos" w:hAnsi="Aptos" w:cs="Times New Roman"/>
              </w:rPr>
            </w:pPr>
            <w:hyperlink r:id="rId105">
              <w:r w:rsidRPr="6BE45A7C">
                <w:rPr>
                  <w:rFonts w:ascii="Aptos" w:eastAsia="Aptos" w:hAnsi="Aptos" w:cs="Times New Roman"/>
                  <w:i/>
                  <w:iCs/>
                  <w:color w:val="156082"/>
                </w:rPr>
                <w:t>Bill C-18: The Fallout over Google, Meta’s Plans to Block News Links in Canada</w:t>
              </w:r>
            </w:hyperlink>
            <w:r w:rsidRPr="00876DB0">
              <w:rPr>
                <w:rFonts w:ascii="Aptos" w:eastAsia="Aptos" w:hAnsi="Aptos" w:cs="Times New Roman"/>
              </w:rPr>
              <w:t xml:space="preserve"> </w:t>
            </w:r>
            <w:r w:rsidRPr="00876DB0">
              <w:rPr>
                <w:rFonts w:ascii="Aptos" w:eastAsia="Aptos" w:hAnsi="Aptos" w:cs="Times New Roman"/>
              </w:rPr>
              <w:fldChar w:fldCharType="begin"/>
            </w:r>
            <w:r w:rsidR="00EE5006">
              <w:rPr>
                <w:rFonts w:ascii="Aptos" w:eastAsia="Aptos" w:hAnsi="Aptos" w:cs="Times New Roman"/>
              </w:rPr>
              <w:instrText xml:space="preserve"> ADDIN ZOTERO_ITEM CSL_CITATION {"citationID":"puJozA67","properties":{"formattedCitation":"(2023)","plainCitation":"(2023)","noteIndex":0},"citationItems":[{"id":494,"uris":["http://zotero.org/users/14693029/items/XDGGM73R"],"itemData":{"id":494,"type":"motion_picture","abstract":"Google and Meta are pushing back on the federal government's plans to implement its Online News Act, which aims to help the struggling Canadian media industry. \n\nBoth tech giants say they will remove access to news links in Canada once the legislation, also known as Bill C-18, comes into effect by the end of the year. \n\nMackenzie Gray looks at the controversial regulations, the potential impact on Canadian news organizations and what it will take to end the deadlock. \n\nFor more info, please go to https://globalnews.ca/news/9801941/go...\nSubscribe to Global News Channel HERE: http://bit.ly/20fcXDc\nLike Global News on Facebook HERE: http://bit.ly/255GMJQ\nFollow Global News on Twitter HERE: http://bit.ly/1Toz8mt\nFollow Global News on Instagram HERE: https://bit.ly/2QZaZIB\n#GlobalNews #BillC18 #Google #meta","medium":"Video","note":"author: Global News ||","publisher":"YouTube","source":"YouTube","title":"Bill C-18: The fallout over Google, Meta's plans to block news links in Canada","title-short":"Bill C-18","URL":"https://www.youtube.com/watch?v=W5YLvCEd1yE","accessed":{"date-parts":[["2024",8,9]]},"issued":{"date-parts":[["2023",7,1]]}},"label":"page","suppress-author":true}],"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23)</w:t>
            </w:r>
            <w:r w:rsidRPr="00876DB0">
              <w:rPr>
                <w:rFonts w:ascii="Aptos" w:eastAsia="Aptos" w:hAnsi="Aptos" w:cs="Times New Roman"/>
              </w:rPr>
              <w:fldChar w:fldCharType="end"/>
            </w:r>
          </w:p>
          <w:p w14:paraId="0CE94081" w14:textId="2FB800FC" w:rsidR="00876DB0" w:rsidRPr="00876DB0" w:rsidRDefault="00876DB0" w:rsidP="00876DB0">
            <w:pPr>
              <w:numPr>
                <w:ilvl w:val="0"/>
                <w:numId w:val="2"/>
              </w:numPr>
              <w:spacing w:before="36" w:after="36"/>
              <w:rPr>
                <w:rFonts w:ascii="Aptos" w:eastAsia="Aptos" w:hAnsi="Aptos" w:cs="Times New Roman"/>
              </w:rPr>
            </w:pPr>
            <w:hyperlink r:id="rId106">
              <w:r w:rsidRPr="6BE45A7C">
                <w:rPr>
                  <w:rFonts w:ascii="Aptos" w:eastAsia="Aptos" w:hAnsi="Aptos" w:cs="Times New Roman"/>
                  <w:i/>
                  <w:iCs/>
                  <w:color w:val="156082"/>
                </w:rPr>
                <w:t>Debating Bill C-11—Internet Censorship for Canadians</w:t>
              </w:r>
            </w:hyperlink>
            <w:r w:rsidRPr="00876DB0">
              <w:rPr>
                <w:rFonts w:ascii="Aptos" w:eastAsia="Aptos" w:hAnsi="Aptos" w:cs="Times New Roman"/>
              </w:rPr>
              <w:t xml:space="preserve"> </w:t>
            </w:r>
            <w:r w:rsidRPr="00876DB0">
              <w:rPr>
                <w:rFonts w:ascii="Aptos" w:eastAsia="Aptos" w:hAnsi="Aptos" w:cs="Times New Roman"/>
              </w:rPr>
              <w:fldChar w:fldCharType="begin"/>
            </w:r>
            <w:r w:rsidR="00EE5006">
              <w:rPr>
                <w:rFonts w:ascii="Aptos" w:eastAsia="Aptos" w:hAnsi="Aptos" w:cs="Times New Roman"/>
              </w:rPr>
              <w:instrText xml:space="preserve"> ADDIN ZOTERO_ITEM CSL_CITATION {"citationID":"AjFvNVMV","properties":{"formattedCitation":"(2023)","plainCitation":"(2023)","noteIndex":0},"citationItems":[{"id":495,"uris":["http://zotero.org/users/14693029/items/KNYF7GJA"],"itemData":{"id":495,"type":"motion_picture","abstract":"Bill C-11 is dangerous. It gives the government and the CRTC unprecedented control over the algorithms that will dictate what Canadians see online.  \nCanadians should be trusted to choose what they want to watch online. They don’t need Liberals babysitting their internet choices.\n\n#cdnpoli  #censorship  #pierre4pm  #killbillc11","medium":"Video","note":"author: Lewis || Leslyn","publisher":"YouTube","title":"Debating Bill C-11—Internet censorship for Canadians","URL":"https://www.youtube.com/watch?v=bmd4sASKFRw","accessed":{"date-parts":[["2024",8,9]]},"issued":{"date-parts":[["2023",4,1]]}},"label":"page","suppress-author":true}],"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23)</w:t>
            </w:r>
            <w:r w:rsidRPr="00876DB0">
              <w:rPr>
                <w:rFonts w:ascii="Aptos" w:eastAsia="Aptos" w:hAnsi="Aptos" w:cs="Times New Roman"/>
              </w:rPr>
              <w:fldChar w:fldCharType="end"/>
            </w:r>
          </w:p>
          <w:p w14:paraId="6B5C56B9" w14:textId="4A7667FD" w:rsidR="00876DB0" w:rsidRPr="00876DB0" w:rsidRDefault="00876DB0" w:rsidP="00876DB0">
            <w:pPr>
              <w:numPr>
                <w:ilvl w:val="0"/>
                <w:numId w:val="2"/>
              </w:numPr>
              <w:spacing w:before="36" w:after="36"/>
              <w:rPr>
                <w:rFonts w:ascii="Aptos" w:eastAsia="Aptos" w:hAnsi="Aptos" w:cs="Times New Roman"/>
              </w:rPr>
            </w:pPr>
            <w:hyperlink r:id="rId107">
              <w:r w:rsidRPr="6BE45A7C">
                <w:rPr>
                  <w:rFonts w:ascii="Aptos" w:eastAsia="Aptos" w:hAnsi="Aptos" w:cs="Times New Roman"/>
                  <w:i/>
                  <w:iCs/>
                  <w:color w:val="156082"/>
                </w:rPr>
                <w:t>Poilievre: Warned About Justin Trudeau’s Online Censorship Law</w:t>
              </w:r>
            </w:hyperlink>
            <w:r w:rsidR="2DFA3291" w:rsidRPr="6BE45A7C">
              <w:rPr>
                <w:rFonts w:ascii="Aptos" w:eastAsia="Aptos" w:hAnsi="Aptos" w:cs="Times New Roman"/>
                <w:color w:val="156082"/>
              </w:rPr>
              <w:t xml:space="preserve"> </w:t>
            </w:r>
            <w:r w:rsidRPr="6BE45A7C">
              <w:rPr>
                <w:rFonts w:ascii="Aptos" w:eastAsia="Aptos" w:hAnsi="Aptos" w:cs="Times New Roman"/>
                <w:color w:val="156082"/>
              </w:rPr>
              <w:fldChar w:fldCharType="begin"/>
            </w:r>
            <w:r w:rsidR="00EE5006" w:rsidRPr="6BE45A7C">
              <w:rPr>
                <w:rFonts w:ascii="Aptos" w:eastAsia="Aptos" w:hAnsi="Aptos" w:cs="Times New Roman"/>
                <w:color w:val="156082"/>
              </w:rPr>
              <w:instrText xml:space="preserve"> ADDIN ZOTERO_ITEM CSL_CITATION {"citationID":"H1vNmCiU","properties":{"formattedCitation":"(2023)","plainCitation":"(2023)","noteIndex":0},"citationItems":[{"id":496,"uris":["http://zotero.org/users/14693029/items/SJ46DZ4T"],"itemData":{"id":496,"type":"motion_picture","abstract":"The Canadian Radio-television and Telecommunications Commission (CRTC) set new streaming laws in Canada. All online services with audio or video content — including social media — that meet a revenue threshold in Canada will have to register with the federal broadcast and telecom regulator by Nov. 28. New regulations raise concerns over freedom of speech in the country.\n\n#canada #justintrudeau #latestnews \n\nAbout Channel: \n\nWION The World is One News examines global issues with in-depth analysis. We provide much more than the news of the day. Our aim is to empower people to explore their world. With our Global headquarters in New Delhi, we bring you news on the hour, by the hour. We deliver information that is not biased. We are journalists who are neutral to the core and non-partisan when it comes to world politics. People are tired of biased reportage and we stand for a globalized united world. So for us, the World is truly One.\n \nPlease keep discussions on this channel clean and respectful and refrain from using racist or sexist slurs and personal insults.\n\nSubscribe to our channel at https://goo.gl/JfY3NI\nCheck out our website: http://www.wionews.com\nJoin our WhatsApp Channel: https://bit.ly/455YOQ0\nConnect with us on our social media handles:\nFacebook:   / wionews  \nTwitter:   / wionews  \n\nFollow us on Google News for the latest updates\n\nZee News:- https://bit.ly/2Ac5G60\nZee Business:- https://bit.ly/36vI2xa\nDNA India:- https://bit.ly/2ZDuLRY\nWION: https://bit.ly/3gnDb5J\nZee News Apps: https://bit.ly/ZeeNewsApps","medium":"Video","note":"author: WION ||","publisher":"YouTube","title":"Poilievre: Warned about Justin Trudeau's online censorship law","title-short":"Poilievre","URL":"https://www.youtube.com/watch?v=doPyNc6Sf_c","accessed":{"date-parts":[["2024",8,9]]},"issued":{"date-parts":[["2023",10,3]]}},"label":"page","suppress-author":true}],"schema":"https://github.com/citation-style-language/schema/raw/master/csl-citation.json"} </w:instrText>
            </w:r>
            <w:r w:rsidRPr="6BE45A7C">
              <w:rPr>
                <w:rFonts w:ascii="Aptos" w:eastAsia="Aptos" w:hAnsi="Aptos" w:cs="Times New Roman"/>
                <w:color w:val="156082"/>
              </w:rPr>
              <w:fldChar w:fldCharType="separate"/>
            </w:r>
            <w:r w:rsidRPr="00876DB0">
              <w:rPr>
                <w:rFonts w:ascii="Aptos" w:eastAsia="Aptos" w:hAnsi="Aptos" w:cs="Arial"/>
              </w:rPr>
              <w:t>(2023)</w:t>
            </w:r>
            <w:r w:rsidRPr="6BE45A7C">
              <w:rPr>
                <w:rFonts w:ascii="Aptos" w:eastAsia="Aptos" w:hAnsi="Aptos" w:cs="Times New Roman"/>
                <w:color w:val="156082"/>
              </w:rPr>
              <w:fldChar w:fldCharType="end"/>
            </w:r>
          </w:p>
          <w:p w14:paraId="145D74C2" w14:textId="77777777" w:rsidR="0054064A" w:rsidRDefault="0054064A" w:rsidP="00876DB0">
            <w:pPr>
              <w:rPr>
                <w:rFonts w:ascii="Aptos" w:eastAsia="Aptos" w:hAnsi="Aptos" w:cs="Times New Roman"/>
              </w:rPr>
            </w:pPr>
          </w:p>
          <w:p w14:paraId="5077EA72" w14:textId="3B802D67" w:rsidR="00876DB0" w:rsidRPr="00876DB0" w:rsidRDefault="00876DB0" w:rsidP="00876DB0">
            <w:pPr>
              <w:rPr>
                <w:rFonts w:ascii="Aptos" w:eastAsia="Aptos" w:hAnsi="Aptos" w:cs="Times New Roman"/>
              </w:rPr>
            </w:pPr>
            <w:r w:rsidRPr="00876DB0">
              <w:rPr>
                <w:rFonts w:ascii="Aptos" w:eastAsia="Aptos" w:hAnsi="Aptos" w:cs="Times New Roman"/>
              </w:rPr>
              <w:t xml:space="preserve">Dr. Michael Geist is a law professor at the University of Ottawa where he holds the Canada Research Chair in Internet and e-Commerce Law and is a member of the Centre for Law, Technology and Society. Browse through his </w:t>
            </w:r>
            <w:hyperlink r:id="rId108">
              <w:r w:rsidRPr="6BE45A7C">
                <w:rPr>
                  <w:rFonts w:ascii="Aptos" w:eastAsia="Aptos" w:hAnsi="Aptos" w:cs="Times New Roman"/>
                  <w:i/>
                  <w:iCs/>
                  <w:color w:val="156082"/>
                </w:rPr>
                <w:t>articles</w:t>
              </w:r>
            </w:hyperlink>
            <w:r w:rsidRPr="6BE45A7C">
              <w:rPr>
                <w:rFonts w:ascii="Aptos" w:eastAsia="Aptos" w:hAnsi="Aptos" w:cs="Times New Roman"/>
                <w:i/>
                <w:iCs/>
                <w:color w:val="156082"/>
              </w:rPr>
              <w:t xml:space="preserve"> </w:t>
            </w:r>
            <w:r w:rsidRPr="00876DB0">
              <w:rPr>
                <w:rFonts w:ascii="Aptos" w:eastAsia="Aptos" w:hAnsi="Aptos" w:cs="Times New Roman"/>
              </w:rPr>
              <w:t>on net neutrality.</w:t>
            </w:r>
          </w:p>
          <w:p w14:paraId="2369FF57" w14:textId="77777777" w:rsidR="00876DB0" w:rsidRPr="00876DB0" w:rsidRDefault="00876DB0" w:rsidP="00876DB0">
            <w:pPr>
              <w:rPr>
                <w:rFonts w:ascii="Aptos" w:eastAsia="Aptos" w:hAnsi="Aptos" w:cs="Times New Roman"/>
              </w:rPr>
            </w:pPr>
            <w:r w:rsidRPr="00876DB0">
              <w:rPr>
                <w:rFonts w:ascii="Aptos" w:eastAsia="Aptos" w:hAnsi="Aptos" w:cs="Times New Roman"/>
              </w:rPr>
              <w:t>Here are some key points of interest from Dr. Geist:</w:t>
            </w:r>
          </w:p>
          <w:p w14:paraId="347583F9" w14:textId="077A94CF" w:rsidR="00876DB0" w:rsidRPr="00876DB0" w:rsidRDefault="00876DB0" w:rsidP="00876DB0">
            <w:pPr>
              <w:spacing w:before="100" w:after="100"/>
              <w:ind w:left="480" w:right="480"/>
              <w:rPr>
                <w:rFonts w:ascii="Aptos" w:eastAsia="Aptos" w:hAnsi="Aptos" w:cs="Times New Roman"/>
              </w:rPr>
            </w:pPr>
            <w:r>
              <w:br/>
            </w:r>
            <w:r w:rsidRPr="00876DB0">
              <w:rPr>
                <w:rFonts w:ascii="Aptos" w:eastAsia="Aptos" w:hAnsi="Aptos" w:cs="Times New Roman"/>
              </w:rPr>
              <w:t>First, while the focus of net neutrality is typically on telecom companies, Bill C-10 envisions a different intermediary or third party – the Canadian government via the CRTC – choosing which content Canadians see by prioritizing or de-prioritizing content that appears in Canadians’ feeds. Internet sites and services will still be available to Canadians (assuming the sites aren’t blocked given the onerous regulations), but the government’s Internet regulatory framework will mean that Internet content will not be treated in a neutral, equal fashion. The mandated Canadian content discoverability requirements will mean that a government regulator will influence what Canadians see when they access Internet services, invoking the same concerns regarding interfering with content and user choice. The intermediary may have changed, but the principle is largely the same</w:t>
            </w:r>
            <w:r w:rsidRPr="6BE45A7C">
              <w:rPr>
                <w:rFonts w:ascii="Aptos" w:eastAsia="Aptos" w:hAnsi="Aptos" w:cs="Times New Roman"/>
              </w:rPr>
              <w:t xml:space="preserve">. </w:t>
            </w:r>
            <w:r w:rsidRPr="00876DB0">
              <w:rPr>
                <w:rFonts w:ascii="Aptos" w:eastAsia="Aptos" w:hAnsi="Aptos" w:cs="Times New Roman"/>
              </w:rPr>
              <w:fldChar w:fldCharType="begin"/>
            </w:r>
            <w:r w:rsidR="00AC5568">
              <w:rPr>
                <w:rFonts w:ascii="Aptos" w:eastAsia="Aptos" w:hAnsi="Aptos" w:cs="Times New Roman"/>
              </w:rPr>
              <w:instrText xml:space="preserve"> ADDIN ZOTERO_ITEM CSL_CITATION {"citationID":"NIxkHSxk","properties":{"formattedCitation":"(Geist, 2021, para. 9)","plainCitation":"(Geist, 2021, para. 9)","noteIndex":0},"citationItems":[{"id":497,"uris":["http://zotero.org/users/14693029/items/8ZMP3GHW"],"itemData":{"id":497,"type":"webpage","container-title":"Michael Geist","title":"Why Bill C-10 undermines the government's commitment to the principle of net neutrality","URL":"https://www.michaelgeist.ca/2021/05/why-bill-c-10-undermines-the-governments-commitment-to-the-principle-of-net-neutrality/","author":[{"family":"Geist","given":"Michael"}],"accessed":{"date-parts":[["2024",8,9]]},"issued":{"date-parts":[["2021",5,27]]}},"label":"page","suffix":", para. 9"}],"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Geist, 2021, para. 9)</w:t>
            </w:r>
            <w:r w:rsidRPr="00876DB0">
              <w:rPr>
                <w:rFonts w:ascii="Aptos" w:eastAsia="Aptos" w:hAnsi="Aptos" w:cs="Times New Roman"/>
              </w:rPr>
              <w:fldChar w:fldCharType="end"/>
            </w:r>
          </w:p>
          <w:p w14:paraId="1B54B95B" w14:textId="2AE39F3D"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xml:space="preserve">It is hard to overstate how dangerous it would be for the CRTC to be vested with new powers to regularly intervene in online content or consider “conditions of service” for Internet sites and services. While the government insists that Bill C-11 is designed for large streaming services with limited regulations, it would appear that the CRTC may have other ideas. </w:t>
            </w:r>
            <w:r w:rsidRPr="00876DB0">
              <w:rPr>
                <w:rFonts w:ascii="Aptos" w:eastAsia="Aptos" w:hAnsi="Aptos" w:cs="Times New Roman"/>
              </w:rPr>
              <w:fldChar w:fldCharType="begin"/>
            </w:r>
            <w:r w:rsidR="00AC5568">
              <w:rPr>
                <w:rFonts w:ascii="Aptos" w:eastAsia="Aptos" w:hAnsi="Aptos" w:cs="Times New Roman"/>
              </w:rPr>
              <w:instrText xml:space="preserve"> ADDIN ZOTERO_ITEM CSL_CITATION {"citationID":"5dYw5JXD","properties":{"formattedCitation":"(Geist, 2022, final para.)","plainCitation":"(Geist, 2022, final para.)","noteIndex":0},"citationItems":[{"id":498,"uris":["http://zotero.org/users/14693029/items/RA3UQ5RY"],"itemData":{"id":498,"type":"webpage","container-title":"Michael Geist","title":"CRTC calls for increased powers to take a more \"interventionist\" approach on internet content","URL":"https://www.michaelgeist.ca/2022/03/crtc-calls-for-more-powers-to-take-a-more-interventionist-approach-on-internet-content/","author":[{"family":"Geist","given":"Michael"}],"accessed":{"date-parts":[["2024",8,9]]},"issued":{"date-parts":[["2022",3,3]]}},"label":"page","suffix":", final para."}],"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Geist, 2022, final para.)</w:t>
            </w:r>
            <w:r w:rsidRPr="00876DB0">
              <w:rPr>
                <w:rFonts w:ascii="Aptos" w:eastAsia="Aptos" w:hAnsi="Aptos" w:cs="Times New Roman"/>
              </w:rPr>
              <w:fldChar w:fldCharType="end"/>
            </w:r>
          </w:p>
          <w:p w14:paraId="1C579FFE" w14:textId="7506E3F7"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xml:space="preserve">It is difficult to separate the government’s willingness to censor social media posts with its broader Internet regulation agenda, including Bills C-11, C-18 and online harms. Seeking to remove news links, mean tweets and other content without due process and without any apparent illegality does not bode well for the development of Charter-compliant regulations. The government may see itself as a model for others, but its willingness to muscle social media companies in an effort to remove lawful content is the very worst kind of example that should not be welcome in a democracy that prioritizes freedom of expression. </w:t>
            </w:r>
            <w:r w:rsidRPr="00876DB0">
              <w:rPr>
                <w:rFonts w:ascii="Aptos" w:eastAsia="Aptos" w:hAnsi="Aptos" w:cs="Times New Roman"/>
              </w:rPr>
              <w:fldChar w:fldCharType="begin"/>
            </w:r>
            <w:r w:rsidRPr="00876DB0">
              <w:rPr>
                <w:rFonts w:ascii="Aptos" w:eastAsia="Aptos" w:hAnsi="Aptos" w:cs="Times New Roman"/>
              </w:rPr>
              <w:instrText xml:space="preserve"> ADDIN ZOTERO_ITEM CSL_CITATION {"citationID":"jUmmKggj","properties":{"formattedCitation":"(Geist, 2023, final para.)","plainCitation":"(Geist, 2023, final para.)","noteIndex":0},"citationItems":[{"id":502,"uris":["http://zotero.org/users/14693029/items/Y3YVDSJF"],"itemData":{"id":502,"type":"webpage","container-title":"Michael Geist","language":"en-US","title":"Government departments pressure social media sites to censor news links, mean tweets","URL":"https://www.michaelgeist.ca/2023/04/government-departments-pressure-social-media-sites-to-censor-news-links-mean-tweets/","author":[{"family":"Geist","given":"Michael"}],"accessed":{"date-parts":[["2024",8,9]]},"issued":{"date-parts":[["2023",4,13]]}},"label":"page","suffix":", final para."}],"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Geist, 2023, final para.)</w:t>
            </w:r>
            <w:r w:rsidRPr="00876DB0">
              <w:rPr>
                <w:rFonts w:ascii="Aptos" w:eastAsia="Aptos" w:hAnsi="Aptos" w:cs="Times New Roman"/>
              </w:rPr>
              <w:fldChar w:fldCharType="end"/>
            </w:r>
            <w:r w:rsidRPr="00876DB0">
              <w:rPr>
                <w:rFonts w:ascii="Aptos" w:eastAsia="Aptos" w:hAnsi="Aptos" w:cs="Times New Roman"/>
              </w:rPr>
              <w:t xml:space="preserve"> </w:t>
            </w:r>
          </w:p>
          <w:p w14:paraId="68A19522" w14:textId="66641B93" w:rsidR="00BA247F" w:rsidRPr="00876DB0" w:rsidRDefault="00876DB0" w:rsidP="00BA247F">
            <w:pPr>
              <w:rPr>
                <w:rFonts w:ascii="Aptos" w:eastAsia="Aptos" w:hAnsi="Aptos" w:cs="Times New Roman"/>
              </w:rPr>
            </w:pPr>
            <w:r w:rsidRPr="00876DB0">
              <w:rPr>
                <w:rFonts w:ascii="Aptos" w:eastAsia="Aptos" w:hAnsi="Aptos" w:cs="Times New Roman"/>
              </w:rPr>
              <w:t xml:space="preserve">Another interesting perspective on the issue comes from </w:t>
            </w:r>
            <w:hyperlink r:id="rId109">
              <w:r w:rsidRPr="00876DB0">
                <w:rPr>
                  <w:rFonts w:ascii="Aptos" w:eastAsia="Aptos" w:hAnsi="Aptos" w:cs="Times New Roman"/>
                  <w:i/>
                  <w:color w:val="156082"/>
                </w:rPr>
                <w:t>Digital First Canada</w:t>
              </w:r>
            </w:hyperlink>
            <w:r w:rsidRPr="00876DB0">
              <w:rPr>
                <w:rFonts w:ascii="Aptos" w:eastAsia="Aptos" w:hAnsi="Aptos" w:cs="Times New Roman"/>
              </w:rPr>
              <w:t xml:space="preserve"> a nonprofit organization that advocates on behalf of digital entrepreneurs in Canada.</w:t>
            </w:r>
            <w:r w:rsidR="004244DD">
              <w:rPr>
                <w:rFonts w:ascii="Aptos" w:eastAsia="Aptos" w:hAnsi="Aptos" w:cs="Times New Roman"/>
              </w:rPr>
              <w:t xml:space="preserve"> If </w:t>
            </w:r>
            <w:r w:rsidR="002F3221">
              <w:rPr>
                <w:rFonts w:ascii="Aptos" w:eastAsia="Aptos" w:hAnsi="Aptos" w:cs="Times New Roman"/>
              </w:rPr>
              <w:t>you are choosing</w:t>
            </w:r>
            <w:r w:rsidR="00BA247F">
              <w:rPr>
                <w:rFonts w:ascii="Aptos" w:eastAsia="Aptos" w:hAnsi="Aptos" w:cs="Times New Roman"/>
              </w:rPr>
              <w:t xml:space="preserve"> to focus on</w:t>
            </w:r>
            <w:r w:rsidR="002F3221">
              <w:rPr>
                <w:rFonts w:ascii="Aptos" w:eastAsia="Aptos" w:hAnsi="Aptos" w:cs="Times New Roman"/>
              </w:rPr>
              <w:t xml:space="preserve"> net neutrality </w:t>
            </w:r>
            <w:r w:rsidR="00BA247F">
              <w:rPr>
                <w:rFonts w:ascii="Aptos" w:eastAsia="Aptos" w:hAnsi="Aptos" w:cs="Times New Roman"/>
              </w:rPr>
              <w:t>for your blog post, browse the articles on their website.</w:t>
            </w:r>
          </w:p>
          <w:p w14:paraId="0D06B544" w14:textId="703A4DC4" w:rsidR="00876DB0" w:rsidRPr="00876DB0" w:rsidRDefault="00460EDA" w:rsidP="00460EDA">
            <w:pPr>
              <w:spacing w:before="36" w:after="36"/>
              <w:rPr>
                <w:rFonts w:ascii="Aptos" w:eastAsia="Aptos" w:hAnsi="Aptos" w:cs="Times New Roman"/>
              </w:rPr>
            </w:pPr>
            <w:r>
              <w:rPr>
                <w:rFonts w:ascii="Aptos" w:eastAsia="Aptos" w:hAnsi="Aptos" w:cs="Times New Roman"/>
              </w:rPr>
              <w:t xml:space="preserve">Here are a couple more resources focusing on the American </w:t>
            </w:r>
            <w:r w:rsidR="00736812">
              <w:rPr>
                <w:rFonts w:ascii="Aptos" w:eastAsia="Aptos" w:hAnsi="Aptos" w:cs="Times New Roman"/>
              </w:rPr>
              <w:t>debate on net neutrality.</w:t>
            </w:r>
          </w:p>
          <w:p w14:paraId="5564A926" w14:textId="70E605BA" w:rsidR="00876DB0" w:rsidRPr="00876DB0" w:rsidRDefault="00B517E6" w:rsidP="00821323">
            <w:pPr>
              <w:pStyle w:val="ListBullet"/>
            </w:pPr>
            <w:r w:rsidRPr="00821323">
              <w:rPr>
                <w:b/>
                <w:bCs/>
              </w:rPr>
              <w:t>Read</w:t>
            </w:r>
            <w:r>
              <w:t xml:space="preserve"> the following on n</w:t>
            </w:r>
            <w:r w:rsidR="00876DB0" w:rsidRPr="00876DB0">
              <w:t xml:space="preserve">et </w:t>
            </w:r>
            <w:r>
              <w:t>n</w:t>
            </w:r>
            <w:r w:rsidR="00876DB0" w:rsidRPr="00876DB0">
              <w:t>eutrality in America</w:t>
            </w:r>
            <w:r>
              <w:t>:</w:t>
            </w:r>
          </w:p>
          <w:p w14:paraId="11BA0088" w14:textId="4DF76766" w:rsidR="00876DB0" w:rsidRPr="00876DB0" w:rsidRDefault="00876DB0" w:rsidP="00821323">
            <w:pPr>
              <w:pStyle w:val="ListBullet2"/>
            </w:pPr>
            <w:hyperlink r:id="rId110">
              <w:r w:rsidRPr="00821323">
                <w:rPr>
                  <w:rStyle w:val="Hyperlink"/>
                </w:rPr>
                <w:t>Net Neutrality is BACK! FCC Tries to Take Away Internet Freedom AGAIN!</w:t>
              </w:r>
            </w:hyperlink>
            <w:r w:rsidRPr="00876DB0">
              <w:t xml:space="preserve"> </w:t>
            </w:r>
            <w:r w:rsidRPr="00876DB0">
              <w:fldChar w:fldCharType="begin"/>
            </w:r>
            <w:r w:rsidR="00EE5006">
              <w:instrText xml:space="preserve"> ADDIN ZOTERO_ITEM CSL_CITATION {"citationID":"6a1AK8kt","properties":{"formattedCitation":"(2023)","plainCitation":"(2023)","noteIndex":0},"citationItems":[{"id":506,"uris":["http://zotero.org/users/14693029/items/ARN537CP"],"itemData":{"id":506,"type":"motion_picture","abstract":"The Federal Communications Commission is trying to revive net neutrality regulations after they were struck down after a long, hard fight in 2017. Sneaky! Net neutrality is the notion that the FCC can create laws to prevent internet service providers (ISPs) from prioritizing, slowing down or blocking content online. It was struck down during the Trump administration and when California tried to put it in place, it was struck down again. Now FCC Chair Chair Jessica Rosenworcel has initiated a new proposal that amounts to net neutrality. The proposal says that the FCC would be given “additional authority to safeguard national security, advance public safety, protect consumers, and facilitate broadband deployment.”Nope! Don’t want any federal agency tasked with any of those things! \n\n</w:instrText>
            </w:r>
            <w:r w:rsidR="00EE5006">
              <w:rPr>
                <w:rFonts w:ascii="Segoe UI Emoji" w:hAnsi="Segoe UI Emoji" w:cs="Segoe UI Emoji"/>
              </w:rPr>
              <w:instrText>✅</w:instrText>
            </w:r>
            <w:r w:rsidR="00EE5006">
              <w:instrText xml:space="preserve"> Sign up for our Free DAILY newsletter, delivered right to your inbox first thing in the morning. </w:instrText>
            </w:r>
            <w:r w:rsidR="00EE5006">
              <w:rPr>
                <w:rFonts w:ascii="Segoe UI Symbol" w:hAnsi="Segoe UI Symbol" w:cs="Segoe UI Symbol"/>
              </w:rPr>
              <w:instrText>➜</w:instrText>
            </w:r>
            <w:r w:rsidR="00EE5006">
              <w:instrText xml:space="preserve"> https://redacted.inc\n\n</w:instrText>
            </w:r>
            <w:r w:rsidR="00EE5006">
              <w:rPr>
                <w:rFonts w:ascii="Segoe UI Emoji" w:hAnsi="Segoe UI Emoji" w:cs="Segoe UI Emoji"/>
              </w:rPr>
              <w:instrText>✅</w:instrText>
            </w:r>
            <w:r w:rsidR="00EE5006">
              <w:instrText xml:space="preserve"> Become a Redacted Rebel VIP and get access to EXCLUSIVE content, live streams, and more! </w:instrText>
            </w:r>
            <w:r w:rsidR="00EE5006">
              <w:rPr>
                <w:rFonts w:ascii="Segoe UI Symbol" w:hAnsi="Segoe UI Symbol" w:cs="Segoe UI Symbol"/>
              </w:rPr>
              <w:instrText>➜</w:instrText>
            </w:r>
            <w:r w:rsidR="00EE5006">
              <w:instrText xml:space="preserve"> https://redacted.locals.com \n\n</w:instrText>
            </w:r>
            <w:r w:rsidR="00EE5006">
              <w:rPr>
                <w:rFonts w:ascii="Segoe UI Emoji" w:hAnsi="Segoe UI Emoji" w:cs="Segoe UI Emoji"/>
              </w:rPr>
              <w:instrText>👕</w:instrText>
            </w:r>
            <w:r w:rsidR="00EE5006">
              <w:instrText xml:space="preserve"> REDACTED MERCH </w:instrText>
            </w:r>
            <w:r w:rsidR="00EE5006">
              <w:rPr>
                <w:rFonts w:ascii="Segoe UI Emoji" w:hAnsi="Segoe UI Emoji" w:cs="Segoe UI Emoji"/>
              </w:rPr>
              <w:instrText>👕</w:instrText>
            </w:r>
            <w:r w:rsidR="00EE5006">
              <w:instrText>\nGo grab some Redacted Merch from our store. Go to https://RedactedStore.com and pick some up. When you get it, send photos of you wearing it to photos@redacted.inc. Can't wait to see you in it! \n\n</w:instrText>
            </w:r>
            <w:r w:rsidR="00EE5006">
              <w:rPr>
                <w:rFonts w:ascii="Segoe UI Emoji" w:hAnsi="Segoe UI Emoji" w:cs="Segoe UI Emoji"/>
              </w:rPr>
              <w:instrText>💥</w:instrText>
            </w:r>
            <w:r w:rsidR="00EE5006">
              <w:instrText xml:space="preserve"> Follow us on RUMBLE: \nCome follow us on Rumble, a free speech platform, in case anything happens to the YouTube channel due to censorship. https://Rumble.com/Redacted\n\n</w:instrText>
            </w:r>
            <w:r w:rsidR="00EE5006">
              <w:rPr>
                <w:rFonts w:ascii="Segoe UI Emoji" w:hAnsi="Segoe UI Emoji" w:cs="Segoe UI Emoji"/>
              </w:rPr>
              <w:instrText>🐦</w:instrText>
            </w:r>
            <w:r w:rsidR="00EE5006">
              <w:instrText xml:space="preserve"> Follow Redacted on Twitter:\n  / theredactedinc  \n\n</w:instrText>
            </w:r>
            <w:r w:rsidR="00EE5006">
              <w:rPr>
                <w:rFonts w:ascii="Segoe UI Emoji" w:hAnsi="Segoe UI Emoji" w:cs="Segoe UI Emoji"/>
              </w:rPr>
              <w:instrText>📚</w:instrText>
            </w:r>
            <w:r w:rsidR="00EE5006">
              <w:instrText xml:space="preserve"> Read Clayton and Natali's Amazon best-selling book on finance. How To Pay Off Your Mortgage in 5 Years </w:instrText>
            </w:r>
            <w:r w:rsidR="00EE5006">
              <w:rPr>
                <w:rFonts w:ascii="Segoe UI Emoji" w:hAnsi="Segoe UI Emoji" w:cs="Segoe UI Emoji"/>
              </w:rPr>
              <w:instrText>👉🏻</w:instrText>
            </w:r>
            <w:r w:rsidR="00EE5006">
              <w:instrText xml:space="preserve"> https://amzn.to/3Guh4IC\n\n</w:instrText>
            </w:r>
            <w:r w:rsidR="00EE5006">
              <w:rPr>
                <w:rFonts w:ascii="Segoe UI Emoji" w:hAnsi="Segoe UI Emoji" w:cs="Segoe UI Emoji"/>
              </w:rPr>
              <w:instrText>✅</w:instrText>
            </w:r>
            <w:r w:rsidR="00EE5006">
              <w:instrText xml:space="preserve"> </w:instrText>
            </w:r>
            <w:r w:rsidR="00EE5006">
              <w:rPr>
                <w:rFonts w:ascii="Segoe UI Emoji" w:hAnsi="Segoe UI Emoji" w:cs="Segoe UI Emoji"/>
              </w:rPr>
              <w:instrText>💥</w:instrText>
            </w:r>
            <w:r w:rsidR="00EE5006">
              <w:instrText xml:space="preserve"> Best Way to Invest in Gold is with Lear Capital </w:instrText>
            </w:r>
            <w:r w:rsidR="00EE5006">
              <w:rPr>
                <w:rFonts w:ascii="Segoe UI Emoji" w:hAnsi="Segoe UI Emoji" w:cs="Segoe UI Emoji"/>
              </w:rPr>
              <w:instrText>⚡️</w:instrText>
            </w:r>
            <w:r w:rsidR="00EE5006">
              <w:instrText>\n</w:instrText>
            </w:r>
            <w:r w:rsidR="00EE5006">
              <w:rPr>
                <w:rFonts w:ascii="Segoe UI Emoji" w:hAnsi="Segoe UI Emoji" w:cs="Segoe UI Emoji"/>
              </w:rPr>
              <w:instrText>👉</w:instrText>
            </w:r>
            <w:r w:rsidR="00EE5006">
              <w:instrText xml:space="preserve"> Call them today at tel:800-613-3557\n</w:instrText>
            </w:r>
            <w:r w:rsidR="00EE5006">
              <w:rPr>
                <w:rFonts w:ascii="Segoe UI Emoji" w:hAnsi="Segoe UI Emoji" w:cs="Segoe UI Emoji"/>
              </w:rPr>
              <w:instrText>👉</w:instrText>
            </w:r>
            <w:r w:rsidR="00EE5006">
              <w:instrText xml:space="preserve"> or go to https://LearRedacted.com\n</w:instrText>
            </w:r>
            <w:r w:rsidR="00EE5006">
              <w:rPr>
                <w:rFonts w:ascii="Segoe UI Emoji" w:hAnsi="Segoe UI Emoji" w:cs="Segoe UI Emoji"/>
              </w:rPr>
              <w:instrText>⭐️</w:instrText>
            </w:r>
            <w:r w:rsidR="00EE5006">
              <w:instrText xml:space="preserve"> Get your FREE Gold and Silver investor guides from Lear Capital\n</w:instrText>
            </w:r>
            <w:r w:rsidR="00EE5006">
              <w:rPr>
                <w:rFonts w:ascii="Segoe UI Emoji" w:hAnsi="Segoe UI Emoji" w:cs="Segoe UI Emoji"/>
              </w:rPr>
              <w:instrText>⭐️</w:instrText>
            </w:r>
            <w:r w:rsidR="00EE5006">
              <w:instrText>Receive up to $15,000 in FREE bonus metals with a qualified purchase \n\n</w:instrText>
            </w:r>
            <w:r w:rsidR="00EE5006">
              <w:rPr>
                <w:rFonts w:ascii="Segoe UI Emoji" w:hAnsi="Segoe UI Emoji" w:cs="Segoe UI Emoji"/>
              </w:rPr>
              <w:instrText>🚀</w:instrText>
            </w:r>
            <w:r w:rsidR="00EE5006">
              <w:instrText xml:space="preserve"> Limited Time: Get up to 16 Free stocks with moomoo! Open a free account and claim your free stocks after you make your initial deposits. Click here to learn more </w:instrText>
            </w:r>
            <w:r w:rsidR="00EE5006">
              <w:rPr>
                <w:rFonts w:ascii="Segoe UI Symbol" w:hAnsi="Segoe UI Symbol" w:cs="Segoe UI Symbol"/>
              </w:rPr>
              <w:instrText>➡</w:instrText>
            </w:r>
            <w:r w:rsidR="00EE5006">
              <w:instrText xml:space="preserve"> https://redacted.inc/moomoo </w:instrText>
            </w:r>
            <w:r w:rsidR="00EE5006">
              <w:rPr>
                <w:rFonts w:ascii="Segoe UI Emoji" w:hAnsi="Segoe UI Emoji" w:cs="Segoe UI Emoji"/>
              </w:rPr>
              <w:instrText>🚀</w:instrText>
            </w:r>
            <w:r w:rsidR="00EE5006">
              <w:instrText xml:space="preserve"> \n\n</w:instrText>
            </w:r>
            <w:r w:rsidR="00EE5006">
              <w:rPr>
                <w:rFonts w:ascii="Segoe UI Emoji" w:hAnsi="Segoe UI Emoji" w:cs="Segoe UI Emoji"/>
              </w:rPr>
              <w:instrText>🇦🇺</w:instrText>
            </w:r>
            <w:r w:rsidR="00EE5006">
              <w:instrText xml:space="preserve"> (Australians get 10 Free Stocks when deposit A$2K) T&amp;C Applys: https://redacted.inc/moomoo </w:instrText>
            </w:r>
            <w:r w:rsidR="00EE5006">
              <w:rPr>
                <w:rFonts w:ascii="Segoe UI Emoji" w:hAnsi="Segoe UI Emoji" w:cs="Segoe UI Emoji"/>
              </w:rPr>
              <w:instrText>🚀</w:instrText>
            </w:r>
            <w:r w:rsidR="00EE5006">
              <w:instrText>\n\nLIVE STREAM SCHEDULE:\nMonday - Thursday 1PM PST / 3PM CENTRAL / 4PM EST\n\n</w:instrText>
            </w:r>
            <w:r w:rsidR="00EE5006">
              <w:rPr>
                <w:rFonts w:ascii="Segoe UI Emoji" w:hAnsi="Segoe UI Emoji" w:cs="Segoe UI Emoji"/>
              </w:rPr>
              <w:instrText>📺</w:instrText>
            </w:r>
            <w:r w:rsidR="00EE5006">
              <w:instrText xml:space="preserve"> Want to bypass chat limits on our LIVE streams? \nBecome a YouTube Channel Member today. This is TOTALLY different than the community over on Locals. Head to this link to join:\n   / @redactednews  \n\n#redacted #claytonmorris #natalimorris #news #independentjournalists\n-----\nAbout Clayton and Natali Morris:\nClayton Morris is a former Fox News anchor. In Redacted, Clayton and his wife Natali take an in-depth look at the legal, social, financial, and personal issues that matter to you. They want to set the record straight and bring you the stories nobody else tells. Along with the facts and the complete picture, Redacted offers real-world analysis without an agency driven by corporate overloads. With Clayton’s extensive journalism experience, he isn’t afraid to demand the truth from authorities. Redacted is an independent platform, unencumbered by external factors or restrictive policies, on which Clayton and Natali Morris bring you quality information, balanced reporting, constructive debate, and thoughtful narratives. \n\nDISCLAIMER:\n\nSome of the links in this description and in our videos may be affiliate links, and pay us a small commission if you use them. We really appreciate the support.\n\nThe content in our Youtube videos SHALL NOT be construed as tax, legal, insurance, construction, engineering, health &amp; safety, electrical, financial advice, or other &amp; may be outdated or inaccurate; it is your responsibility to verify all information. We are not financial advisers. We only express our opinions based on our experiences. Your experience may be different. Investing of any kind involves risk. While it is possible to minimize risk, your investments are solely your responsibility. You must conduct your own research. There is NO guarantee of gains or losses on investments.\n\nThese videos are for entertainment purposes ONLY. IF stocks or companies are mentioned, we MAY have an ownership interest in them -- DO NOT make buying or selling decisions based on these videos. If you need advice, please contact a qualified CPA, attorney, insurance agent, contractor/electrician/engineer/etc., financial advisor, or the appropriate professional for the subject you would like help with. Linked items may create a financial benefit for our company.\n\nFollow Clayton on Twitter: \n  / claytonmorris  \nFollow Natali on Twitter:\n  / natalimorris","medium":"Video","note":"author: Redacted ||","publisher":"YouTube","title":"Net neutrality is BACK! FCC tries to take away internet freedom AGAIN!","URL":"https://www.youtube.com/watch?v=DCfWzAM-JeY","accessed":{"date-parts":[["2024",8,9]]},"issued":{"date-parts":[["2023",10,7]]}},"label":"page","suppress-author":true}],"schema":"https://github.com/citation-style-language/schema/raw/master/csl-citation.json"} </w:instrText>
            </w:r>
            <w:r w:rsidRPr="00876DB0">
              <w:fldChar w:fldCharType="separate"/>
            </w:r>
            <w:r w:rsidRPr="00876DB0">
              <w:rPr>
                <w:rFonts w:cs="Arial"/>
              </w:rPr>
              <w:t>(2023)</w:t>
            </w:r>
            <w:r w:rsidRPr="00876DB0">
              <w:fldChar w:fldCharType="end"/>
            </w:r>
          </w:p>
          <w:p w14:paraId="27B32033" w14:textId="5B64BD57" w:rsidR="00876DB0" w:rsidRPr="00876DB0" w:rsidRDefault="00876DB0" w:rsidP="00821323">
            <w:pPr>
              <w:pStyle w:val="ListBullet2"/>
            </w:pPr>
            <w:hyperlink r:id="rId111">
              <w:r w:rsidRPr="00821323">
                <w:rPr>
                  <w:rStyle w:val="Hyperlink"/>
                </w:rPr>
                <w:t>FCC Launches Effort to Reinstate Net Neutrality Rules — Update</w:t>
              </w:r>
            </w:hyperlink>
            <w:r w:rsidRPr="00876DB0">
              <w:rPr>
                <w:iCs/>
              </w:rPr>
              <w:t xml:space="preserve"> </w:t>
            </w:r>
            <w:r w:rsidRPr="00876DB0">
              <w:fldChar w:fldCharType="begin"/>
            </w:r>
            <w:r w:rsidRPr="00876DB0">
              <w:instrText xml:space="preserve"> ADDIN ZOTERO_ITEM CSL_CITATION {"citationID":"6glrgb95","properties":{"formattedCitation":"(2023)","plainCitation":"(2023)","noteIndex":0},"citationItems":[{"id":507,"uris":["http://zotero.org/users/14693029/items/S6FX54NF"],"itemData":{"id":507,"type":"webpage","container-title":"Deadline","title":"FCC launches effort to reinstate net neutrality rules","URL":"https://deadline.com/2023/10/net-neutrality-fcc-reinstate-jessica-rosenworcel-1235556493/","author":[{"family":"Johnson","given":"Ted"}],"accessed":{"date-parts":[["2024",8,9]]},"issued":{"date-parts":[["2023",10,19]]}},"label":"page","suppress-author":true}],"schema":"https://github.com/citation-style-language/schema/raw/master/csl-citation.json"} </w:instrText>
            </w:r>
            <w:r w:rsidRPr="00876DB0">
              <w:fldChar w:fldCharType="separate"/>
            </w:r>
            <w:r w:rsidRPr="00876DB0">
              <w:rPr>
                <w:rFonts w:cs="Arial"/>
              </w:rPr>
              <w:t>(2023)</w:t>
            </w:r>
            <w:r w:rsidRPr="00876DB0">
              <w:fldChar w:fldCharType="end"/>
            </w:r>
          </w:p>
          <w:p w14:paraId="1DE7003F" w14:textId="576BD4BD" w:rsidR="00876DB0" w:rsidRPr="00876DB0" w:rsidRDefault="00876DB0" w:rsidP="00821323">
            <w:pPr>
              <w:pStyle w:val="ListBullet2"/>
            </w:pPr>
            <w:hyperlink r:id="rId112">
              <w:r w:rsidRPr="00821323">
                <w:rPr>
                  <w:rStyle w:val="Hyperlink"/>
                </w:rPr>
                <w:t>The Net Neutrality Debate: Twenty Five Years After United States v. AT&amp;T and 120 Years After the Act to Regulate Commerce</w:t>
              </w:r>
            </w:hyperlink>
            <w:r w:rsidRPr="00876DB0">
              <w:t xml:space="preserve"> </w:t>
            </w:r>
            <w:r w:rsidRPr="00876DB0">
              <w:fldChar w:fldCharType="begin"/>
            </w:r>
            <w:r w:rsidRPr="00876DB0">
              <w:instrText xml:space="preserve"> ADDIN ZOTERO_ITEM CSL_CITATION {"citationID":"JolVg3yO","properties":{"formattedCitation":"(2007)","plainCitation":"(2007)","noteIndex":0},"citationItems":[{"id":509,"uris":["http://zotero.org/users/14693029/items/B6JXPQMT"],"itemData":{"id":509,"type":"webpage","container-title":"Stanford University","title":"The net neutrality debate: Twenty five years after United States v. AT&amp;T and 120 years after the Act to Regulate Commerce","URL":"https://siepr.stanford.edu/publications/working-paper/net-neutrality-debate-twenty-five-years-after-united-states-v-att-and","author":[{"family":"Owen","given":"Bruce"}],"accessed":{"date-parts":[["2024",8,9]]},"issued":{"date-parts":[["2007",2]]}},"label":"page","suppress-author":true}],"schema":"https://github.com/citation-style-language/schema/raw/master/csl-citation.json"} </w:instrText>
            </w:r>
            <w:r w:rsidRPr="00876DB0">
              <w:fldChar w:fldCharType="separate"/>
            </w:r>
            <w:r w:rsidRPr="00876DB0">
              <w:rPr>
                <w:rFonts w:cs="Arial"/>
              </w:rPr>
              <w:t>(2007)</w:t>
            </w:r>
            <w:r w:rsidRPr="00876DB0">
              <w:fldChar w:fldCharType="end"/>
            </w:r>
          </w:p>
          <w:p w14:paraId="454682A2" w14:textId="36F092BF" w:rsidR="00876DB0" w:rsidRPr="00876DB0" w:rsidRDefault="00876DB0" w:rsidP="00821323">
            <w:pPr>
              <w:pStyle w:val="ListBullet"/>
            </w:pPr>
            <w:r w:rsidRPr="00821323">
              <w:rPr>
                <w:b/>
                <w:bCs/>
              </w:rPr>
              <w:t>Facebook and Big Tech</w:t>
            </w:r>
            <w:r w:rsidRPr="00876DB0">
              <w:t xml:space="preserve">: </w:t>
            </w:r>
            <w:r w:rsidRPr="00821323">
              <w:rPr>
                <w:i/>
                <w:iCs/>
              </w:rPr>
              <w:t>Facebook Zero: An Attempt to Bring Access to All?</w:t>
            </w:r>
            <w:r w:rsidRPr="00876DB0">
              <w:t xml:space="preserve"> </w:t>
            </w:r>
            <w:r w:rsidR="00572729">
              <w:br/>
            </w:r>
            <w:r w:rsidRPr="00876DB0">
              <w:t xml:space="preserve">Consider the following from Wikipedia </w:t>
            </w:r>
            <w:r w:rsidRPr="00876DB0">
              <w:fldChar w:fldCharType="begin"/>
            </w:r>
            <w:r w:rsidR="00B17C25">
              <w:instrText xml:space="preserve"> ADDIN ZOTERO_ITEM CSL_CITATION {"citationID":"Z9jBssRB","properties":{"formattedCitation":"(2024, Introduction)","plainCitation":"(2024, Introduction)","noteIndex":0},"citationItems":[{"id":511,"uris":["http://zotero.org/users/14693029/items/CY5XJ5ST"],"itemData":{"id":511,"type":"entry-encyclopedia","abstract":"Facebook Zero is an initiative undertaken by social networking service company Facebook in collaboration with mobile phone-based Internet providers, whereby the providers waive data (bandwidth) charges (also known as zero-rate) for accessing Facebook on phones via a stripped-down text-only version of its mobile website (as opposed to the ordinary mobile website m.facebook.com that also loads pictures). The stripped-down version is available online only through providers who have entered the agreement with Facebook. Photos are not loaded by default. Users may still choose to view them by clicking through but regular data charges apply to photo use.","container-title":"Wikipedia","language":"en","license":"Creative Commons Attribution-ShareAlike License","note":"Page Version ID: 1232785209","source":"Wikipedia","title":"Facebook Zero","URL":"https://en.wikipedia.org/w/index.php?title=Facebook_Zero&amp;oldid=1232785209","accessed":{"date-parts":[["2024",8,9]]},"issued":{"date-parts":[["2024",7,5]]}},"label":"page","suppress-author":true,"suffix":", Introduction"}],"schema":"https://github.com/citation-style-language/schema/raw/master/csl-citation.json"} </w:instrText>
            </w:r>
            <w:r w:rsidRPr="00876DB0">
              <w:fldChar w:fldCharType="separate"/>
            </w:r>
            <w:r w:rsidR="00B17C25" w:rsidRPr="00B17C25">
              <w:rPr>
                <w:rFonts w:ascii="Aptos" w:hAnsi="Aptos"/>
              </w:rPr>
              <w:t>(2024, Introduction)</w:t>
            </w:r>
            <w:r w:rsidRPr="00876DB0">
              <w:fldChar w:fldCharType="end"/>
            </w:r>
            <w:r w:rsidRPr="00876DB0">
              <w:t>:</w:t>
            </w:r>
          </w:p>
          <w:p w14:paraId="3D0E51ED" w14:textId="22B15150" w:rsidR="00876DB0" w:rsidRPr="00876DB0" w:rsidRDefault="00876DB0" w:rsidP="00876DB0">
            <w:pPr>
              <w:rPr>
                <w:rFonts w:ascii="Aptos" w:eastAsia="Aptos" w:hAnsi="Aptos" w:cs="Times New Roman"/>
              </w:rPr>
            </w:pPr>
            <w:r w:rsidRPr="00876DB0">
              <w:rPr>
                <w:rFonts w:ascii="Aptos" w:eastAsia="Aptos" w:hAnsi="Aptos" w:cs="Times New Roman"/>
              </w:rPr>
              <w:t>Facebook Zero is an initiative undertaken by social networking service company Facebook in collaboration with mobile phone-based Internet providers, whereby the providers waive data (bandwidth) charges (also known as zero-rate) for accessing Facebook on phones via a stripped-down text-only version of its mobile website (as opposed to the ordinary mobile website m.facebook.com that also loads pictures). The stripped-down version is available online only through providers who have entered the agreement with Facebook.</w:t>
            </w:r>
          </w:p>
          <w:p w14:paraId="6969B91A" w14:textId="77777777" w:rsidR="00876DB0" w:rsidRPr="00876DB0" w:rsidRDefault="00876DB0" w:rsidP="00876DB0">
            <w:pPr>
              <w:rPr>
                <w:rFonts w:ascii="Aptos" w:eastAsia="Aptos" w:hAnsi="Aptos" w:cs="Times New Roman"/>
              </w:rPr>
            </w:pPr>
            <w:r w:rsidRPr="00876DB0">
              <w:rPr>
                <w:rFonts w:ascii="Aptos" w:eastAsia="Aptos" w:hAnsi="Aptos" w:cs="Times New Roman"/>
              </w:rPr>
              <w:t>…and then some criticism:</w:t>
            </w:r>
          </w:p>
          <w:p w14:paraId="17EF09A4" w14:textId="4E47940D"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Facebook Zero became controversial in some countries due to several issues such as net neutrality. For instance, India’s Telecom Regulatory Authority (TRAI) bans zero-rated services on account of “discriminatory tariffs for data services on the basis of content”. A criticism also stated that Facebook is practicing digital colonialism because it is not introducing open internet but building a “little web that turns the user into a mostly passive consumer of mostly western corporate content”</w:t>
            </w:r>
            <w:r w:rsidRPr="00876DB0">
              <w:rPr>
                <w:rFonts w:ascii="Aptos" w:eastAsia="Aptos" w:hAnsi="Aptos" w:cs="Times New Roman"/>
              </w:rPr>
              <w:fldChar w:fldCharType="begin"/>
            </w:r>
            <w:r w:rsidR="00B17C25">
              <w:rPr>
                <w:rFonts w:ascii="Aptos" w:eastAsia="Aptos" w:hAnsi="Aptos" w:cs="Times New Roman"/>
              </w:rPr>
              <w:instrText xml:space="preserve"> ADDIN ZOTERO_ITEM CSL_CITATION {"citationID":"JmXjuLs2","properties":{"formattedCitation":"(\\uc0\\u8220{}Facebook Zero,\\uc0\\u8221{} 2024, History section)","plainCitation":"(“Facebook Zero,” 2024, History section)","noteIndex":0},"citationItems":[{"id":511,"uris":["http://zotero.org/users/14693029/items/CY5XJ5ST"],"itemData":{"id":511,"type":"entry-encyclopedia","abstract":"Facebook Zero is an initiative undertaken by social networking service company Facebook in collaboration with mobile phone-based Internet providers, whereby the providers waive data (bandwidth) charges (also known as zero-rate) for accessing Facebook on phones via a stripped-down text-only version of its mobile website (as opposed to the ordinary mobile website m.facebook.com that also loads pictures). The stripped-down version is available online only through providers who have entered the agreement with Facebook. Photos are not loaded by default. Users may still choose to view them by clicking through but regular data charges apply to photo use.","container-title":"Wikipedia","language":"en","license":"Creative Commons Attribution-ShareAlike License","note":"Page Version ID: 1232785209","source":"Wikipedia","title":"Facebook Zero","URL":"https://en.wikipedia.org/w/index.php?title=Facebook_Zero&amp;oldid=1232785209","accessed":{"date-parts":[["2024",8,9]]},"issued":{"date-parts":[["2024",7,5]]}},"label":"page","suffix":", History section"}],"schema":"https://github.com/citation-style-language/schema/raw/master/csl-citation.json"} </w:instrText>
            </w:r>
            <w:r w:rsidRPr="00876DB0">
              <w:rPr>
                <w:rFonts w:ascii="Aptos" w:eastAsia="Aptos" w:hAnsi="Aptos" w:cs="Times New Roman"/>
              </w:rPr>
              <w:fldChar w:fldCharType="separate"/>
            </w:r>
            <w:r w:rsidR="00B17C25" w:rsidRPr="00B17C25">
              <w:rPr>
                <w:rFonts w:ascii="Aptos" w:hAnsi="Aptos" w:cs="Times New Roman"/>
              </w:rPr>
              <w:t>(“Facebook Zero,” 2024, History section)</w:t>
            </w:r>
            <w:r w:rsidRPr="00876DB0">
              <w:rPr>
                <w:rFonts w:ascii="Aptos" w:eastAsia="Aptos" w:hAnsi="Aptos" w:cs="Times New Roman"/>
              </w:rPr>
              <w:fldChar w:fldCharType="end"/>
            </w:r>
            <w:r w:rsidRPr="00876DB0">
              <w:rPr>
                <w:rFonts w:ascii="Aptos" w:eastAsia="Aptos" w:hAnsi="Aptos" w:cs="Times New Roman"/>
              </w:rPr>
              <w:t>.</w:t>
            </w:r>
          </w:p>
          <w:p w14:paraId="4851A155" w14:textId="77777777" w:rsidR="00876DB0" w:rsidRPr="00876DB0" w:rsidRDefault="00876DB0" w:rsidP="00821323">
            <w:pPr>
              <w:pStyle w:val="ListBullet"/>
            </w:pPr>
            <w:r w:rsidRPr="00821323">
              <w:rPr>
                <w:b/>
                <w:bCs/>
              </w:rPr>
              <w:t>Read</w:t>
            </w:r>
            <w:r w:rsidRPr="003E3ABA">
              <w:t>:</w:t>
            </w:r>
            <w:r w:rsidRPr="00876DB0">
              <w:t xml:space="preserve"> Choose from the following: </w:t>
            </w:r>
          </w:p>
          <w:p w14:paraId="7EA72207" w14:textId="1EDBFFB5" w:rsidR="00876DB0" w:rsidRPr="00876DB0" w:rsidRDefault="00876DB0" w:rsidP="00821323">
            <w:pPr>
              <w:pStyle w:val="ListBullet2"/>
            </w:pPr>
            <w:hyperlink r:id="rId113">
              <w:r w:rsidRPr="00876DB0">
                <w:rPr>
                  <w:i/>
                  <w:color w:val="156082"/>
                </w:rPr>
                <w:t>Who Really Wins From Facebook’s ‘Free Internet’ Plan for Africa?</w:t>
              </w:r>
            </w:hyperlink>
            <w:r w:rsidRPr="00876DB0">
              <w:t xml:space="preserve"> </w:t>
            </w:r>
            <w:r w:rsidRPr="00876DB0">
              <w:fldChar w:fldCharType="begin"/>
            </w:r>
            <w:r w:rsidRPr="00876DB0">
              <w:instrText xml:space="preserve"> ADDIN ZOTERO_ITEM CSL_CITATION {"citationID":"EInAuXPx","properties":{"formattedCitation":"(2015)","plainCitation":"(2015)","noteIndex":0},"citationItems":[{"id":513,"uris":["http://zotero.org/users/14693029/items/TC7UFK25"],"itemData":{"id":513,"type":"webpage","container-title":"ZDNET","title":"Who really wins from Facebook's 'free internet' plan for Africa?","URL":"https://www.zdnet.com/article/who-really-wins-from-facebooks-free-internet-plan-for-africa/","author":[{"family":"Heuler","given":"Hilarly"}],"accessed":{"date-parts":[["2024",8,9]]},"issued":{"date-parts":[["2015",5,15]]}},"label":"page","suppress-author":true}],"schema":"https://github.com/citation-style-language/schema/raw/master/csl-citation.json"} </w:instrText>
            </w:r>
            <w:r w:rsidRPr="00876DB0">
              <w:fldChar w:fldCharType="separate"/>
            </w:r>
            <w:r w:rsidRPr="00876DB0">
              <w:rPr>
                <w:rFonts w:cs="Arial"/>
              </w:rPr>
              <w:t>(2015)</w:t>
            </w:r>
            <w:r w:rsidRPr="00876DB0">
              <w:fldChar w:fldCharType="end"/>
            </w:r>
          </w:p>
          <w:p w14:paraId="6CD152D0" w14:textId="1428DC96" w:rsidR="00876DB0" w:rsidRPr="00876DB0" w:rsidRDefault="00876DB0" w:rsidP="00821323">
            <w:pPr>
              <w:pStyle w:val="ListBullet2"/>
            </w:pPr>
            <w:hyperlink r:id="rId114">
              <w:r w:rsidRPr="00876DB0">
                <w:rPr>
                  <w:i/>
                  <w:color w:val="156082"/>
                </w:rPr>
                <w:t>European Regulators Just Stopped Facebook, Google and Big Telecoms’ Net Neutrality Violations</w:t>
              </w:r>
            </w:hyperlink>
            <w:r w:rsidRPr="00876DB0">
              <w:rPr>
                <w:i/>
                <w:color w:val="156082"/>
              </w:rPr>
              <w:t xml:space="preserve"> </w:t>
            </w:r>
            <w:r w:rsidRPr="00876DB0">
              <w:rPr>
                <w:i/>
                <w:color w:val="156082"/>
              </w:rPr>
              <w:fldChar w:fldCharType="begin"/>
            </w:r>
            <w:r w:rsidRPr="00876DB0">
              <w:rPr>
                <w:i/>
                <w:color w:val="156082"/>
              </w:rPr>
              <w:instrText xml:space="preserve"> ADDIN ZOTERO_ITEM CSL_CITATION {"citationID":"1zb70erq","properties":{"formattedCitation":"(2022)","plainCitation":"(2022)","noteIndex":0},"citationItems":[{"id":515,"uris":["http://zotero.org/users/14693029/items/SVNLLKA7"],"itemData":{"id":515,"type":"webpage","abstract":"On Wednesday, European top telecom regulator BEREC, which consists of the national telecom regulators from across the EU, published its revised net neutrality guidelines. The guidelines now prohibit broadband providers’ zero-rating offers that benefit select apps or categories of apps, whether they do so for free or require apps to","container-title":"Stanford CIS","language":"en","title":"European regulators just stopped Facebook, Google and big telecoms’ net neutrality violations","URL":"https://cyberlaw.stanford.edu/blog/2022/06/european-regulators-just-stopped-facebook-google-and-big-telecoms-net-neutrality/","author":[{"family":"Schewick","given":"Barbara","non-dropping-particle":"van"}],"accessed":{"date-parts":[["2024",8,9]]},"issued":{"date-parts":[["2022",6,15]]}},"label":"page","suppress-author":true}],"schema":"https://github.com/citation-style-language/schema/raw/master/csl-citation.json"} </w:instrText>
            </w:r>
            <w:r w:rsidRPr="00876DB0">
              <w:rPr>
                <w:i/>
                <w:color w:val="156082"/>
              </w:rPr>
              <w:fldChar w:fldCharType="separate"/>
            </w:r>
            <w:r w:rsidRPr="00876DB0">
              <w:rPr>
                <w:rFonts w:cs="Arial"/>
              </w:rPr>
              <w:t>(2022)</w:t>
            </w:r>
            <w:r w:rsidRPr="00876DB0">
              <w:rPr>
                <w:i/>
                <w:color w:val="156082"/>
              </w:rPr>
              <w:fldChar w:fldCharType="end"/>
            </w:r>
          </w:p>
          <w:p w14:paraId="3562E189" w14:textId="61AEAF01" w:rsidR="00876DB0" w:rsidRPr="00876DB0" w:rsidRDefault="00876DB0" w:rsidP="00821323">
            <w:pPr>
              <w:pStyle w:val="ListBullet2"/>
            </w:pPr>
            <w:hyperlink r:id="rId115">
              <w:r w:rsidRPr="00876DB0">
                <w:rPr>
                  <w:i/>
                  <w:color w:val="156082"/>
                </w:rPr>
                <w:t>Internet.org</w:t>
              </w:r>
            </w:hyperlink>
            <w:r w:rsidRPr="00876DB0">
              <w:rPr>
                <w:i/>
                <w:color w:val="156082"/>
              </w:rPr>
              <w:t xml:space="preserve"> </w:t>
            </w:r>
            <w:r w:rsidRPr="00876DB0">
              <w:rPr>
                <w:i/>
                <w:color w:val="156082"/>
              </w:rPr>
              <w:fldChar w:fldCharType="begin"/>
            </w:r>
            <w:r w:rsidR="00B17C25">
              <w:rPr>
                <w:i/>
                <w:color w:val="156082"/>
              </w:rPr>
              <w:instrText xml:space="preserve"> ADDIN ZOTERO_ITEM CSL_CITATION {"citationID":"O1CcjUVg","properties":{"formattedCitation":"(2024)","plainCitation":"(2024)","noteIndex":0},"citationItems":[{"id":517,"uris":["http://zotero.org/users/14693029/items/IV6BFNG4"],"itemData":{"id":517,"type":"entry-encyclopedia","abstract":"Internet.org is a partnership between social networking services company Meta Platforms and six companies (Samsung, Ericsson, MediaTek, Opera Software, Nokia and Qualcomm) that plans to bring affordable access to selected Internet services to less developed countries by increasing efficiency, and facilitating the development of new business models around the provision of Internet access. The app delivering these services was renamed Free Basics in September 2015. As of April 2018, 100 million people were using internet.org.\nIt has been criticized for violating net neutrality, and by handpicking internet services that are included, for discriminating against companies not in the list, including competitors of Meta Platforms' subsidiary Facebook. In February 2016, regulators banned the Free Basics service in India based on \"Prohibition of Discriminatory Tariffs for Data Services Regulations\". The Telecom Regulatory Authority of India (TRAI) accused Facebook of failing to pass on the four questions in the regulator's consultation paper and also blocking access to TRAI's designated email for feedback on Free Basics. On February 11, 2016, Facebook withdrew the Free Basics platform from India. In July 2017, Global Voices published the widespread report \"Free Basics in Real Life\" analyzing its practices in Africa, Asia and Latin America, and concluding it violates net neutrality, focuses on \"Western corporate content\", and overall \"it's not even very helpful\".","container-title":"Wikipedia","language":"en","license":"Creative Commons Attribution-ShareAlike License","note":"Page Version ID: 1236708997","title":"Internet.org","URL":"https://en.wikipedia.org/w/index.php?title=Internet.org&amp;oldid=1236708997","issued":{"date-parts":[["2024",7,26]]}},"label":"page","suppress-author":true}],"schema":"https://github.com/citation-style-language/schema/raw/master/csl-citation.json"} </w:instrText>
            </w:r>
            <w:r w:rsidRPr="00876DB0">
              <w:rPr>
                <w:i/>
                <w:color w:val="156082"/>
              </w:rPr>
              <w:fldChar w:fldCharType="separate"/>
            </w:r>
            <w:r w:rsidR="00B17C25" w:rsidRPr="00B17C25">
              <w:rPr>
                <w:rFonts w:ascii="Aptos" w:hAnsi="Aptos"/>
              </w:rPr>
              <w:t>(2024)</w:t>
            </w:r>
            <w:r w:rsidRPr="00876DB0">
              <w:rPr>
                <w:i/>
                <w:color w:val="156082"/>
              </w:rPr>
              <w:fldChar w:fldCharType="end"/>
            </w:r>
          </w:p>
          <w:p w14:paraId="2D7314DF" w14:textId="56D4CFE9" w:rsidR="00876DB0" w:rsidRPr="00876DB0" w:rsidRDefault="00876DB0" w:rsidP="00821323">
            <w:pPr>
              <w:pStyle w:val="ListBullet2"/>
            </w:pPr>
            <w:hyperlink r:id="rId116">
              <w:r w:rsidRPr="00876DB0">
                <w:rPr>
                  <w:i/>
                  <w:color w:val="156082"/>
                </w:rPr>
                <w:t>India Bans Facebook’s Basics app to Support Net Neutrality</w:t>
              </w:r>
            </w:hyperlink>
            <w:r w:rsidRPr="00876DB0">
              <w:rPr>
                <w:i/>
                <w:color w:val="156082"/>
              </w:rPr>
              <w:t xml:space="preserve"> </w:t>
            </w:r>
            <w:r w:rsidRPr="00876DB0">
              <w:rPr>
                <w:i/>
                <w:color w:val="156082"/>
              </w:rPr>
              <w:fldChar w:fldCharType="begin"/>
            </w:r>
            <w:r w:rsidR="00AC5568">
              <w:rPr>
                <w:i/>
                <w:color w:val="156082"/>
              </w:rPr>
              <w:instrText xml:space="preserve"> ADDIN ZOTERO_ITEM CSL_CITATION {"citationID":"QUZ5RFnQ","properties":{"formattedCitation":"(2016)","plainCitation":"(2016)","noteIndex":0},"citationItems":[{"id":519,"uris":["http://zotero.org/users/14693029/items/UNJYIDWC"],"itemData":{"id":519,"type":"article-magazine","abstract":"Despite aggressive efforts to promote universal connectivity in India, Facebook has struck out.","container-title":"Wired","ISSN":"1059-1028","language":"en-US","note":"section: tags","source":"www.wired.com","title":"India bans Facebook's Basics app to support net neutrality","URL":"https://www.wired.com/2016/02/facebooks-free-basics-app-is-now-banned-in-india/","author":[{"family":"Hempel","given":"Jessi"}],"issued":{"date-parts":[["2016",2,8]]}},"label":"page","suppress-author":true}],"schema":"https://github.com/citation-style-language/schema/raw/master/csl-citation.json"} </w:instrText>
            </w:r>
            <w:r w:rsidRPr="00876DB0">
              <w:rPr>
                <w:i/>
                <w:color w:val="156082"/>
              </w:rPr>
              <w:fldChar w:fldCharType="separate"/>
            </w:r>
            <w:r w:rsidRPr="00876DB0">
              <w:rPr>
                <w:rFonts w:cs="Arial"/>
              </w:rPr>
              <w:t>(2016)</w:t>
            </w:r>
            <w:r w:rsidRPr="00876DB0">
              <w:rPr>
                <w:i/>
                <w:color w:val="156082"/>
              </w:rPr>
              <w:fldChar w:fldCharType="end"/>
            </w:r>
          </w:p>
          <w:p w14:paraId="32F46928" w14:textId="4EA33466" w:rsidR="00876DB0" w:rsidRPr="00876DB0" w:rsidRDefault="00876DB0" w:rsidP="00821323">
            <w:pPr>
              <w:pStyle w:val="ListBullet2"/>
            </w:pPr>
            <w:hyperlink r:id="rId117">
              <w:r w:rsidRPr="00876DB0">
                <w:rPr>
                  <w:i/>
                  <w:color w:val="156082"/>
                </w:rPr>
                <w:t>Facebook’s Internet.org Isn’t Going Over Well in India</w:t>
              </w:r>
            </w:hyperlink>
            <w:r w:rsidR="0054064A">
              <w:rPr>
                <w:iCs/>
                <w:color w:val="156082"/>
              </w:rPr>
              <w:t xml:space="preserve"> </w:t>
            </w:r>
            <w:r w:rsidRPr="00876DB0">
              <w:rPr>
                <w:i/>
                <w:color w:val="156082"/>
              </w:rPr>
              <w:fldChar w:fldCharType="begin"/>
            </w:r>
            <w:r w:rsidRPr="00876DB0">
              <w:rPr>
                <w:i/>
                <w:color w:val="156082"/>
              </w:rPr>
              <w:instrText xml:space="preserve"> ADDIN ZOTERO_ITEM CSL_CITATION {"citationID":"LcGBL8oD","properties":{"formattedCitation":"(2016)","plainCitation":"(2016)","noteIndex":0},"citationItems":[{"id":521,"uris":["http://zotero.org/users/14693029/items/WKBVQ3AW"],"itemData":{"id":521,"type":"webpage","abstract":"And here's Mark Zuckerberg's response.","container-title":"Fortune","language":"en","title":"Facebook's Internet.org isn't going over well in India","URL":"https://fortune.com/2016/01/22/facebook-india-internet/","author":[{"family":"Groden","given":"Claire"}],"accessed":{"date-parts":[["2024",8,9]]},"issued":{"date-parts":[["2016",1,23]]}},"label":"page","suppress-author":true}],"schema":"https://github.com/citation-style-language/schema/raw/master/csl-citation.json"} </w:instrText>
            </w:r>
            <w:r w:rsidRPr="00876DB0">
              <w:rPr>
                <w:i/>
                <w:color w:val="156082"/>
              </w:rPr>
              <w:fldChar w:fldCharType="separate"/>
            </w:r>
            <w:r w:rsidRPr="00876DB0">
              <w:rPr>
                <w:rFonts w:cs="Arial"/>
              </w:rPr>
              <w:t>(2016)</w:t>
            </w:r>
            <w:r w:rsidRPr="00876DB0">
              <w:rPr>
                <w:i/>
                <w:color w:val="156082"/>
              </w:rPr>
              <w:fldChar w:fldCharType="end"/>
            </w:r>
          </w:p>
          <w:p w14:paraId="6572FB92" w14:textId="07C65D0E" w:rsidR="00876DB0" w:rsidRPr="00876DB0" w:rsidRDefault="00876DB0" w:rsidP="00736812">
            <w:pPr>
              <w:pStyle w:val="ListBullet"/>
            </w:pPr>
            <w:r w:rsidRPr="00821323">
              <w:rPr>
                <w:b/>
                <w:bCs/>
              </w:rPr>
              <w:t>Write</w:t>
            </w:r>
            <w:r w:rsidRPr="00876DB0">
              <w:t>: Share your thoughts on net neutrality by posting a comment on Discourse. For example:</w:t>
            </w:r>
          </w:p>
          <w:p w14:paraId="0729FA4B" w14:textId="77777777" w:rsidR="00876DB0" w:rsidRPr="00876DB0" w:rsidRDefault="00876DB0" w:rsidP="00736812">
            <w:pPr>
              <w:pStyle w:val="ListBullet2"/>
            </w:pPr>
            <w:r w:rsidRPr="00876DB0">
              <w:t>Net neutrality is important because …</w:t>
            </w:r>
          </w:p>
          <w:p w14:paraId="7073B216" w14:textId="6A980C17" w:rsidR="00876DB0" w:rsidRPr="00876DB0" w:rsidRDefault="00876DB0" w:rsidP="00736812">
            <w:pPr>
              <w:pStyle w:val="ListBullet2"/>
            </w:pPr>
            <w:r w:rsidRPr="00876DB0">
              <w:t>Net neutrality can/can’t coexist with Internet.org because …</w:t>
            </w:r>
          </w:p>
          <w:p w14:paraId="2183E197" w14:textId="77777777" w:rsidR="00876DB0" w:rsidRPr="00876DB0" w:rsidRDefault="00876DB0" w:rsidP="00736812">
            <w:pPr>
              <w:pStyle w:val="ListBullet2"/>
            </w:pPr>
            <w:r w:rsidRPr="00876DB0">
              <w:t>Free basics is a good thing because …</w:t>
            </w:r>
          </w:p>
          <w:p w14:paraId="5B723166" w14:textId="77777777" w:rsidR="00876DB0" w:rsidRPr="00876DB0" w:rsidRDefault="00876DB0" w:rsidP="00736812">
            <w:pPr>
              <w:pStyle w:val="ListBullet2"/>
            </w:pPr>
            <w:r w:rsidRPr="00876DB0">
              <w:t>Free basics is problematic because …</w:t>
            </w:r>
          </w:p>
          <w:p w14:paraId="46DE0433" w14:textId="77777777" w:rsidR="00876DB0" w:rsidRPr="00876DB0" w:rsidRDefault="00876DB0" w:rsidP="00876DB0">
            <w:pPr>
              <w:rPr>
                <w:rFonts w:ascii="Aptos" w:eastAsia="Aptos" w:hAnsi="Aptos" w:cs="Times New Roman"/>
              </w:rPr>
            </w:pPr>
            <w:r w:rsidRPr="00876DB0">
              <w:rPr>
                <w:rFonts w:ascii="Aptos" w:eastAsia="Aptos" w:hAnsi="Aptos" w:cs="Times New Roman"/>
              </w:rPr>
              <w:t>Remember to add a category or tag for your post using the course tag: LDRS101.</w:t>
            </w:r>
          </w:p>
          <w:p w14:paraId="4E53F2D1" w14:textId="77777777" w:rsidR="00876DB0" w:rsidRPr="00876DB0" w:rsidRDefault="00876DB0" w:rsidP="00736812">
            <w:pPr>
              <w:spacing w:before="36" w:after="36"/>
              <w:rPr>
                <w:rFonts w:ascii="Aptos" w:eastAsia="Aptos" w:hAnsi="Aptos" w:cs="Times New Roman"/>
              </w:rPr>
            </w:pPr>
          </w:p>
        </w:tc>
      </w:tr>
    </w:tbl>
    <w:p w14:paraId="0F75BA07"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Digital Redlining</w:t>
      </w:r>
    </w:p>
    <w:p w14:paraId="326E48A7" w14:textId="77777777" w:rsidR="00876DB0" w:rsidRPr="00876DB0" w:rsidRDefault="00450EEF" w:rsidP="00876DB0">
      <w:pPr>
        <w:spacing w:before="180" w:after="180" w:line="240" w:lineRule="auto"/>
        <w:rPr>
          <w:rFonts w:ascii="Aptos" w:eastAsia="Aptos" w:hAnsi="Aptos" w:cs="Times New Roman"/>
          <w:kern w:val="0"/>
          <w:lang w:val="en-US"/>
          <w14:ligatures w14:val="none"/>
        </w:rPr>
      </w:pPr>
      <w:hyperlink r:id="rId118" w:anchor=":~:text=Digital%20redlining%20is%20the%20practice,digital%20content%2C%20and%20the%20internet.">
        <w:r w:rsidR="00876DB0" w:rsidRPr="00876DB0">
          <w:rPr>
            <w:rFonts w:ascii="Aptos" w:eastAsia="Aptos" w:hAnsi="Aptos" w:cs="Times New Roman"/>
            <w:i/>
            <w:color w:val="156082"/>
            <w:kern w:val="0"/>
            <w:lang w:val="en-US"/>
            <w14:ligatures w14:val="none"/>
          </w:rPr>
          <w:t>Digital redlining</w:t>
        </w:r>
      </w:hyperlink>
      <w:r w:rsidR="00876DB0" w:rsidRPr="00876DB0">
        <w:rPr>
          <w:rFonts w:ascii="Aptos" w:eastAsia="Aptos" w:hAnsi="Aptos" w:cs="Times New Roman"/>
          <w:kern w:val="0"/>
          <w:lang w:val="en-US"/>
          <w14:ligatures w14:val="none"/>
        </w:rPr>
        <w:t xml:space="preserve"> refers to the discriminatory practice of denying or limiting access to certain services, information, or opportunities in the digital world, based on a person’s location, economic status, race, or other demographic factors. It is an extension of the historical concept of redlining, which originally referred to the discriminatory practice of marking certain neighborhoods on physical maps and denying residents of those areas access to financial services, insurance, and other resources.</w:t>
      </w:r>
    </w:p>
    <w:p w14:paraId="4BE60BA7"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In the context of the digital age, digital redlining manifests in various ways:</w:t>
      </w:r>
    </w:p>
    <w:p w14:paraId="5359EF77" w14:textId="375E80C9"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lastRenderedPageBreak/>
        <w:t>Limited internet access</w:t>
      </w:r>
      <w:r w:rsidRPr="00876DB0">
        <w:rPr>
          <w:rFonts w:ascii="Aptos" w:eastAsia="Aptos" w:hAnsi="Aptos" w:cs="Times New Roman"/>
          <w:kern w:val="0"/>
          <w:lang w:val="en-US"/>
          <w14:ligatures w14:val="none"/>
        </w:rPr>
        <w:t>: Some areas, often low income neighborhoods or rural regions, may lack access to high speed internet or affordable data plans. This limits people’s ability to access online education, job opportunities, government services, and other online resources.</w:t>
      </w:r>
    </w:p>
    <w:p w14:paraId="3C44945A" w14:textId="0FDDE112"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Discriminatory algorithms</w:t>
      </w:r>
      <w:r w:rsidRPr="00876DB0">
        <w:rPr>
          <w:rFonts w:ascii="Aptos" w:eastAsia="Aptos" w:hAnsi="Aptos" w:cs="Times New Roman"/>
          <w:kern w:val="0"/>
          <w:lang w:val="en-US"/>
          <w14:ligatures w14:val="none"/>
        </w:rPr>
        <w:t>: Algorithms used in various online services such as lending, housing, and employment platforms may inadvertently or intentionally discriminate against certain groups. For example, an algorithm may give preferential treatment to job applicants from specific demographics.</w:t>
      </w:r>
    </w:p>
    <w:p w14:paraId="2DFC1EA8" w14:textId="61C92B3B"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Targeted advertising and privacy concerns</w:t>
      </w:r>
      <w:r w:rsidRPr="00876DB0">
        <w:rPr>
          <w:rFonts w:ascii="Aptos" w:eastAsia="Aptos" w:hAnsi="Aptos" w:cs="Times New Roman"/>
          <w:kern w:val="0"/>
          <w:lang w:val="en-US"/>
          <w14:ligatures w14:val="none"/>
        </w:rPr>
        <w:t>: Certain demographics may be disproportionately exposed to predatory or harmful online advertisements, while more privileged individuals receive personalized, less invasive content. This can lead to manipulation and exploitation.</w:t>
      </w:r>
    </w:p>
    <w:p w14:paraId="3C30E454" w14:textId="0ED5D23B"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Educational disparities</w:t>
      </w:r>
      <w:r w:rsidRPr="00876DB0">
        <w:rPr>
          <w:rFonts w:ascii="Aptos" w:eastAsia="Aptos" w:hAnsi="Aptos" w:cs="Times New Roman"/>
          <w:kern w:val="0"/>
          <w:lang w:val="en-US"/>
          <w14:ligatures w14:val="none"/>
        </w:rPr>
        <w:t>: Inadequate access to technology and online educational resources can limit learning opportunities for students in underserved communities.</w:t>
      </w:r>
    </w:p>
    <w:p w14:paraId="3AB4476D" w14:textId="3BEEC9F8"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Healthcare access</w:t>
      </w:r>
      <w:r w:rsidRPr="00876DB0">
        <w:rPr>
          <w:rFonts w:ascii="Aptos" w:eastAsia="Aptos" w:hAnsi="Aptos" w:cs="Times New Roman"/>
          <w:kern w:val="0"/>
          <w:lang w:val="en-US"/>
          <w14:ligatures w14:val="none"/>
        </w:rPr>
        <w:t>: Some communities may have limited access to telehealth services, which have become increasingly important, especially, for example, during the COVID-19 pandemic.</w:t>
      </w:r>
    </w:p>
    <w:p w14:paraId="3125036E" w14:textId="3A3858C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Data collection and surveillance</w:t>
      </w:r>
      <w:r w:rsidRPr="00876DB0">
        <w:rPr>
          <w:rFonts w:ascii="Aptos" w:eastAsia="Aptos" w:hAnsi="Aptos" w:cs="Times New Roman"/>
          <w:kern w:val="0"/>
          <w:lang w:val="en-US"/>
          <w14:ligatures w14:val="none"/>
        </w:rPr>
        <w:t>: Vulnerable populations are often subject to more extensive data collection and surveillance, leading to privacy concerns and potential discrimination based on the data collected.</w:t>
      </w:r>
    </w:p>
    <w:p w14:paraId="74015CD6"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Addressing digital redlining is essential to ensure equitable access to the benefits of the digital age. Efforts to combat digital redlining include policies aimed at closing the digital divide, regulating algorithms to prevent discriminatory outcomes, promoting net neutrality, and protecting data privacy. These measures aim to create a more inclusive and fair digital environment for all individuals, regardless of their socioeconomic status, race, or location.</w:t>
      </w:r>
    </w:p>
    <w:p w14:paraId="735381B0" w14:textId="47DF0C0C"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4 Activity:</w:t>
      </w:r>
      <w:r w:rsidR="0099758D">
        <w:rPr>
          <w:rFonts w:ascii="Aptos" w:eastAsia="Times New Roman" w:hAnsi="Aptos" w:cs="Times New Roman"/>
          <w:color w:val="0F4761"/>
          <w:sz w:val="28"/>
          <w:szCs w:val="28"/>
        </w:rPr>
        <w:t xml:space="preserve"> </w:t>
      </w:r>
      <w:r w:rsidRPr="00876DB0">
        <w:rPr>
          <w:rFonts w:ascii="Aptos" w:eastAsia="Times New Roman" w:hAnsi="Aptos" w:cs="Times New Roman"/>
          <w:color w:val="0F4761"/>
          <w:sz w:val="28"/>
          <w:szCs w:val="28"/>
        </w:rPr>
        <w:t>Indigenous Communities in Canada</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3B31F979" w14:textId="77777777" w:rsidTr="0004149B">
        <w:trPr>
          <w:cantSplit/>
        </w:trPr>
        <w:tc>
          <w:tcPr>
            <w:tcW w:w="0" w:type="auto"/>
            <w:tcMar>
              <w:left w:w="144" w:type="dxa"/>
            </w:tcMar>
          </w:tcPr>
          <w:p w14:paraId="65A33831" w14:textId="77777777" w:rsidR="00876DB0" w:rsidRPr="00876DB0" w:rsidRDefault="00876DB0" w:rsidP="00876DB0">
            <w:pPr>
              <w:spacing w:before="16" w:after="64"/>
              <w:rPr>
                <w:rFonts w:ascii="Aptos" w:eastAsia="Aptos" w:hAnsi="Aptos" w:cs="Times New Roman"/>
              </w:rPr>
            </w:pPr>
          </w:p>
          <w:p w14:paraId="41AFA85C" w14:textId="77777777" w:rsidR="00876DB0" w:rsidRPr="00876DB0" w:rsidRDefault="00876DB0" w:rsidP="00D51C9F">
            <w:pPr>
              <w:pStyle w:val="Compact"/>
            </w:pPr>
            <w:r w:rsidRPr="00876DB0">
              <w:t>Digital redlining is a global concern, including Canada. While Canada is known for its social safety nets and relatively high internet penetration rates, digital disparities persist, particularly among marginalized communities. These disparities are evident in various aspects, such as internet access, online discrimination, and algorithmic biases.</w:t>
            </w:r>
          </w:p>
          <w:p w14:paraId="0B17F79D" w14:textId="77777777" w:rsidR="007D54A5" w:rsidRDefault="00876DB0">
            <w:pPr>
              <w:pStyle w:val="ListBullet"/>
            </w:pPr>
            <w:r w:rsidRPr="00D51C9F">
              <w:rPr>
                <w:b/>
                <w:bCs/>
              </w:rPr>
              <w:t>Watch</w:t>
            </w:r>
            <w:r w:rsidRPr="00876DB0">
              <w:rPr>
                <w:b/>
                <w:bCs/>
              </w:rPr>
              <w:t>:</w:t>
            </w:r>
            <w:r w:rsidRPr="00876DB0">
              <w:t xml:space="preserve"> </w:t>
            </w:r>
          </w:p>
          <w:p w14:paraId="0ADAB53B" w14:textId="2A5A8C73" w:rsidR="00876DB0" w:rsidRPr="00876DB0" w:rsidRDefault="00876DB0" w:rsidP="007D54A5">
            <w:pPr>
              <w:pStyle w:val="ListBullet2"/>
            </w:pPr>
            <w:hyperlink r:id="rId119">
              <w:r w:rsidRPr="00876DB0">
                <w:rPr>
                  <w:i/>
                  <w:iCs/>
                  <w:color w:val="156082"/>
                </w:rPr>
                <w:t>Seneca Nation Disconnected by Redlining</w:t>
              </w:r>
            </w:hyperlink>
            <w:r w:rsidRPr="00876DB0">
              <w:t xml:space="preserve"> </w:t>
            </w:r>
            <w:r w:rsidRPr="00876DB0">
              <w:fldChar w:fldCharType="begin"/>
            </w:r>
            <w:r w:rsidR="00EE5006">
              <w:instrText xml:space="preserve"> ADDIN ZOTERO_ITEM CSL_CITATION {"citationID":"fIL1x6ZO","properties":{"formattedCitation":"(2021)","plainCitation":"(2021)","noteIndex":0},"citationItems":[{"id":523,"uris":["http://zotero.org/users/14693029/items/8XFHIU92"],"itemData":{"id":523,"type":"motion_picture","medium":"Video","note":"author: WGRZ TV ||","publisher":"YouTube","title":"Seneca Nation disconnected by redlining","URL":"https://www.youtube.com/watch?v=J5NV9BJx1_M","accessed":{"date-parts":[["2024",8,10]]},"issued":{"date-parts":[["2021",7,10]]}},"label":"page","suppress-author":true}],"schema":"https://github.com/citation-style-language/schema/raw/master/csl-citation.json"} </w:instrText>
            </w:r>
            <w:r w:rsidRPr="00876DB0">
              <w:fldChar w:fldCharType="separate"/>
            </w:r>
            <w:r w:rsidR="00EE5006" w:rsidRPr="00EE5006">
              <w:t>(2021)</w:t>
            </w:r>
            <w:r w:rsidRPr="00876DB0">
              <w:fldChar w:fldCharType="end"/>
            </w:r>
          </w:p>
          <w:p w14:paraId="036749D1" w14:textId="77777777" w:rsidR="00876DB0" w:rsidRPr="00876DB0" w:rsidRDefault="00450EEF" w:rsidP="00876DB0">
            <w:pPr>
              <w:rPr>
                <w:rFonts w:ascii="Aptos" w:eastAsia="Aptos" w:hAnsi="Aptos" w:cs="Times New Roman"/>
              </w:rPr>
            </w:pPr>
            <w:hyperlink r:id="rId120">
              <w:r w:rsidR="00876DB0" w:rsidRPr="00876DB0">
                <w:rPr>
                  <w:rFonts w:ascii="Aptos" w:eastAsia="Aptos" w:hAnsi="Aptos" w:cs="Times New Roman"/>
                  <w:i/>
                  <w:color w:val="156082"/>
                </w:rPr>
                <w:t>https://www.youtube-nocookie.com/embed/J5NV9BJx1_M</w:t>
              </w:r>
            </w:hyperlink>
          </w:p>
          <w:p w14:paraId="2C877EF0" w14:textId="79E93479" w:rsidR="00876DB0" w:rsidRPr="00876DB0" w:rsidRDefault="00876DB0" w:rsidP="00D51C9F">
            <w:pPr>
              <w:pStyle w:val="Compact"/>
            </w:pPr>
            <w:r w:rsidRPr="00876DB0">
              <w:t xml:space="preserve">This </w:t>
            </w:r>
            <w:r w:rsidR="00E35A34">
              <w:t>report</w:t>
            </w:r>
            <w:r w:rsidRPr="00876DB0">
              <w:t xml:space="preserve"> highlights the digital disparities faced by Indigenous communities in Canada. Many Indigenous communities, especially those in remote areas, lack reliable high speed internet access, which hampers their ability to participate fully in the digital world. This limitation affects various aspects of life, including education, health care, economic opportunities, and cultural preservation.</w:t>
            </w:r>
          </w:p>
          <w:p w14:paraId="651D96E0" w14:textId="2CA2F013" w:rsidR="00876DB0" w:rsidRPr="00876DB0" w:rsidRDefault="00876DB0" w:rsidP="00D51C9F">
            <w:pPr>
              <w:pStyle w:val="Compact"/>
            </w:pPr>
            <w:r w:rsidRPr="00876DB0">
              <w:t xml:space="preserve">Addressing these issues in Canada requires a multifaceted approach, combining infrastructure development, antidiscrimination regulations, and community engagement. Initiatives such as the </w:t>
            </w:r>
            <w:hyperlink r:id="rId121">
              <w:r w:rsidRPr="00876DB0">
                <w:rPr>
                  <w:i/>
                  <w:color w:val="156082"/>
                </w:rPr>
                <w:t>Connecting Families Initiative</w:t>
              </w:r>
            </w:hyperlink>
            <w:r w:rsidRPr="00876DB0">
              <w:t xml:space="preserve"> and investments in broadband infrastructure are steps in the right direction but more work is needed to ensure equitable access to the digital world for all Canadians. This includes recognizing the unique challenges faced by Indigenous communities and implementing policies that specifically address their needs while promoting digital inclusion and addressing digital redlining for all marginalized groups.</w:t>
            </w:r>
          </w:p>
        </w:tc>
      </w:tr>
    </w:tbl>
    <w:p w14:paraId="073C7898"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5 Activity: Where Do You See Digital Redlin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5EFA9626" w14:textId="77777777" w:rsidTr="0004149B">
        <w:trPr>
          <w:cantSplit/>
        </w:trPr>
        <w:tc>
          <w:tcPr>
            <w:tcW w:w="0" w:type="auto"/>
            <w:tcMar>
              <w:left w:w="144" w:type="dxa"/>
            </w:tcMar>
          </w:tcPr>
          <w:p w14:paraId="35EB0655" w14:textId="77777777" w:rsidR="00876DB0" w:rsidRPr="00876DB0" w:rsidRDefault="00876DB0" w:rsidP="00876DB0">
            <w:pPr>
              <w:spacing w:before="16" w:after="64"/>
              <w:rPr>
                <w:rFonts w:ascii="Aptos" w:eastAsia="Aptos" w:hAnsi="Aptos" w:cs="Times New Roman"/>
              </w:rPr>
            </w:pPr>
          </w:p>
          <w:p w14:paraId="145EBDAD" w14:textId="01E0E13F" w:rsidR="00876DB0" w:rsidRPr="00876DB0" w:rsidRDefault="00876DB0" w:rsidP="00D51C9F">
            <w:pPr>
              <w:pStyle w:val="Compact"/>
            </w:pPr>
            <w:r w:rsidRPr="00876DB0">
              <w:t>As you explore this topic, consider where digital redlining occurs in your community. Search online, or perhaps ask community members about their experiences in accessing the internet. Is digital access fair and accessible for all?</w:t>
            </w:r>
          </w:p>
          <w:p w14:paraId="119F64AD" w14:textId="77777777" w:rsidR="00876DB0" w:rsidRPr="00876DB0" w:rsidRDefault="00876DB0" w:rsidP="00D51C9F">
            <w:pPr>
              <w:pStyle w:val="Compact"/>
            </w:pPr>
            <w:r w:rsidRPr="00876DB0">
              <w:t>In addition to your personal research, select from the following resources for more information on digital redlining.</w:t>
            </w:r>
          </w:p>
          <w:p w14:paraId="53596022" w14:textId="21246E2F" w:rsidR="00876DB0" w:rsidRPr="00876DB0" w:rsidRDefault="00E27580" w:rsidP="00D51C9F">
            <w:pPr>
              <w:pStyle w:val="ListBullet"/>
            </w:pPr>
            <w:r w:rsidRPr="00D51C9F">
              <w:rPr>
                <w:b/>
                <w:bCs/>
              </w:rPr>
              <w:t>Listen</w:t>
            </w:r>
            <w:r w:rsidR="00876DB0" w:rsidRPr="00876DB0">
              <w:t>:</w:t>
            </w:r>
            <w:r>
              <w:t xml:space="preserve"> Listen to the p</w:t>
            </w:r>
            <w:r w:rsidR="00876DB0" w:rsidRPr="00876DB0">
              <w:t xml:space="preserve">odcast: </w:t>
            </w:r>
            <w:hyperlink r:id="rId122">
              <w:r w:rsidR="00876DB0" w:rsidRPr="00E27580">
                <w:rPr>
                  <w:i/>
                  <w:color w:val="156082"/>
                </w:rPr>
                <w:t>Digital Redlining and Privacy</w:t>
              </w:r>
            </w:hyperlink>
            <w:r w:rsidR="00876DB0" w:rsidRPr="00876DB0">
              <w:t xml:space="preserve"> </w:t>
            </w:r>
            <w:r w:rsidR="00876DB0" w:rsidRPr="00876DB0">
              <w:fldChar w:fldCharType="begin"/>
            </w:r>
            <w:r w:rsidR="00876DB0" w:rsidRPr="00876DB0">
              <w:instrText xml:space="preserve"> ADDIN ZOTERO_ITEM CSL_CITATION {"citationID":"zuTqX11x","properties":{"formattedCitation":"(2016)","plainCitation":"(2016)","noteIndex":0},"citationItems":[{"id":525,"uris":["http://zotero.org/users/14693029/items/GQG6SEQL"],"itemData":{"id":525,"type":"webpage","abstract":"Chris Gilliard talks about digital redlining and privacy on episode 130 of Teaching in Higher Ed. Unless you have a really keen understanding of how filtering works, you often don’t know what you’re…","container-title":"Teaching in Higher Ed","language":"en-US","title":"Digital redlining and privacy","URL":"https://teachinginhighered.com/podcast/digital-redlining-privacy/","author":[{"family":"Gilliard","given":"Chris"}],"accessed":{"date-parts":[["2024",8,10]]},"issued":{"date-parts":[["2016",12,8]]}},"label":"page","suppress-author":true}],"schema":"https://github.com/citation-style-language/schema/raw/master/csl-citation.json"} </w:instrText>
            </w:r>
            <w:r w:rsidR="00876DB0" w:rsidRPr="00876DB0">
              <w:fldChar w:fldCharType="separate"/>
            </w:r>
            <w:r w:rsidR="00876DB0" w:rsidRPr="00E27580">
              <w:rPr>
                <w:rFonts w:cs="Arial"/>
              </w:rPr>
              <w:t>(2016)</w:t>
            </w:r>
            <w:r w:rsidR="00876DB0" w:rsidRPr="00876DB0">
              <w:fldChar w:fldCharType="end"/>
            </w:r>
            <w:r w:rsidR="00876DB0" w:rsidRPr="00876DB0">
              <w:t xml:space="preserve"> with Chris Gilliard.</w:t>
            </w:r>
            <w:r w:rsidR="00876DB0" w:rsidRPr="00876DB0">
              <w:br/>
              <w:t>Gilliard is a Professor of English whose scholarship concentrates on privacy, institutional technology policy, digital redlining, and the reinventions of discriminatory practices through data mining and algorithmic decision making, especially as these apply to college students.</w:t>
            </w:r>
          </w:p>
          <w:p w14:paraId="26C9DC3C" w14:textId="77777777" w:rsidR="00876DB0" w:rsidRPr="005807CA" w:rsidRDefault="00876DB0" w:rsidP="00D51C9F">
            <w:pPr>
              <w:pStyle w:val="ListBullet"/>
            </w:pPr>
            <w:r w:rsidRPr="00D51C9F">
              <w:rPr>
                <w:b/>
                <w:bCs/>
              </w:rPr>
              <w:t>Read</w:t>
            </w:r>
            <w:r w:rsidRPr="00876DB0">
              <w:t>:</w:t>
            </w:r>
          </w:p>
          <w:p w14:paraId="2912A225" w14:textId="2BE3E456" w:rsidR="00876DB0" w:rsidRPr="00876DB0" w:rsidRDefault="00876DB0" w:rsidP="00D51C9F">
            <w:pPr>
              <w:pStyle w:val="ListBullet2"/>
            </w:pPr>
            <w:hyperlink r:id="rId123">
              <w:r w:rsidRPr="00876DB0">
                <w:rPr>
                  <w:i/>
                  <w:color w:val="156082"/>
                </w:rPr>
                <w:t>Bad Algorithms are Making Racist Decisions</w:t>
              </w:r>
            </w:hyperlink>
            <w:r w:rsidRPr="00876DB0">
              <w:rPr>
                <w:iCs/>
                <w:color w:val="156082"/>
              </w:rPr>
              <w:t xml:space="preserve"> </w:t>
            </w:r>
            <w:r w:rsidRPr="00876DB0">
              <w:rPr>
                <w:iCs/>
                <w:color w:val="156082"/>
              </w:rPr>
              <w:fldChar w:fldCharType="begin"/>
            </w:r>
            <w:r w:rsidR="00AE3E74">
              <w:rPr>
                <w:iCs/>
                <w:color w:val="156082"/>
              </w:rPr>
              <w:instrText xml:space="preserve"> ADDIN ZOTERO_ITEM CSL_CITATION {"citationID":"ZZvzAwrU","properties":{"formattedCitation":"(2018b)","plainCitation":"(2018b)","noteIndex":0},"citationItems":[{"id":527,"uris":["http://zotero.org/users/14693029/items/K59GPQRQ"],"itemData":{"id":527,"type":"webpage","abstract":"\"Digital redlining\" is often unintentional, but the impact is real","container-title":"Spark","language":"en-CA","title":"Bad algorithms are making racist decisions","URL":"https://www.cbc.ca/radio/spark/412-1.4887497/bad-algorithms-are-making-racist-decisions-1.4887504","author":[{"family":"CBC Radio","given":""}],"accessed":{"date-parts":[["2024",8,10]]},"issued":{"date-parts":[["2018",11,2]]}},"label":"page","suppress-author":true}],"schema":"https://github.com/citation-style-language/schema/raw/master/csl-citation.json"} </w:instrText>
            </w:r>
            <w:r w:rsidRPr="00876DB0">
              <w:rPr>
                <w:iCs/>
                <w:color w:val="156082"/>
              </w:rPr>
              <w:fldChar w:fldCharType="separate"/>
            </w:r>
            <w:r w:rsidR="00AE3E74" w:rsidRPr="00AE3E74">
              <w:rPr>
                <w:rFonts w:ascii="Aptos" w:hAnsi="Aptos"/>
              </w:rPr>
              <w:t>(2018b)</w:t>
            </w:r>
            <w:r w:rsidRPr="00876DB0">
              <w:rPr>
                <w:iCs/>
                <w:color w:val="156082"/>
              </w:rPr>
              <w:fldChar w:fldCharType="end"/>
            </w:r>
          </w:p>
          <w:p w14:paraId="4AE32FB2" w14:textId="0657C90A" w:rsidR="00876DB0" w:rsidRPr="00876DB0" w:rsidRDefault="00E36BF8" w:rsidP="00D51C9F">
            <w:pPr>
              <w:pStyle w:val="ListBullet2"/>
            </w:pPr>
            <w:hyperlink r:id="rId124">
              <w:r w:rsidR="00876DB0" w:rsidRPr="00876DB0">
                <w:rPr>
                  <w:i/>
                  <w:color w:val="156082"/>
                </w:rPr>
                <w:t>What Is Digital Redlining? Experts Explain the Nuances</w:t>
              </w:r>
            </w:hyperlink>
            <w:r w:rsidR="00876DB0" w:rsidRPr="00876DB0">
              <w:rPr>
                <w:iCs/>
                <w:color w:val="156082"/>
              </w:rPr>
              <w:t xml:space="preserve"> </w:t>
            </w:r>
            <w:r w:rsidR="00876DB0" w:rsidRPr="00876DB0">
              <w:rPr>
                <w:iCs/>
                <w:color w:val="156082"/>
              </w:rPr>
              <w:fldChar w:fldCharType="begin"/>
            </w:r>
            <w:r w:rsidR="00AC5568">
              <w:rPr>
                <w:iCs/>
                <w:color w:val="156082"/>
              </w:rPr>
              <w:instrText xml:space="preserve"> ADDIN ZOTERO_ITEM CSL_CITATION {"citationID":"h7wwxint","properties":{"formattedCitation":"(2022)","plainCitation":"(2022)","noteIndex":0},"citationItems":[{"id":529,"uris":["http://zotero.org/users/14693029/items/58E5P9J2"],"itemData":{"id":529,"type":"webpage","container-title":"GovTech","title":"What is digital redlining? Experts explain the nuances","URL":"https://www.govtech.com/network/what-is-digital-redlining-experts-explain-the-nuances","author":[{"family":"Quaintance","given":"Zach"}],"accessed":{"date-parts":[["2024",8,10]]},"issued":{"date-parts":[["2022",3,28]]}},"label":"page","suppress-author":true}],"schema":"https://github.com/citation-style-language/schema/raw/master/csl-citation.json"} </w:instrText>
            </w:r>
            <w:r w:rsidR="00876DB0" w:rsidRPr="00876DB0">
              <w:rPr>
                <w:iCs/>
                <w:color w:val="156082"/>
              </w:rPr>
              <w:fldChar w:fldCharType="separate"/>
            </w:r>
            <w:r w:rsidR="00876DB0" w:rsidRPr="00876DB0">
              <w:t>(2022)</w:t>
            </w:r>
            <w:r w:rsidR="00876DB0" w:rsidRPr="00876DB0">
              <w:rPr>
                <w:iCs/>
                <w:color w:val="156082"/>
              </w:rPr>
              <w:fldChar w:fldCharType="end"/>
            </w:r>
          </w:p>
          <w:p w14:paraId="08A999BB" w14:textId="4B5AB061" w:rsidR="00876DB0" w:rsidRPr="00876DB0" w:rsidRDefault="00876DB0" w:rsidP="00D51C9F">
            <w:pPr>
              <w:pStyle w:val="ListBullet2"/>
            </w:pPr>
            <w:hyperlink r:id="rId125">
              <w:r w:rsidRPr="00876DB0">
                <w:rPr>
                  <w:i/>
                  <w:color w:val="156082"/>
                </w:rPr>
                <w:t>What is Digital Redlining and how Does it Perpetuate Poverty?</w:t>
              </w:r>
            </w:hyperlink>
            <w:r w:rsidRPr="00876DB0">
              <w:rPr>
                <w:iCs/>
                <w:color w:val="156082"/>
              </w:rPr>
              <w:t xml:space="preserve"> </w:t>
            </w:r>
            <w:r w:rsidRPr="00876DB0">
              <w:rPr>
                <w:iCs/>
                <w:color w:val="156082"/>
              </w:rPr>
              <w:fldChar w:fldCharType="begin"/>
            </w:r>
            <w:r w:rsidR="00AC5568">
              <w:rPr>
                <w:iCs/>
                <w:color w:val="156082"/>
              </w:rPr>
              <w:instrText xml:space="preserve"> ADDIN ZOTERO_ITEM CSL_CITATION {"citationID":"0FYWoaTp","properties":{"formattedCitation":"(2023)","plainCitation":"(2023)","noteIndex":0},"citationItems":[{"id":531,"uris":["http://zotero.org/users/14693029/items/I82MAKFH"],"itemData":{"id":531,"type":"webpage","title":"What is digital redlining and how does it perpetuate poverty?","URL":"https://communitytechnetwork.org/blog/digital-redlining-and-how-it-perputates-poverty/","author":[{"family":"Community Tech Network","given":""}],"accessed":{"date-parts":[["2024",8,10]]},"issued":{"date-parts":[["2023",1,26]]}},"label":"page","suppress-author":true}],"schema":"https://github.com/citation-style-language/schema/raw/master/csl-citation.json"} </w:instrText>
            </w:r>
            <w:r w:rsidRPr="00876DB0">
              <w:rPr>
                <w:iCs/>
                <w:color w:val="156082"/>
              </w:rPr>
              <w:fldChar w:fldCharType="separate"/>
            </w:r>
            <w:r w:rsidRPr="00876DB0">
              <w:t>(2023)</w:t>
            </w:r>
            <w:r w:rsidRPr="00876DB0">
              <w:rPr>
                <w:iCs/>
                <w:color w:val="156082"/>
              </w:rPr>
              <w:fldChar w:fldCharType="end"/>
            </w:r>
          </w:p>
          <w:p w14:paraId="6D7B5B25" w14:textId="77777777" w:rsidR="00876DB0" w:rsidRPr="00876DB0" w:rsidRDefault="00876DB0" w:rsidP="00D51C9F">
            <w:pPr>
              <w:pStyle w:val="Compact"/>
            </w:pPr>
            <w:r w:rsidRPr="00876DB0">
              <w:t>Also see the following articles that focus on racial and gender bias:</w:t>
            </w:r>
          </w:p>
          <w:p w14:paraId="30648DD5" w14:textId="4B4238DA" w:rsidR="00876DB0" w:rsidRPr="00876DB0" w:rsidRDefault="00E36BF8" w:rsidP="00D51C9F">
            <w:pPr>
              <w:pStyle w:val="ListBullet2"/>
            </w:pPr>
            <w:hyperlink r:id="rId126">
              <w:r w:rsidR="00876DB0" w:rsidRPr="00876DB0">
                <w:rPr>
                  <w:i/>
                  <w:color w:val="156082"/>
                </w:rPr>
                <w:t>Google Search: Hyper-visibility as a Means of Rendering Black Women and Girls Invisible</w:t>
              </w:r>
            </w:hyperlink>
            <w:r w:rsidR="00876DB0" w:rsidRPr="00876DB0">
              <w:t xml:space="preserve"> </w:t>
            </w:r>
            <w:r w:rsidR="00876DB0" w:rsidRPr="00876DB0">
              <w:fldChar w:fldCharType="begin"/>
            </w:r>
            <w:r w:rsidR="00456DAD">
              <w:instrText xml:space="preserve"> ADDIN ZOTERO_ITEM CSL_CITATION {"citationID":"jyNPJISH","properties":{"formattedCitation":"(2013)","plainCitation":"(2013)","noteIndex":0},"citationItems":[{"id":533,"uris":["http://zotero.org/users/14693029/items/GR9934NT"],"itemData":{"id":533,"type":"webpage","container-title":"InVisible Culture","title":"Google search: Hyper-visibility as a means of rendering Black women and girls invisible","URL":"http://ivc.lib.rochester.edu/google-search-hyper-visibility-as-a-means-of-rendering-black-women-and-girls-invisible/","author":[{"family":"Noble","given":"Safiya Umoja"}],"accessed":{"date-parts":[["2024",8,10]]},"issued":{"date-parts":[["2013",10,29]]}},"label":"page","suppress-author":true}],"schema":"https://github.com/citation-style-language/schema/raw/master/csl-citation.json"} </w:instrText>
            </w:r>
            <w:r w:rsidR="00876DB0" w:rsidRPr="00876DB0">
              <w:fldChar w:fldCharType="separate"/>
            </w:r>
            <w:r w:rsidR="00456DAD" w:rsidRPr="00456DAD">
              <w:rPr>
                <w:rFonts w:ascii="Aptos" w:hAnsi="Aptos"/>
              </w:rPr>
              <w:t>(2013)</w:t>
            </w:r>
            <w:r w:rsidR="00876DB0" w:rsidRPr="00876DB0">
              <w:fldChar w:fldCharType="end"/>
            </w:r>
          </w:p>
          <w:p w14:paraId="1CA1F3BB" w14:textId="7EAD098D" w:rsidR="00876DB0" w:rsidRPr="00876DB0" w:rsidRDefault="00E36BF8" w:rsidP="00D51C9F">
            <w:pPr>
              <w:pStyle w:val="ListBullet2"/>
            </w:pPr>
            <w:hyperlink r:id="rId127">
              <w:r w:rsidR="00876DB0" w:rsidRPr="00876DB0">
                <w:rPr>
                  <w:i/>
                  <w:color w:val="156082"/>
                </w:rPr>
                <w:t>Pedagogy and the Logic of Platforms</w:t>
              </w:r>
            </w:hyperlink>
            <w:r w:rsidR="00876DB0" w:rsidRPr="00876DB0">
              <w:t xml:space="preserve"> </w:t>
            </w:r>
            <w:r w:rsidR="00876DB0" w:rsidRPr="00876DB0">
              <w:fldChar w:fldCharType="begin"/>
            </w:r>
            <w:r w:rsidR="00876DB0" w:rsidRPr="00876DB0">
              <w:instrText xml:space="preserve"> ADDIN ZOTERO_ITEM CSL_CITATION {"citationID":"XlAzpKeX","properties":{"formattedCitation":"(2017)","plainCitation":"(2017)","noteIndex":0},"citationItems":[{"id":535,"uris":["http://zotero.org/users/14693029/items/5MYBUYPI"],"itemData":{"id":535,"type":"webpage","abstract":"If higher education is to &amp;quot;save the web,&amp;quot; we need to let students envision that something else is possible, and we need to enact those practices in cl","container-title":"EDUCAUSE Review","language":"en","title":"Pedagogy and the logic of platforms","URL":"https://er.educause.edu/articles/2017/7/pedagogy-and-the-logic-of-platforms","author":[{"family":"Gilliard","given":"Chris"}],"accessed":{"date-parts":[["2024",8,10]]},"issued":{"date-parts":[["2017",7,3]]}},"label":"page","suppress-author":true}],"schema":"https://github.com/citation-style-language/schema/raw/master/csl-citation.json"} </w:instrText>
            </w:r>
            <w:r w:rsidR="00876DB0" w:rsidRPr="00876DB0">
              <w:fldChar w:fldCharType="separate"/>
            </w:r>
            <w:r w:rsidR="00876DB0" w:rsidRPr="00876DB0">
              <w:rPr>
                <w:rFonts w:cs="Arial"/>
              </w:rPr>
              <w:t>(2017)</w:t>
            </w:r>
            <w:r w:rsidR="00876DB0" w:rsidRPr="00876DB0">
              <w:fldChar w:fldCharType="end"/>
            </w:r>
          </w:p>
          <w:p w14:paraId="0C100E20" w14:textId="4F54580A" w:rsidR="00876DB0" w:rsidRPr="00876DB0" w:rsidRDefault="00E36BF8" w:rsidP="00D51C9F">
            <w:pPr>
              <w:pStyle w:val="ListBullet2"/>
            </w:pPr>
            <w:hyperlink r:id="rId128">
              <w:r w:rsidR="00876DB0" w:rsidRPr="00876DB0">
                <w:rPr>
                  <w:i/>
                  <w:color w:val="156082"/>
                </w:rPr>
                <w:t>Digital Redlining, Access, and Privacy</w:t>
              </w:r>
            </w:hyperlink>
            <w:r w:rsidR="00876DB0" w:rsidRPr="00876DB0">
              <w:t xml:space="preserve"> </w:t>
            </w:r>
            <w:r w:rsidR="00876DB0" w:rsidRPr="00876DB0">
              <w:fldChar w:fldCharType="begin"/>
            </w:r>
            <w:r w:rsidR="00876DB0" w:rsidRPr="00876DB0">
              <w:instrText xml:space="preserve"> ADDIN ZOTERO_ITEM CSL_CITATION {"citationID":"tfZ5Iq9M","properties":{"formattedCitation":"(2016)","plainCitation":"(2016)","noteIndex":0},"citationItems":[{"id":537,"uris":["http://zotero.org/users/14693029/items/MGYMIRXT"],"itemData":{"id":537,"type":"webpage","abstract":"Filtering content is often done with good intent, but filtering can also create equity and privacy issues.","container-title":"common sense education","language":"en","title":"Digital redlining, access, and privacy","URL":"https://www.commonsense.org/education/articles/digital-redlining-access-and-privacy","author":[{"family":"Gilliard","given":"Chris"},{"family":"Culik","given":"Hugh"}],"accessed":{"date-parts":[["2024",8,10]]},"issued":{"date-parts":[["2016",5,24]]}},"label":"page","suppress-author":true}],"schema":"https://github.com/citation-style-language/schema/raw/master/csl-citation.json"} </w:instrText>
            </w:r>
            <w:r w:rsidR="00876DB0" w:rsidRPr="00876DB0">
              <w:fldChar w:fldCharType="separate"/>
            </w:r>
            <w:r w:rsidR="00876DB0" w:rsidRPr="00876DB0">
              <w:rPr>
                <w:rFonts w:cs="Arial"/>
              </w:rPr>
              <w:t>(2016)</w:t>
            </w:r>
            <w:r w:rsidR="00876DB0" w:rsidRPr="00876DB0">
              <w:fldChar w:fldCharType="end"/>
            </w:r>
          </w:p>
        </w:tc>
      </w:tr>
    </w:tbl>
    <w:p w14:paraId="4E5F164E" w14:textId="71C24E2C"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t>Diversity, Equity and Inclusion</w:t>
      </w:r>
    </w:p>
    <w:p w14:paraId="30E79AC2" w14:textId="463DE652" w:rsidR="00876DB0" w:rsidRPr="00876DB0" w:rsidRDefault="00876DB0" w:rsidP="00876DB0">
      <w:pPr>
        <w:spacing w:before="100" w:after="100" w:line="240" w:lineRule="auto"/>
        <w:ind w:left="480" w:right="480"/>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Diversity</w:t>
      </w:r>
      <w:r w:rsidRPr="00876DB0">
        <w:rPr>
          <w:rFonts w:ascii="Aptos" w:eastAsia="Aptos" w:hAnsi="Aptos" w:cs="Times New Roman"/>
          <w:i/>
          <w:iCs/>
          <w:kern w:val="0"/>
          <w:lang w:val="en-US"/>
          <w14:ligatures w14:val="none"/>
        </w:rPr>
        <w:t>:</w:t>
      </w:r>
      <w:r w:rsidRPr="00876DB0">
        <w:rPr>
          <w:rFonts w:ascii="Aptos" w:eastAsia="Aptos" w:hAnsi="Aptos" w:cs="Times New Roman"/>
          <w:kern w:val="0"/>
          <w:lang w:val="en-US"/>
          <w14:ligatures w14:val="none"/>
        </w:rPr>
        <w:t xml:space="preserve"> a range of many people or things that are very different from each other; the practice or quality of including or involving people from a range of different social and ethnic backgrounds and of different genders, religions, etc. </w:t>
      </w:r>
      <w:r w:rsidRPr="00876DB0">
        <w:rPr>
          <w:rFonts w:ascii="Aptos" w:eastAsia="Aptos" w:hAnsi="Aptos" w:cs="Times New Roman"/>
          <w:kern w:val="0"/>
          <w:lang w:val="en-US"/>
          <w14:ligatures w14:val="none"/>
        </w:rPr>
        <w:fldChar w:fldCharType="begin"/>
      </w:r>
      <w:r w:rsidR="008901CA">
        <w:rPr>
          <w:rFonts w:ascii="Aptos" w:eastAsia="Aptos" w:hAnsi="Aptos" w:cs="Times New Roman"/>
          <w:kern w:val="0"/>
          <w:lang w:val="en-US"/>
          <w14:ligatures w14:val="none"/>
        </w:rPr>
        <w:instrText xml:space="preserve"> ADDIN ZOTERO_ITEM CSL_CITATION {"citationID":"CiYNDrMw","properties":{"formattedCitation":"(Oxford Learner\\uc0\\u8217{}s Dictionaries, n.d.-a)","plainCitation":"(Oxford Learner’s Dictionaries, n.d.-a)","noteIndex":0},"citationItems":[{"id":353,"uris":["http://zotero.org/users/14693029/items/RD99NZ2V"],"itemData":{"id":353,"type":"entry-dictionary","title":"Diversity: Noun","URL":"https://www.oxfordlearnersdictionaries.com/definition/english/diversity","author":[{"family":"Oxford Learner's Dictionaries","given":""}],"accessed":{"date-parts":[["2024",8,6]]}},"label":"page"}],"schema":"https://github.com/citation-style-language/schema/raw/master/csl-citation.json"} </w:instrText>
      </w:r>
      <w:r w:rsidRPr="00876DB0">
        <w:rPr>
          <w:rFonts w:ascii="Aptos" w:eastAsia="Aptos" w:hAnsi="Aptos" w:cs="Times New Roman"/>
          <w:kern w:val="0"/>
          <w:lang w:val="en-US"/>
          <w14:ligatures w14:val="none"/>
        </w:rPr>
        <w:fldChar w:fldCharType="separate"/>
      </w:r>
      <w:r w:rsidR="00D477E2" w:rsidRPr="00D477E2">
        <w:rPr>
          <w:rFonts w:ascii="Aptos" w:hAnsi="Aptos" w:cs="Times New Roman"/>
          <w:kern w:val="0"/>
        </w:rPr>
        <w:t>(Oxford Learner’s Dictionaries, n.d.-a)</w:t>
      </w:r>
      <w:r w:rsidRPr="00876DB0">
        <w:rPr>
          <w:rFonts w:ascii="Aptos" w:eastAsia="Aptos" w:hAnsi="Aptos" w:cs="Times New Roman"/>
          <w:kern w:val="0"/>
          <w:lang w:val="en-US"/>
          <w14:ligatures w14:val="none"/>
        </w:rPr>
        <w:fldChar w:fldCharType="end"/>
      </w:r>
      <w:r w:rsidRPr="00876DB0">
        <w:rPr>
          <w:rFonts w:ascii="Aptos" w:eastAsia="Aptos" w:hAnsi="Aptos" w:cs="Times New Roman"/>
          <w:kern w:val="0"/>
          <w:lang w:val="en-US"/>
          <w14:ligatures w14:val="none"/>
        </w:rPr>
        <w:t xml:space="preserve"> </w:t>
      </w:r>
    </w:p>
    <w:p w14:paraId="4028D7F2" w14:textId="69299FD4"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Diversity</w:t>
      </w:r>
      <w:r w:rsidRPr="00876DB0">
        <w:rPr>
          <w:rFonts w:ascii="Aptos" w:eastAsia="Aptos" w:hAnsi="Aptos" w:cs="Times New Roman"/>
          <w:kern w:val="0"/>
          <w:lang w:val="en-US"/>
          <w14:ligatures w14:val="none"/>
        </w:rPr>
        <w:t xml:space="preserve"> includes differences in racial or ethnic classifications, age, gender, religion, philosophy, physical abilities, socioeconomic background, sexual orientation, gender identity, intelligence, physical health, mental health, genetic attributes, personality, behavio</w:t>
      </w:r>
      <w:r w:rsidR="00076B82">
        <w:rPr>
          <w:rFonts w:ascii="Aptos" w:eastAsia="Aptos" w:hAnsi="Aptos" w:cs="Times New Roman"/>
          <w:kern w:val="0"/>
          <w:lang w:val="en-US"/>
          <w14:ligatures w14:val="none"/>
        </w:rPr>
        <w:t>u</w:t>
      </w:r>
      <w:r w:rsidRPr="00876DB0">
        <w:rPr>
          <w:rFonts w:ascii="Aptos" w:eastAsia="Aptos" w:hAnsi="Aptos" w:cs="Times New Roman"/>
          <w:kern w:val="0"/>
          <w:lang w:val="en-US"/>
          <w14:ligatures w14:val="none"/>
        </w:rPr>
        <w:t>r, or political beliefs.</w:t>
      </w:r>
    </w:p>
    <w:p w14:paraId="79F14616" w14:textId="4FB9A6D6" w:rsidR="00876DB0" w:rsidRPr="00876DB0" w:rsidRDefault="00876DB0" w:rsidP="00876DB0">
      <w:pPr>
        <w:spacing w:before="100" w:after="100" w:line="240" w:lineRule="auto"/>
        <w:ind w:left="480" w:right="480"/>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Inclusion: the fact of including somebody/something; the fact or policy of providing equal opportunities and resources for people who might otherwise not get them, for example people who are disabled or belong to minority groups. </w:t>
      </w:r>
      <w:r w:rsidRPr="00876DB0">
        <w:rPr>
          <w:rFonts w:ascii="Aptos" w:eastAsia="Aptos" w:hAnsi="Aptos" w:cs="Times New Roman"/>
          <w:kern w:val="0"/>
          <w:lang w:val="en-US"/>
          <w14:ligatures w14:val="none"/>
        </w:rPr>
        <w:fldChar w:fldCharType="begin"/>
      </w:r>
      <w:r w:rsidR="008901CA">
        <w:rPr>
          <w:rFonts w:ascii="Aptos" w:eastAsia="Aptos" w:hAnsi="Aptos" w:cs="Times New Roman"/>
          <w:kern w:val="0"/>
          <w:lang w:val="en-US"/>
          <w14:ligatures w14:val="none"/>
        </w:rPr>
        <w:instrText xml:space="preserve"> ADDIN ZOTERO_ITEM CSL_CITATION {"citationID":"v8YhcqQH","properties":{"formattedCitation":"(Oxford Learner\\uc0\\u8217{}s Dictionaries, n.d.-c)","plainCitation":"(Oxford Learner’s Dictionaries, n.d.-c)","noteIndex":0},"citationItems":[{"id":355,"uris":["http://zotero.org/users/14693029/items/Y54GMCBY"],"itemData":{"id":355,"type":"entry-dictionary","title":"Inclusion: Noun","URL":"https://www.oxfordlearnersdictionaries.com/definition/english/inclusion","author":[{"family":"Oxford Learner's Dictionaries","given":""}],"accessed":{"date-parts":[["2024",8,6]]}},"label":"page"}],"schema":"https://github.com/citation-style-language/schema/raw/master/csl-citation.json"} </w:instrText>
      </w:r>
      <w:r w:rsidRPr="00876DB0">
        <w:rPr>
          <w:rFonts w:ascii="Aptos" w:eastAsia="Aptos" w:hAnsi="Aptos" w:cs="Times New Roman"/>
          <w:kern w:val="0"/>
          <w:lang w:val="en-US"/>
          <w14:ligatures w14:val="none"/>
        </w:rPr>
        <w:fldChar w:fldCharType="separate"/>
      </w:r>
      <w:r w:rsidR="00D477E2" w:rsidRPr="00D477E2">
        <w:rPr>
          <w:rFonts w:ascii="Aptos" w:hAnsi="Aptos" w:cs="Times New Roman"/>
          <w:kern w:val="0"/>
        </w:rPr>
        <w:t>(Oxford Learner’s Dictionaries, n.d.-c)</w:t>
      </w:r>
      <w:r w:rsidRPr="00876DB0">
        <w:rPr>
          <w:rFonts w:ascii="Aptos" w:eastAsia="Aptos" w:hAnsi="Aptos" w:cs="Times New Roman"/>
          <w:kern w:val="0"/>
          <w:lang w:val="en-US"/>
          <w14:ligatures w14:val="none"/>
        </w:rPr>
        <w:fldChar w:fldCharType="end"/>
      </w:r>
      <w:r w:rsidRPr="00876DB0">
        <w:rPr>
          <w:rFonts w:ascii="Aptos" w:eastAsia="Aptos" w:hAnsi="Aptos" w:cs="Times New Roman"/>
          <w:kern w:val="0"/>
          <w:lang w:val="en-US"/>
          <w14:ligatures w14:val="none"/>
        </w:rPr>
        <w:t xml:space="preserve"> </w:t>
      </w:r>
    </w:p>
    <w:p w14:paraId="381ABEC4"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Inclusion</w:t>
      </w:r>
      <w:r w:rsidRPr="00876DB0">
        <w:rPr>
          <w:rFonts w:ascii="Aptos" w:eastAsia="Aptos" w:hAnsi="Aptos" w:cs="Times New Roman"/>
          <w:kern w:val="0"/>
          <w:lang w:val="en-US"/>
          <w14:ligatures w14:val="none"/>
        </w:rPr>
        <w:t xml:space="preserve"> is about a sense of belonging irrespective of national origin, age, race, ethnicity, belief, gender, gender identity, sexual orientation or socioeconomic status.</w:t>
      </w:r>
    </w:p>
    <w:p w14:paraId="751539F2" w14:textId="204251C9" w:rsidR="00876DB0" w:rsidRPr="00876DB0" w:rsidRDefault="00876DB0" w:rsidP="00876DB0">
      <w:pPr>
        <w:spacing w:before="100" w:after="100" w:line="240" w:lineRule="auto"/>
        <w:ind w:left="480" w:right="480"/>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lastRenderedPageBreak/>
        <w:t xml:space="preserve">Equity: a situation in which everyone is treated equally. </w:t>
      </w:r>
      <w:r w:rsidRPr="00876DB0">
        <w:rPr>
          <w:rFonts w:ascii="Aptos" w:eastAsia="Aptos" w:hAnsi="Aptos" w:cs="Times New Roman"/>
          <w:kern w:val="0"/>
          <w:lang w:val="en-US"/>
          <w14:ligatures w14:val="none"/>
        </w:rPr>
        <w:fldChar w:fldCharType="begin"/>
      </w:r>
      <w:r w:rsidR="008901CA">
        <w:rPr>
          <w:rFonts w:ascii="Aptos" w:eastAsia="Aptos" w:hAnsi="Aptos" w:cs="Times New Roman"/>
          <w:kern w:val="0"/>
          <w:lang w:val="en-US"/>
          <w14:ligatures w14:val="none"/>
        </w:rPr>
        <w:instrText xml:space="preserve"> ADDIN ZOTERO_ITEM CSL_CITATION {"citationID":"YW1t02Zf","properties":{"formattedCitation":"(Oxford Learner\\uc0\\u8217{}s Dictionaries, n.d.-b)","plainCitation":"(Oxford Learner’s Dictionaries, n.d.-b)","noteIndex":0},"citationItems":[{"id":357,"uris":["http://zotero.org/users/14693029/items/HHF6K3RT"],"itemData":{"id":357,"type":"entry-dictionary","title":"Equity: Noun","URL":"https://www.oxfordlearnersdictionaries.com/definition/english/equity_1","author":[{"family":"Oxford Learner's Dictionaries","given":""}],"accessed":{"date-parts":[["2024",8,6]]}},"label":"page"}],"schema":"https://github.com/citation-style-language/schema/raw/master/csl-citation.json"} </w:instrText>
      </w:r>
      <w:r w:rsidRPr="00876DB0">
        <w:rPr>
          <w:rFonts w:ascii="Aptos" w:eastAsia="Aptos" w:hAnsi="Aptos" w:cs="Times New Roman"/>
          <w:kern w:val="0"/>
          <w:lang w:val="en-US"/>
          <w14:ligatures w14:val="none"/>
        </w:rPr>
        <w:fldChar w:fldCharType="separate"/>
      </w:r>
      <w:r w:rsidR="00212E26" w:rsidRPr="00212E26">
        <w:rPr>
          <w:rFonts w:ascii="Aptos" w:hAnsi="Aptos" w:cs="Times New Roman"/>
          <w:kern w:val="0"/>
        </w:rPr>
        <w:t>(Oxford Learner’s Dictionaries, n.d.-b)</w:t>
      </w:r>
      <w:r w:rsidRPr="00876DB0">
        <w:rPr>
          <w:rFonts w:ascii="Aptos" w:eastAsia="Aptos" w:hAnsi="Aptos" w:cs="Times New Roman"/>
          <w:kern w:val="0"/>
          <w:lang w:val="en-US"/>
          <w14:ligatures w14:val="none"/>
        </w:rPr>
        <w:fldChar w:fldCharType="end"/>
      </w:r>
    </w:p>
    <w:p w14:paraId="4A5CE376"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b/>
          <w:bCs/>
          <w:kern w:val="0"/>
          <w:lang w:val="en-US"/>
          <w14:ligatures w14:val="none"/>
        </w:rPr>
        <w:t>Equity</w:t>
      </w:r>
      <w:r w:rsidRPr="00876DB0">
        <w:rPr>
          <w:rFonts w:ascii="Aptos" w:eastAsia="Aptos" w:hAnsi="Aptos" w:cs="Times New Roman"/>
          <w:kern w:val="0"/>
          <w:lang w:val="en-US"/>
          <w14:ligatures w14:val="none"/>
        </w:rPr>
        <w:t xml:space="preserve"> is a proactive commitment to equal opportunity and practices that ensure inclusion without intentional (or unintentional) discrimination.</w:t>
      </w:r>
    </w:p>
    <w:p w14:paraId="688F0B18"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Is equity the same as equality?</w:t>
      </w:r>
    </w:p>
    <w:p w14:paraId="52A980C4" w14:textId="2E411ABA" w:rsidR="00876DB0" w:rsidRPr="00876DB0" w:rsidRDefault="00876DB0" w:rsidP="00876DB0">
      <w:pPr>
        <w:spacing w:before="100" w:after="100" w:line="240" w:lineRule="auto"/>
        <w:ind w:left="480" w:right="480"/>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Equity differs from equality in a subtle but important way. While equality assumes that all people should be treated the same, equity takes into consideration a person’s unique circumstances, adjusting treatment accordingly so that the end result is equal.</w:t>
      </w:r>
      <w:r w:rsidRPr="00876DB0" w:rsidDel="00607079">
        <w:rPr>
          <w:rFonts w:ascii="Aptos" w:eastAsia="Aptos" w:hAnsi="Aptos" w:cs="Times New Roman"/>
          <w:kern w:val="0"/>
          <w:lang w:val="en-US"/>
          <w14:ligatures w14:val="none"/>
        </w:rPr>
        <w:t xml:space="preserve"> </w:t>
      </w:r>
      <w:r w:rsidRPr="00876DB0">
        <w:rPr>
          <w:rFonts w:ascii="Aptos" w:eastAsia="Aptos" w:hAnsi="Aptos" w:cs="Times New Roman"/>
          <w:kern w:val="0"/>
          <w:lang w:val="en-US"/>
          <w14:ligatures w14:val="none"/>
        </w:rPr>
        <w:fldChar w:fldCharType="begin"/>
      </w:r>
      <w:r w:rsidRPr="00876DB0">
        <w:rPr>
          <w:rFonts w:ascii="Aptos" w:eastAsia="Aptos" w:hAnsi="Aptos" w:cs="Times New Roman"/>
          <w:kern w:val="0"/>
          <w:lang w:val="en-US"/>
          <w14:ligatures w14:val="none"/>
        </w:rPr>
        <w:instrText xml:space="preserve"> ADDIN ZOTERO_ITEM CSL_CITATION {"citationID":"LVklCFQR","properties":{"formattedCitation":"(McKinsey &amp; Company, 2022, para. 6)","plainCitation":"(McKinsey &amp; Company, 2022, para. 6)","noteIndex":0},"citationItems":[{"id":359,"uris":["http://zotero.org/users/14693029/items/VQJEM327"],"itemData":{"id":359,"type":"webpage","title":"What is diversity, equity, and inclusion?","URL":"https://www.mckinsey.com/featured-insights/mckinsey-explainers/what-is-diversity-equity-and-inclusion","author":[{"family":"McKinsey &amp; Company","given":""}],"accessed":{"date-parts":[["2024",8,6]]},"issued":{"date-parts":[["2022",8,17]]}},"label":"page","suffix":", para. 6"}],"schema":"https://github.com/citation-style-language/schema/raw/master/csl-citation.json"} </w:instrText>
      </w:r>
      <w:r w:rsidRPr="00876DB0">
        <w:rPr>
          <w:rFonts w:ascii="Aptos" w:eastAsia="Aptos" w:hAnsi="Aptos" w:cs="Times New Roman"/>
          <w:kern w:val="0"/>
          <w:lang w:val="en-US"/>
          <w14:ligatures w14:val="none"/>
        </w:rPr>
        <w:fldChar w:fldCharType="separate"/>
      </w:r>
      <w:r w:rsidRPr="00876DB0">
        <w:rPr>
          <w:rFonts w:ascii="Aptos" w:eastAsia="Aptos" w:hAnsi="Aptos" w:cs="Times New Roman"/>
          <w:kern w:val="0"/>
          <w:lang w:val="en-US"/>
          <w14:ligatures w14:val="none"/>
        </w:rPr>
        <w:t>(McKinsey &amp; Company, 2022, para. 6)</w:t>
      </w:r>
      <w:r w:rsidRPr="00876DB0">
        <w:rPr>
          <w:rFonts w:ascii="Aptos" w:eastAsia="Aptos" w:hAnsi="Aptos" w:cs="Times New Roman"/>
          <w:kern w:val="0"/>
          <w:lang w:val="en-US"/>
          <w14:ligatures w14:val="none"/>
        </w:rPr>
        <w:fldChar w:fldCharType="end"/>
      </w:r>
    </w:p>
    <w:p w14:paraId="4BBDD25E" w14:textId="77777777" w:rsidR="00876DB0" w:rsidRPr="00876DB0" w:rsidRDefault="00876DB0" w:rsidP="00D51C9F">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As we dive into this topic, consider one of our course learning outcomes:</w:t>
      </w:r>
    </w:p>
    <w:p w14:paraId="4C3C40F5" w14:textId="12AB29C4" w:rsidR="00876DB0" w:rsidRPr="00876DB0" w:rsidRDefault="00876DB0" w:rsidP="00D51C9F">
      <w:pPr>
        <w:numPr>
          <w:ilvl w:val="0"/>
          <w:numId w:val="16"/>
        </w:num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Create inclusive digital communities which embody a sense of belonging, connection, and Christian hospitality</w:t>
      </w:r>
    </w:p>
    <w:p w14:paraId="3E94C48E"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What does it mean to have an inclusive online community? How do we see and react to differences between groups, behaviours, and beliefs?</w:t>
      </w:r>
    </w:p>
    <w:p w14:paraId="6C455559"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Let’s take a look at some cases and issues involving diversity, equity, and inclusion online.</w:t>
      </w:r>
    </w:p>
    <w:p w14:paraId="3AE82866" w14:textId="77777777" w:rsidR="00876DB0" w:rsidRPr="00876DB0" w:rsidRDefault="00876DB0" w:rsidP="00876DB0">
      <w:pPr>
        <w:spacing w:before="180" w:after="180" w:line="240" w:lineRule="auto"/>
        <w:rPr>
          <w:rFonts w:ascii="Aptos" w:eastAsia="Aptos" w:hAnsi="Aptos" w:cs="Times New Roman"/>
          <w:kern w:val="0"/>
          <w:lang w:val="en-US"/>
          <w14:ligatures w14:val="none"/>
        </w:rPr>
      </w:pPr>
      <w:bookmarkStart w:id="36" w:name="_Hlk174185489"/>
    </w:p>
    <w:p w14:paraId="7762AEA3" w14:textId="33E8CF35"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6 Activity: Gender Discrimination</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775711CD" w14:textId="77777777" w:rsidTr="0004149B">
        <w:trPr>
          <w:cantSplit/>
        </w:trPr>
        <w:tc>
          <w:tcPr>
            <w:tcW w:w="0" w:type="auto"/>
            <w:tcMar>
              <w:left w:w="144" w:type="dxa"/>
            </w:tcMar>
          </w:tcPr>
          <w:p w14:paraId="1FD29E66" w14:textId="77777777" w:rsidR="00876DB0" w:rsidRPr="00876DB0" w:rsidRDefault="00876DB0" w:rsidP="00876DB0">
            <w:pPr>
              <w:spacing w:before="16" w:after="64"/>
              <w:rPr>
                <w:rFonts w:ascii="Aptos" w:eastAsia="Aptos" w:hAnsi="Aptos" w:cs="Times New Roman"/>
              </w:rPr>
            </w:pPr>
          </w:p>
          <w:p w14:paraId="6E137A35" w14:textId="77777777" w:rsidR="00876DB0" w:rsidRPr="00876DB0" w:rsidRDefault="00876DB0" w:rsidP="00D51C9F">
            <w:pPr>
              <w:pStyle w:val="Compact"/>
            </w:pPr>
            <w:r w:rsidRPr="00876DB0">
              <w:t>In this activity, we investigate examples of gender discrimination in a digital world, recognizing that equity and inclusion are not restricted to gender alone.</w:t>
            </w:r>
          </w:p>
          <w:p w14:paraId="7C442435" w14:textId="77777777" w:rsidR="00876DB0" w:rsidRPr="00876DB0" w:rsidRDefault="00876DB0" w:rsidP="00D51C9F">
            <w:pPr>
              <w:pStyle w:val="Compact"/>
            </w:pPr>
            <w:r w:rsidRPr="00876DB0">
              <w:t>As you explore the following resources, consider the following quote:</w:t>
            </w:r>
          </w:p>
          <w:p w14:paraId="5D2E0741" w14:textId="53900DB8" w:rsidR="00876DB0" w:rsidRPr="00876DB0" w:rsidRDefault="00876DB0" w:rsidP="00876DB0">
            <w:pPr>
              <w:spacing w:before="100" w:after="100"/>
              <w:ind w:left="480" w:right="480"/>
              <w:rPr>
                <w:rFonts w:ascii="Aptos" w:eastAsia="Aptos" w:hAnsi="Aptos" w:cs="Times New Roman"/>
                <w:iCs/>
              </w:rPr>
            </w:pPr>
            <w:r w:rsidRPr="00876DB0">
              <w:rPr>
                <w:rFonts w:ascii="Aptos" w:eastAsia="Aptos" w:hAnsi="Aptos" w:cs="Times New Roman"/>
              </w:rPr>
              <w:t>Culturally. Ideologically. There’s a problem with the Internet. Largely designed by men from the developed world, it is built for men of the developed world. Men of science. Men of industry. Military men. Venture capitalists. Despite all the hype and hope about revolution and access and opportunity that these new technologies will provide us, they do not negate hierarchy, history, privilege, power. They reflect those. They channel it. They concentrate it, in new ways and in old.</w:t>
            </w:r>
            <w:r w:rsidRPr="00876DB0">
              <w:rPr>
                <w:rFonts w:ascii="Aptos" w:eastAsia="Aptos" w:hAnsi="Aptos" w:cs="Times New Roman"/>
                <w:i/>
                <w:color w:val="156082"/>
              </w:rPr>
              <w:t xml:space="preserve"> </w:t>
            </w:r>
            <w:r w:rsidRPr="00876DB0">
              <w:rPr>
                <w:rFonts w:ascii="Aptos" w:eastAsia="Aptos" w:hAnsi="Aptos" w:cs="Times New Roman"/>
                <w:i/>
                <w:color w:val="156082"/>
              </w:rPr>
              <w:fldChar w:fldCharType="begin"/>
            </w:r>
            <w:r w:rsidRPr="00876DB0">
              <w:rPr>
                <w:rFonts w:ascii="Aptos" w:eastAsia="Aptos" w:hAnsi="Aptos" w:cs="Times New Roman"/>
                <w:i/>
                <w:color w:val="156082"/>
              </w:rPr>
              <w:instrText xml:space="preserve"> ADDIN ZOTERO_ITEM CSL_CITATION {"citationID":"faddl8yp","properties":{"formattedCitation":"(Watters, 2015)","plainCitation":"(Watters, 2015)","noteIndex":0},"citationItems":[{"id":541,"uris":["http://zotero.org/users/14693029/items/SP5KALQB"],"itemData":{"id":541,"type":"webpage","abstract":"This is the transcript of my talk, delivered virtually to Leeds Beckett University today. It is based on a talk I gave last year, “Men Explain Technology to Me: On Gender, Ed-Tech, and the Re...","container-title":"Hack Education","language":"en-US","title":"Men (still) explain technology to me: Gender and education technology","title-short":"Men (Still) Explain Technology to Me","URL":"http://hackeducation.com/2015/03/11/men-still-explain","author":[{"family":"Watters","given":"Audrey"}],"accessed":{"date-parts":[["2024",8,10]]},"issued":{"date-parts":[["2015",3,11]]}}}],"schema":"https://github.com/citation-style-language/schema/raw/master/csl-citation.json"} </w:instrText>
            </w:r>
            <w:r w:rsidRPr="00876DB0">
              <w:rPr>
                <w:rFonts w:ascii="Aptos" w:eastAsia="Aptos" w:hAnsi="Aptos" w:cs="Times New Roman"/>
                <w:i/>
                <w:color w:val="156082"/>
              </w:rPr>
              <w:fldChar w:fldCharType="separate"/>
            </w:r>
            <w:r w:rsidRPr="00876DB0">
              <w:rPr>
                <w:rFonts w:ascii="Aptos" w:eastAsia="Aptos" w:hAnsi="Aptos" w:cs="Arial"/>
              </w:rPr>
              <w:t>(Watters, 2015)</w:t>
            </w:r>
            <w:r w:rsidRPr="00876DB0">
              <w:rPr>
                <w:rFonts w:ascii="Aptos" w:eastAsia="Aptos" w:hAnsi="Aptos" w:cs="Times New Roman"/>
                <w:i/>
                <w:color w:val="156082"/>
              </w:rPr>
              <w:fldChar w:fldCharType="end"/>
            </w:r>
          </w:p>
          <w:p w14:paraId="49D92826" w14:textId="586B3830" w:rsidR="00876DB0" w:rsidRDefault="00E36BF8">
            <w:pPr>
              <w:pStyle w:val="Compact"/>
            </w:pPr>
            <w:hyperlink r:id="rId129">
              <w:r w:rsidR="00876DB0" w:rsidRPr="00D51C9F">
                <w:rPr>
                  <w:rStyle w:val="Hyperlink"/>
                </w:rPr>
                <w:t>Audrey Watters</w:t>
              </w:r>
            </w:hyperlink>
            <w:r w:rsidR="00876DB0" w:rsidRPr="00D51C9F">
              <w:t xml:space="preserve"> is a scholar and journalist who specializes in educational technology news and analysis. Her work focuses on the interrelationships among politics, pedagogy, business, culture and educational technology. Audrey’s blog </w:t>
            </w:r>
            <w:hyperlink r:id="rId130">
              <w:r w:rsidR="00876DB0" w:rsidRPr="00D51C9F">
                <w:rPr>
                  <w:rStyle w:val="Hyperlink"/>
                </w:rPr>
                <w:t>Hack Education</w:t>
              </w:r>
            </w:hyperlink>
            <w:r w:rsidR="00876DB0" w:rsidRPr="00D51C9F">
              <w:t xml:space="preserve"> is well regarded among international peers.</w:t>
            </w:r>
          </w:p>
          <w:p w14:paraId="4500200D" w14:textId="77777777" w:rsidR="00D01E9A" w:rsidRPr="00D51C9F" w:rsidRDefault="00D01E9A" w:rsidP="00D01E9A">
            <w:pPr>
              <w:pStyle w:val="Compact"/>
            </w:pPr>
          </w:p>
          <w:p w14:paraId="2AE603FC" w14:textId="4B488145" w:rsidR="00876DB0" w:rsidRDefault="00876DB0">
            <w:pPr>
              <w:pStyle w:val="ListBullet"/>
            </w:pPr>
            <w:r w:rsidRPr="00D51C9F">
              <w:rPr>
                <w:b/>
                <w:bCs/>
              </w:rPr>
              <w:t>Read</w:t>
            </w:r>
            <w:r w:rsidRPr="00D51C9F">
              <w:t xml:space="preserve"> the transcript of a talk Watters presented in 2014:</w:t>
            </w:r>
            <w:r w:rsidR="00A354EB">
              <w:t xml:space="preserve"> </w:t>
            </w:r>
          </w:p>
          <w:p w14:paraId="5533ADA4" w14:textId="25D84C7D" w:rsidR="00876DB0" w:rsidRPr="00D51C9F" w:rsidRDefault="00E36BF8" w:rsidP="00D51C9F">
            <w:pPr>
              <w:pStyle w:val="ListBullet2"/>
            </w:pPr>
            <w:hyperlink r:id="rId131">
              <w:r w:rsidR="00876DB0" w:rsidRPr="00D51C9F">
                <w:rPr>
                  <w:rStyle w:val="Hyperlink"/>
                </w:rPr>
                <w:t>Men Explain Technology to Me: On Gender, Ed-Tech, and the Refusal to Be Silent</w:t>
              </w:r>
            </w:hyperlink>
            <w:r w:rsidR="00876DB0" w:rsidRPr="00D51C9F">
              <w:t xml:space="preserve"> </w:t>
            </w:r>
            <w:r w:rsidR="00876DB0" w:rsidRPr="00D51C9F">
              <w:rPr>
                <w:kern w:val="2"/>
                <w:sz w:val="24"/>
                <w:szCs w:val="24"/>
                <w:lang w:val="en-CA" w:eastAsia="en-US"/>
                <w14:ligatures w14:val="standardContextual"/>
              </w:rPr>
              <w:fldChar w:fldCharType="begin"/>
            </w:r>
            <w:r w:rsidR="00876DB0" w:rsidRPr="00D51C9F">
              <w:instrText xml:space="preserve"> ADDIN ZOTERO_ITEM CSL_CITATION {"citationID":"S2rPg94k","properties":{"formattedCitation":"(2014)","plainCitation":"(2014)","noteIndex":0},"citationItems":[{"id":543,"uris":["http://zotero.org/users/14693029/items/3CPBLZKY"],"itemData":{"id":543,"type":"webpage","abstract":"Here are the notes and the slides from what is (I hope) my last talk of 2014. I gave this this evening to University of Mary Washington, and then turned around and presented it again (online) to Al...","container-title":"Hack Education","language":"en-US","title":"Men explain technology to me: On gender, ed-tech, and the refusal to be silent","title-short":"Men Explain Technology to Me","URL":"http://hackeducation.com/2014/11/18/gender-and-ed-tech","author":[{"family":"Watters","given":"Audrey"}],"accessed":{"date-parts":[["2024",8,10]]},"issued":{"date-parts":[["2014",11,18]]}},"label":"page","suppress-author":true}],"schema":"https://github.com/citation-style-language/schema/raw/master/csl-citation.json"} </w:instrText>
            </w:r>
            <w:r w:rsidR="00876DB0" w:rsidRPr="00D51C9F">
              <w:rPr>
                <w:kern w:val="2"/>
                <w:sz w:val="24"/>
                <w:szCs w:val="24"/>
                <w:lang w:val="en-CA" w:eastAsia="en-US"/>
                <w14:ligatures w14:val="standardContextual"/>
              </w:rPr>
              <w:fldChar w:fldCharType="separate"/>
            </w:r>
            <w:r w:rsidR="00876DB0" w:rsidRPr="00D51C9F">
              <w:t>(2014)</w:t>
            </w:r>
            <w:r w:rsidR="00876DB0" w:rsidRPr="00D51C9F">
              <w:rPr>
                <w:kern w:val="2"/>
                <w:sz w:val="24"/>
                <w:szCs w:val="24"/>
                <w:lang w:val="en-CA" w:eastAsia="en-US"/>
                <w14:ligatures w14:val="standardContextual"/>
              </w:rPr>
              <w:fldChar w:fldCharType="end"/>
            </w:r>
          </w:p>
          <w:p w14:paraId="185EF647" w14:textId="75FB1DC4" w:rsidR="00FC1320" w:rsidRDefault="00876DB0">
            <w:pPr>
              <w:pStyle w:val="ListBullet"/>
            </w:pPr>
            <w:r w:rsidRPr="00D51C9F">
              <w:rPr>
                <w:b/>
                <w:bCs/>
              </w:rPr>
              <w:t>Watch</w:t>
            </w:r>
            <w:r w:rsidRPr="00D51C9F">
              <w:t xml:space="preserve">: </w:t>
            </w:r>
          </w:p>
          <w:p w14:paraId="3A995747" w14:textId="20D37CE0" w:rsidR="00876DB0" w:rsidRPr="00D51C9F" w:rsidRDefault="00876DB0" w:rsidP="00FC1320">
            <w:pPr>
              <w:pStyle w:val="ListBullet2"/>
            </w:pPr>
            <w:hyperlink r:id="rId132">
              <w:r w:rsidRPr="00D51C9F">
                <w:rPr>
                  <w:rStyle w:val="Hyperlink"/>
                </w:rPr>
                <w:t>Audrey Explains men Explaining Technology to her</w:t>
              </w:r>
            </w:hyperlink>
            <w:r w:rsidRPr="00D51C9F">
              <w:t xml:space="preserve"> </w:t>
            </w:r>
            <w:r w:rsidRPr="00D51C9F">
              <w:rPr>
                <w:kern w:val="2"/>
                <w:sz w:val="24"/>
                <w:szCs w:val="24"/>
                <w:lang w:val="en-CA" w:eastAsia="en-US"/>
                <w14:ligatures w14:val="standardContextual"/>
              </w:rPr>
              <w:fldChar w:fldCharType="begin"/>
            </w:r>
            <w:r w:rsidR="00AC5568">
              <w:instrText xml:space="preserve"> ADDIN ZOTERO_ITEM CSL_CITATION {"citationID":"i5S8yzTu","properties":{"formattedCitation":"(2017)","plainCitation":"(2017)","noteIndex":0},"citationItems":[{"id":545,"uris":["http://zotero.org/users/14693029/items/3GM9UJVZ"],"itemData":{"id":545,"type":"motion_picture","medium":"Video","note":"author: Watters || Audrey","publisher":"YouTube","source":"YouTube","title":"Audrey explains men explaining technology to her","URL":"https://www.youtube.com/watch?v=DMjP_p01foo","accessed":{"date-parts":[["2024",8,10]]},"issued":{"date-parts":[["2017",7,17]]}},"label":"page","suppress-author":true}],"schema":"https://github.com/citation-style-language/schema/raw/master/csl-citation.json"} </w:instrText>
            </w:r>
            <w:r w:rsidRPr="00D51C9F">
              <w:rPr>
                <w:kern w:val="2"/>
                <w:sz w:val="24"/>
                <w:szCs w:val="24"/>
                <w:lang w:val="en-CA" w:eastAsia="en-US"/>
                <w14:ligatures w14:val="standardContextual"/>
              </w:rPr>
              <w:fldChar w:fldCharType="separate"/>
            </w:r>
            <w:r w:rsidRPr="00D51C9F">
              <w:t>(2017)</w:t>
            </w:r>
            <w:r w:rsidRPr="00D51C9F">
              <w:rPr>
                <w:kern w:val="2"/>
                <w:sz w:val="24"/>
                <w:szCs w:val="24"/>
                <w:lang w:val="en-CA" w:eastAsia="en-US"/>
                <w14:ligatures w14:val="standardContextual"/>
              </w:rPr>
              <w:fldChar w:fldCharType="end"/>
            </w:r>
          </w:p>
          <w:p w14:paraId="27B60B72" w14:textId="77777777" w:rsidR="00876DB0" w:rsidRPr="00D51C9F" w:rsidRDefault="00E36BF8" w:rsidP="00D51C9F">
            <w:pPr>
              <w:pStyle w:val="Compact"/>
            </w:pPr>
            <w:hyperlink r:id="rId133">
              <w:r w:rsidR="00876DB0" w:rsidRPr="00D51C9F">
                <w:rPr>
                  <w:rStyle w:val="Hyperlink"/>
                </w:rPr>
                <w:t>https://www.youtube-nocookie.com/embed/DMjP_p01foo</w:t>
              </w:r>
            </w:hyperlink>
          </w:p>
          <w:p w14:paraId="0DE1E74A" w14:textId="77777777" w:rsidR="00876DB0" w:rsidRPr="00D51C9F" w:rsidRDefault="00876DB0" w:rsidP="00D51C9F">
            <w:pPr>
              <w:pStyle w:val="Compact"/>
            </w:pPr>
            <w:r w:rsidRPr="00D51C9F">
              <w:t>Next, consider the following quote from Steph Guthrie’s 2013 Tedx Talk:</w:t>
            </w:r>
          </w:p>
          <w:p w14:paraId="2E72B150" w14:textId="6BCD5E13" w:rsidR="00876DB0" w:rsidRPr="00A826F8" w:rsidRDefault="00876DB0" w:rsidP="00A826F8">
            <w:pPr>
              <w:spacing w:before="100" w:after="100"/>
              <w:ind w:left="480" w:right="480"/>
              <w:rPr>
                <w:rFonts w:ascii="Aptos" w:eastAsia="Aptos" w:hAnsi="Aptos" w:cs="Times New Roman"/>
              </w:rPr>
            </w:pPr>
            <w:r w:rsidRPr="00A826F8">
              <w:rPr>
                <w:rFonts w:ascii="Aptos" w:eastAsia="Aptos" w:hAnsi="Aptos" w:cs="Times New Roman"/>
              </w:rPr>
              <w:t xml:space="preserve">There is something else that really bothers me about the use of the word ‘troll’ to describe garden variety misogyny. It suggests that this is an Internet problem, rather than a society problem. </w:t>
            </w:r>
            <w:r w:rsidRPr="00A826F8">
              <w:rPr>
                <w:rFonts w:ascii="Aptos" w:eastAsia="Aptos" w:hAnsi="Aptos" w:cs="Times New Roman"/>
                <w:kern w:val="2"/>
                <w:sz w:val="24"/>
                <w:szCs w:val="24"/>
                <w:lang w:val="en-CA" w:eastAsia="en-US"/>
                <w14:ligatures w14:val="standardContextual"/>
              </w:rPr>
              <w:fldChar w:fldCharType="begin"/>
            </w:r>
            <w:r w:rsidR="00EE5006" w:rsidRPr="00D51C9F">
              <w:rPr>
                <w:rFonts w:ascii="Aptos" w:eastAsia="Aptos" w:hAnsi="Aptos" w:cs="Times New Roman"/>
              </w:rPr>
              <w:instrText xml:space="preserve"> ADDIN ZOTERO_ITEM CSL_CITATION {"citationID":"tE1hsKuw","properties":{"formattedCitation":"(Guthrie, 2013, 2:13)","plainCitation":"(Guthrie, 2013, 2:13)","noteIndex":0},"citationItems":[{"id":546,"uris":["http://zotero.org/users/14693029/items/VU4ZUH3R"],"itemData":{"id":546,"type":"motion_picture","abstract":"The fifth annual TEDxToronto conference took place on September 26, 2013 at The Royal Conservatory of Music. \n\nFor our 2013 TEDxToronto Conference, all talks, performances and demos were rooted in our selected theme, \"The Choices We Make.\" \n\nAbout the Speaker:\nSteph Guthrie is a feminist advocate and community manager whose work tackles the intersections of gender, culture and technology. Steph founded Women in Toronto Politics and is a faculty member and lifelong learner at Academy of the Impossible. Her comments have appeared in the Globe &amp; Mail, the Toronto Star, the National Post, Metro News, CBC, Global News and FLARE Magazine. Steph holds a Master of Arts in Communication &amp; Culture from York and Ryerson Universities. Follow her on Twitter at @amirightfolks.\n\nFor more information visit www.tedxtoronto.com\n\n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event-place":"TEDx Toronto","medium":"Video","note":"author: Guthrie || Steph","publisher":"YouTube","publisher-place":"TEDx Toronto","source":"YouTube","title":"The problem with \"Don't Feed the Trolls\"","URL":"https://www.youtube.com/watch?v=_KHEkR5yb9A","accessed":{"date-parts":[["2024",8,10]]},"issued":{"date-parts":[["2013",10,2]]}},"label":"page","suffix":", 2:13"}],"schema":"https://github.com/citation-style-language/schema/raw/master/csl-citation.json"} </w:instrText>
            </w:r>
            <w:r w:rsidRPr="00D51C9F">
              <w:rPr>
                <w:rFonts w:ascii="Aptos" w:eastAsia="Aptos" w:hAnsi="Aptos" w:cs="Times New Roman"/>
                <w:kern w:val="2"/>
                <w:sz w:val="24"/>
                <w:szCs w:val="24"/>
                <w:lang w:val="en-CA" w:eastAsia="en-US"/>
                <w14:ligatures w14:val="standardContextual"/>
              </w:rPr>
              <w:fldChar w:fldCharType="separate"/>
            </w:r>
            <w:r w:rsidR="00EE5006" w:rsidRPr="00D51C9F">
              <w:rPr>
                <w:rFonts w:ascii="Aptos" w:eastAsia="Aptos" w:hAnsi="Aptos" w:cs="Times New Roman"/>
              </w:rPr>
              <w:t>(Guthrie, 2013, 2:13)</w:t>
            </w:r>
            <w:r w:rsidRPr="00D51C9F">
              <w:rPr>
                <w:rFonts w:ascii="Aptos" w:eastAsia="Aptos" w:hAnsi="Aptos" w:cs="Times New Roman"/>
                <w:kern w:val="2"/>
                <w:sz w:val="24"/>
                <w:szCs w:val="24"/>
                <w:lang w:val="en-CA" w:eastAsia="en-US"/>
                <w14:ligatures w14:val="standardContextual"/>
              </w:rPr>
              <w:fldChar w:fldCharType="end"/>
            </w:r>
          </w:p>
          <w:p w14:paraId="01092315" w14:textId="6B8A77DD" w:rsidR="00876DB0" w:rsidRPr="00D51C9F" w:rsidRDefault="00876DB0" w:rsidP="00D51C9F">
            <w:pPr>
              <w:pStyle w:val="Compact"/>
            </w:pPr>
            <w:hyperlink r:id="rId134">
              <w:r w:rsidRPr="00D51C9F">
                <w:rPr>
                  <w:rStyle w:val="Hyperlink"/>
                </w:rPr>
                <w:t>Guthrie</w:t>
              </w:r>
            </w:hyperlink>
            <w:r w:rsidRPr="00D51C9F">
              <w:t xml:space="preserve"> is a gender justice consultant. She is a feminist advocate, organizer, and analyst focusing on the intersections of gender, culture, and technology to promote more gender inclusive civic discourse.</w:t>
            </w:r>
          </w:p>
          <w:p w14:paraId="438051E0" w14:textId="77777777" w:rsidR="00FC1320" w:rsidRDefault="00876DB0">
            <w:pPr>
              <w:pStyle w:val="ListBullet"/>
            </w:pPr>
            <w:r w:rsidRPr="00D51C9F">
              <w:rPr>
                <w:b/>
                <w:bCs/>
              </w:rPr>
              <w:t>Watch</w:t>
            </w:r>
            <w:r w:rsidRPr="00D51C9F">
              <w:t xml:space="preserve">: </w:t>
            </w:r>
          </w:p>
          <w:p w14:paraId="56938803" w14:textId="45264ABF" w:rsidR="00876DB0" w:rsidRPr="00D51C9F" w:rsidRDefault="00876DB0" w:rsidP="00FC1320">
            <w:pPr>
              <w:pStyle w:val="ListBullet2"/>
            </w:pPr>
            <w:hyperlink r:id="rId135">
              <w:r w:rsidRPr="00D51C9F">
                <w:rPr>
                  <w:rStyle w:val="Hyperlink"/>
                </w:rPr>
                <w:t>The Problem with “Don’t Feed the Trolls”</w:t>
              </w:r>
            </w:hyperlink>
            <w:r w:rsidRPr="00D51C9F">
              <w:t xml:space="preserve"> </w:t>
            </w:r>
            <w:r w:rsidRPr="00D51C9F">
              <w:rPr>
                <w:kern w:val="2"/>
                <w:sz w:val="24"/>
                <w:szCs w:val="24"/>
                <w:lang w:val="en-CA" w:eastAsia="en-US"/>
                <w14:ligatures w14:val="standardContextual"/>
              </w:rPr>
              <w:fldChar w:fldCharType="begin"/>
            </w:r>
            <w:r w:rsidR="00EE5006">
              <w:instrText xml:space="preserve"> ADDIN ZOTERO_ITEM CSL_CITATION {"citationID":"2Tt5dv04","properties":{"formattedCitation":"(2013)","plainCitation":"(2013)","noteIndex":0},"citationItems":[{"id":546,"uris":["http://zotero.org/users/14693029/items/VU4ZUH3R"],"itemData":{"id":546,"type":"motion_picture","abstract":"The fifth annual TEDxToronto conference took place on September 26, 2013 at The Royal Conservatory of Music. \n\nFor our 2013 TEDxToronto Conference, all talks, performances and demos were rooted in our selected theme, \"The Choices We Make.\" \n\nAbout the Speaker:\nSteph Guthrie is a feminist advocate and community manager whose work tackles the intersections of gender, culture and technology. Steph founded Women in Toronto Politics and is a faculty member and lifelong learner at Academy of the Impossible. Her comments have appeared in the Globe &amp; Mail, the Toronto Star, the National Post, Metro News, CBC, Global News and FLARE Magazine. Steph holds a Master of Arts in Communication &amp; Culture from York and Ryerson Universities. Follow her on Twitter at @amirightfolks.\n\nFor more information visit www.tedxtoronto.com\n\n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event-place":"TEDx Toronto","medium":"Video","note":"author: Guthrie || Steph","publisher":"YouTube","publisher-place":"TEDx Toronto","source":"YouTube","title":"The problem with \"Don't Feed the Trolls\"","URL":"https://www.youtube.com/watch?v=_KHEkR5yb9A","accessed":{"date-parts":[["2024",8,10]]},"issued":{"date-parts":[["2013",10,2]]}},"label":"page","suppress-author":true}],"schema":"https://github.com/citation-style-language/schema/raw/master/csl-citation.json"} </w:instrText>
            </w:r>
            <w:r w:rsidRPr="00D51C9F">
              <w:rPr>
                <w:kern w:val="2"/>
                <w:sz w:val="24"/>
                <w:szCs w:val="24"/>
                <w:lang w:val="en-CA" w:eastAsia="en-US"/>
                <w14:ligatures w14:val="standardContextual"/>
              </w:rPr>
              <w:fldChar w:fldCharType="separate"/>
            </w:r>
            <w:r w:rsidRPr="00D51C9F">
              <w:t>(2013)</w:t>
            </w:r>
            <w:r w:rsidRPr="00D51C9F">
              <w:rPr>
                <w:kern w:val="2"/>
                <w:sz w:val="24"/>
                <w:szCs w:val="24"/>
                <w:lang w:val="en-CA" w:eastAsia="en-US"/>
                <w14:ligatures w14:val="standardContextual"/>
              </w:rPr>
              <w:fldChar w:fldCharType="end"/>
            </w:r>
          </w:p>
          <w:p w14:paraId="74D5BB72" w14:textId="77777777" w:rsidR="00876DB0" w:rsidRPr="00876DB0" w:rsidRDefault="00450EEF" w:rsidP="00876DB0">
            <w:pPr>
              <w:rPr>
                <w:rFonts w:ascii="Aptos" w:eastAsia="Aptos" w:hAnsi="Aptos" w:cs="Times New Roman"/>
              </w:rPr>
            </w:pPr>
            <w:hyperlink r:id="rId136">
              <w:r w:rsidR="00876DB0" w:rsidRPr="00876DB0">
                <w:rPr>
                  <w:rFonts w:ascii="Aptos" w:eastAsia="Aptos" w:hAnsi="Aptos" w:cs="Times New Roman"/>
                  <w:i/>
                  <w:color w:val="156082"/>
                </w:rPr>
                <w:t>https://www.youtube-nocookie.com/embed/_KHEkR5yb9A</w:t>
              </w:r>
            </w:hyperlink>
          </w:p>
          <w:p w14:paraId="46850058" w14:textId="77777777" w:rsidR="00876DB0" w:rsidRPr="00876DB0" w:rsidRDefault="00876DB0" w:rsidP="00876DB0">
            <w:pPr>
              <w:rPr>
                <w:rFonts w:ascii="Aptos" w:eastAsia="Aptos" w:hAnsi="Aptos" w:cs="Times New Roman"/>
              </w:rPr>
            </w:pPr>
            <w:r w:rsidRPr="00876DB0">
              <w:rPr>
                <w:rFonts w:ascii="Aptos" w:eastAsia="Aptos" w:hAnsi="Aptos" w:cs="Times New Roman"/>
                <w:b/>
                <w:bCs/>
              </w:rPr>
              <w:t>Questions to Consider:</w:t>
            </w:r>
          </w:p>
          <w:p w14:paraId="776B1A97"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Did anything surprise you as you watched the videos and viewed the above resources?</w:t>
            </w:r>
          </w:p>
          <w:p w14:paraId="62E7FEE6"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Are there any points you disagree with?</w:t>
            </w:r>
          </w:p>
          <w:p w14:paraId="792ABB0E"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What are your views on discrimination in a digital world?</w:t>
            </w:r>
          </w:p>
        </w:tc>
      </w:tr>
    </w:tbl>
    <w:p w14:paraId="6252E047" w14:textId="690E625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What Is DEI?</w:t>
      </w:r>
    </w:p>
    <w:p w14:paraId="2072F8E8" w14:textId="09DB4B08" w:rsidR="00876DB0" w:rsidRPr="00D51C9F" w:rsidRDefault="00876DB0" w:rsidP="00D51C9F">
      <w:pPr>
        <w:spacing w:before="100" w:after="100" w:line="240" w:lineRule="auto"/>
        <w:ind w:left="480" w:right="480"/>
        <w:rPr>
          <w:rFonts w:ascii="Aptos" w:eastAsia="Aptos" w:hAnsi="Aptos" w:cs="Times New Roman"/>
          <w:kern w:val="0"/>
          <w:lang w:val="en-US" w:eastAsia="en-CA"/>
          <w14:ligatures w14:val="none"/>
        </w:rPr>
      </w:pPr>
      <w:r w:rsidRPr="00D51C9F">
        <w:rPr>
          <w:rFonts w:ascii="Aptos" w:eastAsia="Aptos" w:hAnsi="Aptos" w:cs="Times New Roman"/>
          <w:kern w:val="0"/>
          <w:lang w:val="en-US" w:eastAsia="en-CA"/>
          <w14:ligatures w14:val="none"/>
        </w:rPr>
        <w:t xml:space="preserve">Diversity, equity, and inclusion (usually abbreviated DEI) refers to organizational frameworks which seek to promote “the fair treatment and full participation of all people”, particularly groups “who have historically been underrepresented or subject to discrimination” on the basis of identity or disability. These three notions (diversity, equity, and inclusion) together represent “three closely linked values” which organizations seek to institutionalize through DEI frameworks. </w:t>
      </w:r>
      <w:r w:rsidRPr="00D51C9F">
        <w:rPr>
          <w:rFonts w:ascii="Aptos" w:eastAsia="Aptos" w:hAnsi="Aptos" w:cs="Times New Roman"/>
          <w:kern w:val="0"/>
          <w:lang w:val="en-US" w:eastAsia="en-CA"/>
          <w14:ligatures w14:val="none"/>
        </w:rPr>
        <w:fldChar w:fldCharType="begin"/>
      </w:r>
      <w:r w:rsidR="00B17C25">
        <w:rPr>
          <w:rFonts w:ascii="Aptos" w:eastAsia="Aptos" w:hAnsi="Aptos" w:cs="Times New Roman"/>
          <w:kern w:val="0"/>
          <w:lang w:val="en-US" w:eastAsia="en-CA"/>
          <w14:ligatures w14:val="none"/>
        </w:rPr>
        <w:instrText xml:space="preserve"> ADDIN ZOTERO_ITEM CSL_CITATION {"citationID":"wDZyvyVF","properties":{"formattedCitation":"(\\uc0\\u8220{}Diversity, Equity, and Inclusion,\\uc0\\u8221{} 2024)","plainCitation":"(“Diversity, Equity, and Inclusion,” 2024)","noteIndex":0},"citationItems":[{"id":361,"uris":["http://zotero.org/users/14693029/items/8KATCJTN"],"itemData":{"id":361,"type":"entry-encyclopedia","abstract":"Diversity, equity, and inclusion (DEI) are organizational frameworks which seek to promote the fair treatment and full participation of all people, particularly groups who have historically been underrepresented or subject to discrimination on the basis of identity or disability. These three notions (diversity, equity, and inclusion) together represent \"three closely linked values\" which organizations seek to institutionalize through DEI frameworks. The concepts predate this terminology and other variations include diversity, equity, inclusion and belonging (DEIB), inclusion and diversity (I&amp;D), justice, equity, diversity and inclusion (JEDI or EDIJ), or diversity, equity, inclusion and accessibility (IDEA, DEIA or DEAI).\nDiversity refers to the presence of variety within the organizational workforce, such as in identity and identity politics. It includes gender, ethnicity, sexual orientation, disability, age, culture, class, religion, or opinion. Equity refers to concepts of fairness and justice, such as fair compensation and substantive equality. More specifically, equity usually also includes a focus on societal disparities and allocating resources and \"decision making authority to groups that have historically been disadvantaged\", and taking \"into consideration a person's unique circumstances, adjusting treatment accordingly so that the end result is equal.\" Finally, inclusion refers to creating an organizational culture that creates an experience where \"all employees feel their voices will be heard\", and a sense of belonging and integration.\nDEI is most often used to describe certain \"training\" efforts, such as diversity training. Though DEI is best known as a form of corporate training, it also finds implementation within many types of organizations, such as within academia, schools, and hospitals.\nIn recent years, DEI efforts and policies have generated criticism, some directed at the specific effectiveness of its tools, such as diversity training, its effect on free speech and academic freedom, as well as more broadly attracting criticism on political or philosophical grounds. In addition, the term \"DEI\" has gained traction as an ethnic slur towards minority groups in the United States.","container-title":"Wikipedia","language":"en","license":"Creative Commons Attribution-ShareAlike License","note":"Page Version ID: 1238552936","source":"Wikipedia","title":"Diversity, equity, and inclusion","URL":"https://en.wikipedia.org/w/index.php?title=Diversity,_equity,_and_inclusion&amp;oldid=1238552936","issued":{"date-parts":[["2024",8,4]]}}}],"schema":"https://github.com/citation-style-language/schema/raw/master/csl-citation.json"} </w:instrText>
      </w:r>
      <w:r w:rsidRPr="00D51C9F">
        <w:rPr>
          <w:rFonts w:ascii="Aptos" w:eastAsia="Aptos" w:hAnsi="Aptos" w:cs="Times New Roman"/>
          <w:kern w:val="0"/>
          <w:lang w:val="en-US" w:eastAsia="en-CA"/>
          <w14:ligatures w14:val="none"/>
        </w:rPr>
        <w:fldChar w:fldCharType="separate"/>
      </w:r>
      <w:r w:rsidR="00B17C25" w:rsidRPr="00B17C25">
        <w:rPr>
          <w:rFonts w:ascii="Aptos" w:hAnsi="Aptos" w:cs="Times New Roman"/>
          <w:kern w:val="0"/>
        </w:rPr>
        <w:t>(“Diversity, Equity, and Inclusion,” 2024)</w:t>
      </w:r>
      <w:r w:rsidRPr="00D51C9F">
        <w:rPr>
          <w:rFonts w:ascii="Aptos" w:eastAsia="Aptos" w:hAnsi="Aptos" w:cs="Times New Roman"/>
          <w:kern w:val="0"/>
          <w:lang w:val="en-US" w:eastAsia="en-CA"/>
          <w14:ligatures w14:val="none"/>
        </w:rPr>
        <w:fldChar w:fldCharType="end"/>
      </w:r>
    </w:p>
    <w:p w14:paraId="75C3B272"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Consider the graphic below. How does it portray differences? How are those differences addressed?</w:t>
      </w:r>
    </w:p>
    <w:tbl>
      <w:tblPr>
        <w:tblStyle w:val="Table"/>
        <w:tblW w:w="5000" w:type="pct"/>
        <w:tblLayout w:type="fixed"/>
        <w:tblLook w:val="0000" w:firstRow="0" w:lastRow="0" w:firstColumn="0" w:lastColumn="0" w:noHBand="0" w:noVBand="0"/>
      </w:tblPr>
      <w:tblGrid>
        <w:gridCol w:w="9360"/>
      </w:tblGrid>
      <w:tr w:rsidR="00876DB0" w:rsidRPr="00876DB0" w14:paraId="5FB8AFFE" w14:textId="77777777" w:rsidTr="0004149B">
        <w:tc>
          <w:tcPr>
            <w:tcW w:w="7920" w:type="dxa"/>
          </w:tcPr>
          <w:p w14:paraId="6FA1BB45" w14:textId="3CDA16FF" w:rsidR="00876DB0" w:rsidRPr="00D51C9F" w:rsidRDefault="00876DB0" w:rsidP="00876DB0">
            <w:pPr>
              <w:spacing w:before="200" w:after="120"/>
              <w:rPr>
                <w:rFonts w:ascii="Aptos" w:eastAsia="Aptos" w:hAnsi="Aptos" w:cs="Times New Roman"/>
              </w:rPr>
            </w:pPr>
            <w:r w:rsidRPr="00D51C9F">
              <w:rPr>
                <w:rFonts w:ascii="Aptos" w:eastAsia="Aptos" w:hAnsi="Aptos" w:cs="Times New Roman"/>
              </w:rPr>
              <w:t>Figure 6.4</w:t>
            </w:r>
          </w:p>
          <w:p w14:paraId="2A9A29A6" w14:textId="55FC4FCF" w:rsidR="00876DB0" w:rsidRPr="00D51C9F" w:rsidRDefault="00876DB0" w:rsidP="00876DB0">
            <w:pPr>
              <w:spacing w:before="200" w:after="120"/>
              <w:rPr>
                <w:rFonts w:ascii="Aptos" w:eastAsia="Aptos" w:hAnsi="Aptos" w:cs="Times New Roman"/>
                <w:i/>
                <w:iCs/>
              </w:rPr>
            </w:pPr>
            <w:r w:rsidRPr="006C2FA8">
              <w:rPr>
                <w:rFonts w:ascii="Aptos" w:eastAsia="Aptos" w:hAnsi="Aptos" w:cs="Times New Roman"/>
                <w:i/>
                <w:iCs/>
              </w:rPr>
              <w:t xml:space="preserve">Equity </w:t>
            </w:r>
            <w:r w:rsidR="00EF0A5A">
              <w:rPr>
                <w:rFonts w:ascii="Aptos" w:eastAsia="Aptos" w:hAnsi="Aptos" w:cs="Times New Roman"/>
                <w:i/>
                <w:iCs/>
              </w:rPr>
              <w:t>V</w:t>
            </w:r>
            <w:r w:rsidR="006C2FA8" w:rsidRPr="00D51C9F">
              <w:rPr>
                <w:rFonts w:ascii="Aptos" w:eastAsia="Aptos" w:hAnsi="Aptos" w:cs="Times New Roman"/>
                <w:i/>
                <w:iCs/>
              </w:rPr>
              <w:t>er</w:t>
            </w:r>
            <w:r w:rsidRPr="006C2FA8">
              <w:rPr>
                <w:rFonts w:ascii="Aptos" w:eastAsia="Aptos" w:hAnsi="Aptos" w:cs="Times New Roman"/>
                <w:i/>
                <w:iCs/>
              </w:rPr>
              <w:t>s</w:t>
            </w:r>
            <w:r w:rsidR="006C2FA8" w:rsidRPr="00D51C9F">
              <w:rPr>
                <w:rFonts w:ascii="Aptos" w:eastAsia="Aptos" w:hAnsi="Aptos" w:cs="Times New Roman"/>
                <w:i/>
                <w:iCs/>
              </w:rPr>
              <w:t>us</w:t>
            </w:r>
            <w:r w:rsidRPr="006C2FA8">
              <w:rPr>
                <w:rFonts w:ascii="Aptos" w:eastAsia="Aptos" w:hAnsi="Aptos" w:cs="Times New Roman"/>
                <w:i/>
                <w:iCs/>
              </w:rPr>
              <w:t xml:space="preserve"> Equality</w:t>
            </w:r>
          </w:p>
          <w:p w14:paraId="773C8836" w14:textId="77777777" w:rsidR="00876DB0" w:rsidRPr="00D51C9F" w:rsidRDefault="00876DB0" w:rsidP="00876DB0">
            <w:pPr>
              <w:spacing w:before="200" w:after="120"/>
              <w:rPr>
                <w:rFonts w:ascii="Aptos" w:eastAsia="Aptos" w:hAnsi="Aptos" w:cs="Times New Roman"/>
              </w:rPr>
            </w:pPr>
            <w:r w:rsidRPr="00876DB0">
              <w:rPr>
                <w:rFonts w:ascii="Aptos" w:eastAsia="Aptos" w:hAnsi="Aptos" w:cs="Times New Roman"/>
              </w:rPr>
              <w:t>[Alt text: Comparison of figures with or without supports reaching for apples on a tree]</w:t>
            </w:r>
          </w:p>
          <w:p w14:paraId="684287AF" w14:textId="77777777" w:rsidR="00876DB0" w:rsidRPr="00D51C9F" w:rsidRDefault="00876DB0" w:rsidP="00876DB0">
            <w:pPr>
              <w:spacing w:line="278" w:lineRule="auto"/>
              <w:jc w:val="center"/>
              <w:rPr>
                <w:rFonts w:ascii="Aptos" w:eastAsia="Aptos" w:hAnsi="Aptos" w:cs="Times New Roman"/>
              </w:rPr>
            </w:pPr>
            <w:r w:rsidRPr="006C6DD8">
              <w:rPr>
                <w:rFonts w:ascii="Aptos" w:eastAsia="Aptos" w:hAnsi="Aptos" w:cs="Times New Roman"/>
                <w:noProof/>
              </w:rPr>
              <w:drawing>
                <wp:inline distT="0" distB="0" distL="0" distR="0" wp14:anchorId="12E2512E" wp14:editId="0F511C91">
                  <wp:extent cx="5334000" cy="2918165"/>
                  <wp:effectExtent l="0" t="0" r="0" b="0"/>
                  <wp:docPr id="107110173" name="Picture" descr="A comparison of people with appl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53" name="Picture" descr="A comparison of people with apples&#10;&#10;Description automatically generated with medium confidence"/>
                          <pic:cNvPicPr>
                            <a:picLocks noChangeAspect="1" noChangeArrowheads="1"/>
                          </pic:cNvPicPr>
                        </pic:nvPicPr>
                        <pic:blipFill>
                          <a:blip r:embed="rId137"/>
                          <a:stretch>
                            <a:fillRect/>
                          </a:stretch>
                        </pic:blipFill>
                        <pic:spPr bwMode="auto">
                          <a:xfrm>
                            <a:off x="0" y="0"/>
                            <a:ext cx="5334000" cy="2918165"/>
                          </a:xfrm>
                          <a:prstGeom prst="rect">
                            <a:avLst/>
                          </a:prstGeom>
                          <a:noFill/>
                          <a:ln w="9525">
                            <a:noFill/>
                            <a:headEnd/>
                            <a:tailEnd/>
                          </a:ln>
                        </pic:spPr>
                      </pic:pic>
                    </a:graphicData>
                  </a:graphic>
                </wp:inline>
              </w:drawing>
            </w:r>
          </w:p>
          <w:p w14:paraId="5B5C3F61" w14:textId="77777777" w:rsidR="00876DB0" w:rsidRPr="00D51C9F" w:rsidRDefault="00876DB0" w:rsidP="00D51C9F">
            <w:pPr>
              <w:spacing w:before="100" w:after="100"/>
              <w:ind w:left="480" w:right="480"/>
              <w:rPr>
                <w:rFonts w:ascii="Aptos" w:eastAsia="Aptos" w:hAnsi="Aptos" w:cs="Times New Roman"/>
              </w:rPr>
            </w:pPr>
            <w:r w:rsidRPr="00D51C9F">
              <w:rPr>
                <w:rFonts w:ascii="Aptos" w:eastAsia="Aptos" w:hAnsi="Aptos" w:cs="Times New Roman"/>
                <w:i/>
                <w:iCs/>
              </w:rPr>
              <w:t>Note</w:t>
            </w:r>
            <w:r w:rsidRPr="00D51C9F">
              <w:rPr>
                <w:rFonts w:ascii="Aptos" w:eastAsia="Aptos" w:hAnsi="Aptos" w:cs="Times New Roman"/>
              </w:rPr>
              <w:t xml:space="preserve">: </w:t>
            </w:r>
            <w:r w:rsidRPr="00876DB0">
              <w:rPr>
                <w:rFonts w:ascii="Aptos" w:eastAsia="Aptos" w:hAnsi="Aptos" w:cs="Times New Roman"/>
              </w:rPr>
              <w:t xml:space="preserve">From “Equity vs Equality,” by MPCA Photos, December 21, 2016, </w:t>
            </w:r>
            <w:r w:rsidRPr="00D51C9F">
              <w:rPr>
                <w:rFonts w:ascii="Aptos" w:eastAsia="Aptos" w:hAnsi="Aptos" w:cs="Times New Roman"/>
                <w:i/>
                <w:iCs/>
              </w:rPr>
              <w:t>Flickr</w:t>
            </w:r>
            <w:r w:rsidRPr="00876DB0">
              <w:rPr>
                <w:rFonts w:ascii="Aptos" w:eastAsia="Aptos" w:hAnsi="Aptos" w:cs="Times New Roman"/>
              </w:rPr>
              <w:t xml:space="preserve"> (</w:t>
            </w:r>
            <w:hyperlink r:id="rId138" w:history="1">
              <w:r w:rsidRPr="00876DB0">
                <w:rPr>
                  <w:rFonts w:ascii="Aptos" w:eastAsia="Aptos" w:hAnsi="Aptos" w:cs="Times New Roman"/>
                  <w:color w:val="467886"/>
                  <w:u w:val="single"/>
                </w:rPr>
                <w:t>https://flickr.com/photos/mpcaphotos/31655988501/</w:t>
              </w:r>
            </w:hyperlink>
            <w:r w:rsidRPr="00876DB0">
              <w:rPr>
                <w:rFonts w:ascii="Aptos" w:eastAsia="Aptos" w:hAnsi="Aptos" w:cs="Times New Roman"/>
              </w:rPr>
              <w:t xml:space="preserve">). </w:t>
            </w:r>
            <w:hyperlink r:id="rId139" w:history="1">
              <w:r w:rsidRPr="00876DB0">
                <w:rPr>
                  <w:rFonts w:ascii="Aptos" w:eastAsia="Aptos" w:hAnsi="Aptos" w:cs="Times New Roman"/>
                  <w:color w:val="467886"/>
                  <w:u w:val="single"/>
                </w:rPr>
                <w:t>CC BY-NC 2.0</w:t>
              </w:r>
            </w:hyperlink>
            <w:r w:rsidRPr="00876DB0">
              <w:rPr>
                <w:rFonts w:ascii="Aptos" w:eastAsia="Aptos" w:hAnsi="Aptos" w:cs="Times New Roman"/>
              </w:rPr>
              <w:t>.</w:t>
            </w:r>
          </w:p>
          <w:p w14:paraId="7CF86146" w14:textId="64AE5AB1" w:rsidR="00876DB0" w:rsidRPr="00876DB0" w:rsidRDefault="00876DB0" w:rsidP="00D51C9F">
            <w:pPr>
              <w:spacing w:before="100" w:after="100"/>
              <w:ind w:left="480" w:right="480"/>
              <w:rPr>
                <w:rFonts w:ascii="Aptos" w:eastAsia="Aptos" w:hAnsi="Aptos" w:cs="Times New Roman"/>
              </w:rPr>
            </w:pPr>
          </w:p>
        </w:tc>
      </w:tr>
    </w:tbl>
    <w:p w14:paraId="4B447CF6" w14:textId="0FDA312A"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DEI has been a hot topic for debate in recent years as organizations, including universities, have emphasized DEI in the way they conduct business, including hiring, promoting, and so on.</w:t>
      </w:r>
    </w:p>
    <w:p w14:paraId="1D7AD378" w14:textId="5A2C9DDF"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Let’s take higher education as an example. As faculty members design their courses, they consider the needs of their students and how to effectively engage them in the course topics. They recognize the diversity of students’ needs and viewpoints and seek to create an inclusive learning environment for students. Instructors might use </w:t>
      </w:r>
      <w:hyperlink r:id="rId140">
        <w:r w:rsidRPr="00D51C9F">
          <w:rPr>
            <w:rFonts w:ascii="Aptos" w:eastAsia="Aptos" w:hAnsi="Aptos" w:cs="Times New Roman"/>
            <w:color w:val="156082"/>
            <w:kern w:val="0"/>
            <w:lang w:val="en-US"/>
            <w14:ligatures w14:val="none"/>
          </w:rPr>
          <w:t>Universal Design for Learning</w:t>
        </w:r>
      </w:hyperlink>
      <w:r w:rsidRPr="00876DB0">
        <w:rPr>
          <w:rFonts w:ascii="Aptos" w:eastAsia="Aptos" w:hAnsi="Aptos" w:cs="Times New Roman"/>
          <w:kern w:val="0"/>
          <w:lang w:val="en-US"/>
          <w14:ligatures w14:val="none"/>
        </w:rPr>
        <w:t xml:space="preserve">, which is </w:t>
      </w:r>
      <w:r w:rsidRPr="00876DB0">
        <w:rPr>
          <w:rFonts w:ascii="Aptos" w:eastAsia="Aptos" w:hAnsi="Aptos" w:cs="Times New Roman"/>
          <w:kern w:val="0"/>
          <w:lang w:val="en-US"/>
          <w14:ligatures w14:val="none"/>
        </w:rPr>
        <w:lastRenderedPageBreak/>
        <w:t xml:space="preserve">“a framework … to improve and optimize teaching and learning for all people based on scientific insights into how humans learn </w:t>
      </w:r>
      <w:r w:rsidRPr="00876DB0">
        <w:rPr>
          <w:rFonts w:ascii="Aptos" w:eastAsia="Aptos" w:hAnsi="Aptos" w:cs="Times New Roman"/>
          <w:kern w:val="0"/>
          <w:lang w:val="en-US"/>
          <w14:ligatures w14:val="none"/>
        </w:rPr>
        <w:fldChar w:fldCharType="begin"/>
      </w:r>
      <w:r w:rsidRPr="00876DB0">
        <w:rPr>
          <w:rFonts w:ascii="Aptos" w:eastAsia="Aptos" w:hAnsi="Aptos" w:cs="Times New Roman"/>
          <w:kern w:val="0"/>
          <w:lang w:val="en-US"/>
          <w14:ligatures w14:val="none"/>
        </w:rPr>
        <w:instrText xml:space="preserve"> ADDIN ZOTERO_ITEM CSL_CITATION {"citationID":"i5VHkgA9","properties":{"formattedCitation":"(CAST: UDL Guidelines, 2024, para. 1)","plainCitation":"(CAST: UDL Guidelines, 2024, para. 1)","noteIndex":0},"citationItems":[{"id":363,"uris":["http://zotero.org/users/14693029/items/RHB3TID4"],"itemData":{"id":363,"type":"webpage","abstract":"The UDL Guidelines are a tool used in the implementation of Universal Design for Learning, a framework to improve and optimize teaching and learning for all people based on scientific insights into how humans learn.","language":"en-us","title":"Universal design for learning guidelines","URL":"https://udlguidelines.cast.org","author":[{"family":"CAST: UDL Guidelines","given":""}],"accessed":{"date-parts":[["2024",8,6]]},"issued":{"date-parts":[["2024"]]}},"label":"page","suffix":", para. 1"}],"schema":"https://github.com/citation-style-language/schema/raw/master/csl-citation.json"} </w:instrText>
      </w:r>
      <w:r w:rsidRPr="00876DB0">
        <w:rPr>
          <w:rFonts w:ascii="Aptos" w:eastAsia="Aptos" w:hAnsi="Aptos" w:cs="Times New Roman"/>
          <w:kern w:val="0"/>
          <w:lang w:val="en-US"/>
          <w14:ligatures w14:val="none"/>
        </w:rPr>
        <w:fldChar w:fldCharType="separate"/>
      </w:r>
      <w:r w:rsidRPr="00876DB0">
        <w:rPr>
          <w:rFonts w:ascii="Aptos" w:eastAsia="Aptos" w:hAnsi="Aptos" w:cs="Times New Roman"/>
          <w:kern w:val="0"/>
          <w:lang w:val="en-US"/>
          <w14:ligatures w14:val="none"/>
        </w:rPr>
        <w:t>(CAST: UDL Guidelines, 2024, para. 1)</w:t>
      </w:r>
      <w:r w:rsidRPr="00876DB0">
        <w:rPr>
          <w:rFonts w:ascii="Aptos" w:eastAsia="Aptos" w:hAnsi="Aptos" w:cs="Times New Roman"/>
          <w:kern w:val="0"/>
          <w:lang w:val="en-US"/>
          <w14:ligatures w14:val="none"/>
        </w:rPr>
        <w:fldChar w:fldCharType="end"/>
      </w:r>
      <w:r w:rsidRPr="00876DB0">
        <w:rPr>
          <w:rFonts w:ascii="Aptos" w:eastAsia="Aptos" w:hAnsi="Aptos" w:cs="Times New Roman"/>
          <w:kern w:val="0"/>
          <w:lang w:val="en-US"/>
          <w14:ligatures w14:val="none"/>
        </w:rPr>
        <w:t xml:space="preserve">.” </w:t>
      </w:r>
    </w:p>
    <w:p w14:paraId="0C0F5DDE" w14:textId="6C86971D"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Other teaching methods they might employ are </w:t>
      </w:r>
      <w:hyperlink r:id="rId141">
        <w:r w:rsidR="003B07C9">
          <w:rPr>
            <w:rFonts w:ascii="Aptos" w:eastAsia="Aptos" w:hAnsi="Aptos" w:cs="Times New Roman"/>
            <w:color w:val="156082"/>
            <w:kern w:val="0"/>
            <w:lang w:val="en-US"/>
            <w14:ligatures w14:val="none"/>
          </w:rPr>
          <w:t>c</w:t>
        </w:r>
        <w:r w:rsidRPr="00D51C9F">
          <w:rPr>
            <w:rFonts w:ascii="Aptos" w:eastAsia="Aptos" w:hAnsi="Aptos" w:cs="Times New Roman"/>
            <w:color w:val="156082"/>
            <w:kern w:val="0"/>
            <w:lang w:val="en-US"/>
            <w14:ligatures w14:val="none"/>
          </w:rPr>
          <w:t xml:space="preserve">ulturally </w:t>
        </w:r>
        <w:r w:rsidR="003B07C9">
          <w:rPr>
            <w:rFonts w:ascii="Aptos" w:eastAsia="Aptos" w:hAnsi="Aptos" w:cs="Times New Roman"/>
            <w:color w:val="156082"/>
            <w:kern w:val="0"/>
            <w:lang w:val="en-US"/>
            <w14:ligatures w14:val="none"/>
          </w:rPr>
          <w:t>r</w:t>
        </w:r>
        <w:r w:rsidRPr="00D51C9F">
          <w:rPr>
            <w:rFonts w:ascii="Aptos" w:eastAsia="Aptos" w:hAnsi="Aptos" w:cs="Times New Roman"/>
            <w:color w:val="156082"/>
            <w:kern w:val="0"/>
            <w:lang w:val="en-US"/>
            <w14:ligatures w14:val="none"/>
          </w:rPr>
          <w:t xml:space="preserve">esponsive </w:t>
        </w:r>
        <w:r w:rsidR="003B07C9">
          <w:rPr>
            <w:rFonts w:ascii="Aptos" w:eastAsia="Aptos" w:hAnsi="Aptos" w:cs="Times New Roman"/>
            <w:color w:val="156082"/>
            <w:kern w:val="0"/>
            <w:lang w:val="en-US"/>
            <w14:ligatures w14:val="none"/>
          </w:rPr>
          <w:t>t</w:t>
        </w:r>
        <w:r w:rsidRPr="00D51C9F">
          <w:rPr>
            <w:rFonts w:ascii="Aptos" w:eastAsia="Aptos" w:hAnsi="Aptos" w:cs="Times New Roman"/>
            <w:color w:val="156082"/>
            <w:kern w:val="0"/>
            <w:lang w:val="en-US"/>
            <w14:ligatures w14:val="none"/>
          </w:rPr>
          <w:t>eaching</w:t>
        </w:r>
      </w:hyperlink>
      <w:r w:rsidRPr="00D51C9F">
        <w:rPr>
          <w:rFonts w:ascii="Aptos" w:eastAsia="Aptos" w:hAnsi="Aptos" w:cs="Times New Roman"/>
          <w:i/>
          <w:iCs/>
          <w:kern w:val="0"/>
          <w:lang w:val="en-US"/>
          <w14:ligatures w14:val="none"/>
        </w:rPr>
        <w:t xml:space="preserve"> </w:t>
      </w:r>
      <w:r w:rsidRPr="00876DB0">
        <w:rPr>
          <w:rFonts w:ascii="Aptos" w:eastAsia="Aptos" w:hAnsi="Aptos" w:cs="Times New Roman"/>
          <w:kern w:val="0"/>
          <w:lang w:val="en-US"/>
          <w14:ligatures w14:val="none"/>
        </w:rPr>
        <w:fldChar w:fldCharType="begin"/>
      </w:r>
      <w:r w:rsidR="00AC5568">
        <w:rPr>
          <w:rFonts w:ascii="Aptos" w:eastAsia="Aptos" w:hAnsi="Aptos" w:cs="Times New Roman"/>
          <w:kern w:val="0"/>
          <w:lang w:val="en-US"/>
          <w14:ligatures w14:val="none"/>
        </w:rPr>
        <w:instrText xml:space="preserve"> ADDIN ZOTERO_ITEM CSL_CITATION {"citationID":"Cje1QBwG","properties":{"formattedCitation":"(Singhal &amp; Gulati, 2020)","plainCitation":"(Singhal &amp; Gulati, 2020)","noteIndex":0},"citationItems":[{"id":365,"uris":["http://zotero.org/users/14693029/items/SWNF6WDB"],"itemData":{"id":365,"type":"post-weblog","abstract":"The following practices provide five essential strategies for how educators can make their learning environments more culturally responsive.","container-title":"Faculty Focus | Higher Ed Teaching &amp; Learning","language":"en-US","title":"Five essential strategies to embrace culturally responsive teaching","URL":"https://www.facultyfocus.com/articles/equality-inclusion-and-diversity/five-essential-strategies-to-embrace-culturally-responsive-teaching/","author":[{"family":"Singhal","given":"Meena"},{"family":"Gulati","given":"Sudeepa"}],"issued":{"date-parts":[["2020",8,31]]}},"label":"page"}],"schema":"https://github.com/citation-style-language/schema/raw/master/csl-citation.json"} </w:instrText>
      </w:r>
      <w:r w:rsidRPr="00876DB0">
        <w:rPr>
          <w:rFonts w:ascii="Aptos" w:eastAsia="Aptos" w:hAnsi="Aptos" w:cs="Times New Roman"/>
          <w:kern w:val="0"/>
          <w:lang w:val="en-US"/>
          <w14:ligatures w14:val="none"/>
        </w:rPr>
        <w:fldChar w:fldCharType="separate"/>
      </w:r>
      <w:r w:rsidR="00AC5568" w:rsidRPr="00AC5568">
        <w:rPr>
          <w:rFonts w:ascii="Aptos" w:hAnsi="Aptos"/>
        </w:rPr>
        <w:t>(Singhal &amp; Gulati, 2020)</w:t>
      </w:r>
      <w:r w:rsidRPr="00876DB0">
        <w:rPr>
          <w:rFonts w:ascii="Aptos" w:eastAsia="Aptos" w:hAnsi="Aptos" w:cs="Times New Roman"/>
          <w:kern w:val="0"/>
          <w:lang w:val="en-US"/>
          <w14:ligatures w14:val="none"/>
        </w:rPr>
        <w:fldChar w:fldCharType="end"/>
      </w:r>
      <w:r w:rsidRPr="00876DB0">
        <w:rPr>
          <w:rFonts w:ascii="Aptos" w:eastAsia="Aptos" w:hAnsi="Aptos" w:cs="Times New Roman"/>
          <w:kern w:val="0"/>
          <w:lang w:val="en-US"/>
          <w14:ligatures w14:val="none"/>
        </w:rPr>
        <w:t xml:space="preserve"> or </w:t>
      </w:r>
      <w:hyperlink r:id="rId142">
        <w:r w:rsidR="003B07C9">
          <w:rPr>
            <w:rFonts w:ascii="Aptos" w:eastAsia="Aptos" w:hAnsi="Aptos" w:cs="Times New Roman"/>
            <w:color w:val="156082"/>
            <w:kern w:val="0"/>
            <w:lang w:val="en-US"/>
            <w14:ligatures w14:val="none"/>
          </w:rPr>
          <w:t>c</w:t>
        </w:r>
        <w:r w:rsidRPr="00D51C9F">
          <w:rPr>
            <w:rFonts w:ascii="Aptos" w:eastAsia="Aptos" w:hAnsi="Aptos" w:cs="Times New Roman"/>
            <w:color w:val="156082"/>
            <w:kern w:val="0"/>
            <w:lang w:val="en-US"/>
            <w14:ligatures w14:val="none"/>
          </w:rPr>
          <w:t xml:space="preserve">ulturally </w:t>
        </w:r>
        <w:r w:rsidR="003B07C9">
          <w:rPr>
            <w:rFonts w:ascii="Aptos" w:eastAsia="Aptos" w:hAnsi="Aptos" w:cs="Times New Roman"/>
            <w:color w:val="156082"/>
            <w:kern w:val="0"/>
            <w:lang w:val="en-US"/>
            <w14:ligatures w14:val="none"/>
          </w:rPr>
          <w:t>r</w:t>
        </w:r>
        <w:r w:rsidRPr="00D51C9F">
          <w:rPr>
            <w:rFonts w:ascii="Aptos" w:eastAsia="Aptos" w:hAnsi="Aptos" w:cs="Times New Roman"/>
            <w:color w:val="156082"/>
            <w:kern w:val="0"/>
            <w:lang w:val="en-US"/>
            <w14:ligatures w14:val="none"/>
          </w:rPr>
          <w:t xml:space="preserve">elevant </w:t>
        </w:r>
        <w:r w:rsidR="003B07C9">
          <w:rPr>
            <w:rFonts w:ascii="Aptos" w:eastAsia="Aptos" w:hAnsi="Aptos" w:cs="Times New Roman"/>
            <w:color w:val="156082"/>
            <w:kern w:val="0"/>
            <w:lang w:val="en-US"/>
            <w14:ligatures w14:val="none"/>
          </w:rPr>
          <w:t>p</w:t>
        </w:r>
        <w:r w:rsidRPr="00D51C9F">
          <w:rPr>
            <w:rFonts w:ascii="Aptos" w:eastAsia="Aptos" w:hAnsi="Aptos" w:cs="Times New Roman"/>
            <w:color w:val="156082"/>
            <w:kern w:val="0"/>
            <w:lang w:val="en-US"/>
            <w14:ligatures w14:val="none"/>
          </w:rPr>
          <w:t>edagogy</w:t>
        </w:r>
      </w:hyperlink>
      <w:r w:rsidRPr="00876DB0">
        <w:rPr>
          <w:rFonts w:ascii="Aptos" w:eastAsia="Aptos" w:hAnsi="Aptos" w:cs="Times New Roman"/>
          <w:i/>
          <w:color w:val="156082"/>
          <w:kern w:val="0"/>
          <w:lang w:val="en-US"/>
          <w14:ligatures w14:val="none"/>
        </w:rPr>
        <w:t xml:space="preserve"> </w:t>
      </w:r>
      <w:r w:rsidRPr="00876DB0">
        <w:rPr>
          <w:rFonts w:ascii="Aptos" w:eastAsia="Aptos" w:hAnsi="Aptos" w:cs="Times New Roman"/>
          <w:i/>
          <w:color w:val="156082"/>
          <w:kern w:val="0"/>
          <w:lang w:val="en-US"/>
          <w14:ligatures w14:val="none"/>
        </w:rPr>
        <w:fldChar w:fldCharType="begin"/>
      </w:r>
      <w:r w:rsidRPr="00876DB0">
        <w:rPr>
          <w:rFonts w:ascii="Aptos" w:eastAsia="Aptos" w:hAnsi="Aptos" w:cs="Times New Roman"/>
          <w:i/>
          <w:color w:val="156082"/>
          <w:kern w:val="0"/>
          <w:lang w:val="en-US"/>
          <w14:ligatures w14:val="none"/>
        </w:rPr>
        <w:instrText xml:space="preserve"> ADDIN ZOTERO_ITEM CSL_CITATION {"citationID":"m8mkbWZP","properties":{"formattedCitation":"(Inclusion Canada, 2017)","plainCitation":"(Inclusion Canada, 2017)","noteIndex":0},"citationItems":[{"id":367,"uris":["http://zotero.org/users/14693029/items/3SVRNMCT"],"itemData":{"id":367,"type":"webpage","title":"Culturally relevant pedagogy","URL":"http://www.inclusioncanada.net/culturallyrelevantpedagogy.html","author":[{"family":"Inclusion Canada","given":""}],"accessed":{"date-parts":[["2024",8,6]]},"issued":{"date-parts":[["2017"]]}}}],"schema":"https://github.com/citation-style-language/schema/raw/master/csl-citation.json"} </w:instrText>
      </w:r>
      <w:r w:rsidRPr="00876DB0">
        <w:rPr>
          <w:rFonts w:ascii="Aptos" w:eastAsia="Aptos" w:hAnsi="Aptos" w:cs="Times New Roman"/>
          <w:i/>
          <w:color w:val="156082"/>
          <w:kern w:val="0"/>
          <w:lang w:val="en-US"/>
          <w14:ligatures w14:val="none"/>
        </w:rPr>
        <w:fldChar w:fldCharType="separate"/>
      </w:r>
      <w:r w:rsidRPr="00876DB0">
        <w:rPr>
          <w:rFonts w:ascii="Aptos" w:eastAsia="Aptos" w:hAnsi="Aptos" w:cs="Times New Roman"/>
          <w:kern w:val="0"/>
          <w:lang w:val="en-US"/>
          <w14:ligatures w14:val="none"/>
        </w:rPr>
        <w:t>(Inclusion Canada, 2017)</w:t>
      </w:r>
      <w:r w:rsidRPr="00876DB0">
        <w:rPr>
          <w:rFonts w:ascii="Aptos" w:eastAsia="Aptos" w:hAnsi="Aptos" w:cs="Times New Roman"/>
          <w:i/>
          <w:color w:val="156082"/>
          <w:kern w:val="0"/>
          <w:lang w:val="en-US"/>
          <w14:ligatures w14:val="none"/>
        </w:rPr>
        <w:fldChar w:fldCharType="end"/>
      </w:r>
      <w:r w:rsidRPr="00876DB0">
        <w:rPr>
          <w:rFonts w:ascii="Aptos" w:eastAsia="Aptos" w:hAnsi="Aptos" w:cs="Times New Roman"/>
          <w:i/>
          <w:color w:val="156082"/>
          <w:kern w:val="0"/>
          <w:lang w:val="en-US"/>
          <w14:ligatures w14:val="none"/>
        </w:rPr>
        <w:t>,</w:t>
      </w:r>
      <w:r w:rsidRPr="00876DB0">
        <w:rPr>
          <w:rFonts w:ascii="Aptos" w:eastAsia="Aptos" w:hAnsi="Aptos" w:cs="Times New Roman"/>
          <w:kern w:val="0"/>
          <w:lang w:val="en-US"/>
          <w14:ligatures w14:val="none"/>
        </w:rPr>
        <w:t xml:space="preserve"> as a way to use students’ cultural experiences and perspectives as channels for effective teaching and learning.</w:t>
      </w:r>
    </w:p>
    <w:p w14:paraId="4490B4C3" w14:textId="026022A8"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Key question: </w:t>
      </w:r>
      <w:r w:rsidRPr="00876DB0">
        <w:rPr>
          <w:rFonts w:ascii="Aptos" w:eastAsia="Aptos" w:hAnsi="Aptos" w:cs="Times New Roman"/>
          <w:i/>
          <w:iCs/>
          <w:kern w:val="0"/>
          <w:lang w:val="en-US"/>
          <w14:ligatures w14:val="none"/>
        </w:rPr>
        <w:t>Should instructors treat all students the same regardless of background, gender, beliefs, and so on?</w:t>
      </w:r>
    </w:p>
    <w:p w14:paraId="7E736FA2" w14:textId="27DEE41D"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Many academics in higher education hold this value of equality. Others promote equity, which “takes into consideration a person’s unique circumstances, adjusting treatment accordingly so that the end result is equal </w:t>
      </w:r>
      <w:r w:rsidRPr="00876DB0">
        <w:rPr>
          <w:rFonts w:ascii="Aptos" w:eastAsia="Aptos" w:hAnsi="Aptos" w:cs="Times New Roman"/>
          <w:kern w:val="0"/>
          <w:lang w:val="en-US"/>
          <w14:ligatures w14:val="none"/>
        </w:rPr>
        <w:fldChar w:fldCharType="begin"/>
      </w:r>
      <w:r w:rsidRPr="00876DB0">
        <w:rPr>
          <w:rFonts w:ascii="Aptos" w:eastAsia="Aptos" w:hAnsi="Aptos" w:cs="Times New Roman"/>
          <w:kern w:val="0"/>
          <w:lang w:val="en-US"/>
          <w14:ligatures w14:val="none"/>
        </w:rPr>
        <w:instrText xml:space="preserve"> ADDIN ZOTERO_ITEM CSL_CITATION {"citationID":"N4KBn2PL","properties":{"formattedCitation":"(McKinsey &amp; Company, 2022, Equity section)","plainCitation":"(McKinsey &amp; Company, 2022, Equity section)","noteIndex":0},"citationItems":[{"id":359,"uris":["http://zotero.org/users/14693029/items/VQJEM327"],"itemData":{"id":359,"type":"webpage","title":"What is diversity, equity, and inclusion?","URL":"https://www.mckinsey.com/featured-insights/mckinsey-explainers/what-is-diversity-equity-and-inclusion","author":[{"family":"McKinsey &amp; Company","given":""}],"accessed":{"date-parts":[["2024",8,6]]},"issued":{"date-parts":[["2022",8,17]]}},"label":"page","suffix":", Equity section"}],"schema":"https://github.com/citation-style-language/schema/raw/master/csl-citation.json"} </w:instrText>
      </w:r>
      <w:r w:rsidRPr="00876DB0">
        <w:rPr>
          <w:rFonts w:ascii="Aptos" w:eastAsia="Aptos" w:hAnsi="Aptos" w:cs="Times New Roman"/>
          <w:kern w:val="0"/>
          <w:lang w:val="en-US"/>
          <w14:ligatures w14:val="none"/>
        </w:rPr>
        <w:fldChar w:fldCharType="separate"/>
      </w:r>
      <w:r w:rsidRPr="00876DB0">
        <w:rPr>
          <w:rFonts w:ascii="Aptos" w:eastAsia="Aptos" w:hAnsi="Aptos" w:cs="Times New Roman"/>
          <w:kern w:val="0"/>
          <w:lang w:val="en-US"/>
          <w14:ligatures w14:val="none"/>
        </w:rPr>
        <w:t>(McKinsey &amp; Company, 2022, Equity section)</w:t>
      </w:r>
      <w:r w:rsidRPr="00876DB0">
        <w:rPr>
          <w:rFonts w:ascii="Aptos" w:eastAsia="Aptos" w:hAnsi="Aptos" w:cs="Times New Roman"/>
          <w:kern w:val="0"/>
          <w:lang w:val="en-US"/>
          <w14:ligatures w14:val="none"/>
        </w:rPr>
        <w:fldChar w:fldCharType="end"/>
      </w:r>
      <w:r w:rsidRPr="00876DB0">
        <w:rPr>
          <w:rFonts w:ascii="Aptos" w:eastAsia="Aptos" w:hAnsi="Aptos" w:cs="Times New Roman"/>
          <w:kern w:val="0"/>
          <w:lang w:val="en-US"/>
          <w14:ligatures w14:val="none"/>
        </w:rPr>
        <w:t>.” What does it mean that the “end result is equal?” An equal opportunity to access and succeed in academia? Or an equal outcome in which all students receive the same grade?</w:t>
      </w:r>
    </w:p>
    <w:p w14:paraId="2D8E8F0A"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This one example identifies one of the “sticky points” in the DEI debate. In the next activity, we’ll introduce some views on the DEI topic.</w:t>
      </w:r>
    </w:p>
    <w:p w14:paraId="51124FC5" w14:textId="2CE1F3CB"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t>6.3.17 Activity: Perspectives on DEI</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3A4CDAB0" w14:textId="77777777" w:rsidTr="0004149B">
        <w:trPr>
          <w:cantSplit/>
        </w:trPr>
        <w:tc>
          <w:tcPr>
            <w:tcW w:w="0" w:type="auto"/>
            <w:tcMar>
              <w:left w:w="144" w:type="dxa"/>
            </w:tcMar>
          </w:tcPr>
          <w:p w14:paraId="468B09F0" w14:textId="77777777" w:rsidR="00876DB0" w:rsidRPr="00876DB0" w:rsidRDefault="00876DB0" w:rsidP="00876DB0">
            <w:pPr>
              <w:spacing w:before="16" w:after="64"/>
              <w:rPr>
                <w:rFonts w:ascii="Aptos" w:eastAsia="Aptos" w:hAnsi="Aptos" w:cs="Times New Roman"/>
              </w:rPr>
            </w:pPr>
          </w:p>
          <w:p w14:paraId="5F092011" w14:textId="196ADCE1" w:rsidR="00876DB0" w:rsidRPr="00876DB0" w:rsidRDefault="00876DB0" w:rsidP="009F02A8">
            <w:pPr>
              <w:pStyle w:val="Compact"/>
            </w:pPr>
            <w:r w:rsidRPr="00876DB0">
              <w:t>Here are a couple of contrasting points of view. If you choose to write a social commentary on this topic be sure to explore various resources with different opinions.</w:t>
            </w:r>
          </w:p>
          <w:p w14:paraId="7C200AE2" w14:textId="77777777" w:rsidR="00876DB0" w:rsidRPr="009F02A8" w:rsidRDefault="00876DB0" w:rsidP="009F02A8">
            <w:pPr>
              <w:pStyle w:val="ListBullet"/>
            </w:pPr>
            <w:r w:rsidRPr="009F02A8">
              <w:rPr>
                <w:b/>
                <w:bCs/>
              </w:rPr>
              <w:t>Read</w:t>
            </w:r>
            <w:r w:rsidRPr="009F02A8">
              <w:t>:</w:t>
            </w:r>
          </w:p>
          <w:p w14:paraId="744E70B7" w14:textId="55A1E024" w:rsidR="00876DB0" w:rsidRPr="00B66D07" w:rsidRDefault="00876DB0" w:rsidP="009F02A8">
            <w:pPr>
              <w:pStyle w:val="ListBullet2"/>
            </w:pPr>
            <w:hyperlink r:id="rId143">
              <w:r w:rsidRPr="009F02A8">
                <w:rPr>
                  <w:rStyle w:val="Hyperlink"/>
                </w:rPr>
                <w:t>What is Diversity, Equity, and Inclusion?</w:t>
              </w:r>
            </w:hyperlink>
            <w:r w:rsidRPr="009F02A8">
              <w:t xml:space="preserve"> </w:t>
            </w:r>
            <w:r w:rsidRPr="009F02A8">
              <w:rPr>
                <w:kern w:val="2"/>
                <w:sz w:val="24"/>
                <w:szCs w:val="24"/>
                <w:lang w:val="en-CA" w:eastAsia="en-US"/>
                <w14:ligatures w14:val="standardContextual"/>
              </w:rPr>
              <w:fldChar w:fldCharType="begin"/>
            </w:r>
            <w:r w:rsidRPr="00B66D07">
              <w:instrText xml:space="preserve"> ADDIN ZOTERO_ITEM CSL_CITATION {"citationID":"OS0iAAPI","properties":{"formattedCitation":"(2022)","plainCitation":"(2022)","noteIndex":0},"citationItems":[{"id":359,"uris":["http://zotero.org/users/14693029/items/VQJEM327"],"itemData":{"id":359,"type":"webpage","title":"What is diversity, equity, and inclusion?","URL":"https://www.mckinsey.com/featured-insights/mckinsey-explainers/what-is-diversity-equity-and-inclusion","author":[{"family":"McKinsey &amp; Company","given":""}],"accessed":{"date-parts":[["2024",8,6]]},"issued":{"date-parts":[["2022",8,17]]}},"label":"page","suppress-author":true}],"schema":"https://github.com/citation-style-language/schema/raw/master/csl-citation.json"} </w:instrText>
            </w:r>
            <w:r w:rsidRPr="00B66D07">
              <w:fldChar w:fldCharType="separate"/>
            </w:r>
            <w:r w:rsidRPr="009F02A8">
              <w:t>(2022)</w:t>
            </w:r>
            <w:r w:rsidRPr="00B66D07">
              <w:fldChar w:fldCharType="end"/>
            </w:r>
          </w:p>
          <w:p w14:paraId="00471CFD" w14:textId="2F0595A4" w:rsidR="00876DB0" w:rsidRPr="009F02A8" w:rsidRDefault="00876DB0" w:rsidP="009F02A8">
            <w:pPr>
              <w:pStyle w:val="ListBullet2"/>
            </w:pPr>
            <w:hyperlink r:id="rId144">
              <w:r w:rsidRPr="009F02A8">
                <w:rPr>
                  <w:rStyle w:val="Hyperlink"/>
                </w:rPr>
                <w:t>The Hypocrisy of Mandatory Diversity Statements</w:t>
              </w:r>
            </w:hyperlink>
            <w:r w:rsidRPr="009F02A8">
              <w:t xml:space="preserve"> </w:t>
            </w:r>
            <w:r w:rsidRPr="009F02A8">
              <w:rPr>
                <w:kern w:val="2"/>
                <w:sz w:val="24"/>
                <w:szCs w:val="24"/>
                <w:lang w:val="en-CA" w:eastAsia="en-US"/>
                <w14:ligatures w14:val="standardContextual"/>
              </w:rPr>
              <w:fldChar w:fldCharType="begin"/>
            </w:r>
            <w:r w:rsidRPr="009F02A8">
              <w:instrText xml:space="preserve"> ADDIN ZOTERO_ITEM CSL_CITATION {"citationID":"egKuU8IS","properties":{"formattedCitation":"(2023)","plainCitation":"(2023)","noteIndex":0},"citationItems":[{"id":549,"uris":["http://zotero.org/users/14693029/items/D93SN5WK"],"itemData":{"id":549,"type":"webpage","abstract":"Demanding that everyone embrace the same values will inevitably narrow the pool of applicants who work and get hired in higher education.","container-title":"The Atlantic","language":"en","note":"section: Ideas","title":"The hypocrisy of mandatory diversity statements","URL":"https://www.theatlantic.com/ideas/archive/2023/07/hypocrisy-mandatory-diversity-statements/674611/","author":[{"family":"Friedersdorf","given":"Conor"}],"accessed":{"date-parts":[["2024",8,10]]},"issued":{"date-parts":[["2023",7,3]]}},"label":"page","suppress-author":true}],"schema":"https://github.com/citation-style-language/schema/raw/master/csl-citation.json"} </w:instrText>
            </w:r>
            <w:r w:rsidRPr="009F02A8">
              <w:rPr>
                <w:kern w:val="2"/>
                <w:sz w:val="24"/>
                <w:szCs w:val="24"/>
                <w:lang w:val="en-CA" w:eastAsia="en-US"/>
                <w14:ligatures w14:val="standardContextual"/>
              </w:rPr>
              <w:fldChar w:fldCharType="separate"/>
            </w:r>
            <w:r w:rsidRPr="009F02A8">
              <w:t>(2023)</w:t>
            </w:r>
            <w:r w:rsidRPr="009F02A8">
              <w:rPr>
                <w:kern w:val="2"/>
                <w:sz w:val="24"/>
                <w:szCs w:val="24"/>
                <w:lang w:val="en-CA" w:eastAsia="en-US"/>
                <w14:ligatures w14:val="standardContextual"/>
              </w:rPr>
              <w:fldChar w:fldCharType="end"/>
            </w:r>
          </w:p>
          <w:p w14:paraId="1884CCB7" w14:textId="77777777" w:rsidR="00876DB0" w:rsidRPr="009F02A8" w:rsidRDefault="00876DB0" w:rsidP="009F02A8">
            <w:pPr>
              <w:pStyle w:val="ListBullet"/>
            </w:pPr>
            <w:r w:rsidRPr="009F02A8">
              <w:rPr>
                <w:b/>
                <w:bCs/>
              </w:rPr>
              <w:t>Watch</w:t>
            </w:r>
            <w:r w:rsidRPr="009F02A8">
              <w:t>:</w:t>
            </w:r>
          </w:p>
          <w:p w14:paraId="39AE3C1B" w14:textId="74DF0CF8" w:rsidR="00876DB0" w:rsidRPr="009F02A8" w:rsidRDefault="00876DB0" w:rsidP="009F02A8">
            <w:pPr>
              <w:pStyle w:val="ListBullet2"/>
            </w:pPr>
            <w:hyperlink r:id="rId145">
              <w:r w:rsidRPr="009F02A8">
                <w:rPr>
                  <w:rStyle w:val="Hyperlink"/>
                </w:rPr>
                <w:t>Diversity, Equity &amp; Inclusion. Learning How to Get it Right</w:t>
              </w:r>
            </w:hyperlink>
            <w:r w:rsidRPr="009F02A8">
              <w:t xml:space="preserve"> </w:t>
            </w:r>
            <w:r w:rsidRPr="009F02A8">
              <w:rPr>
                <w:kern w:val="2"/>
                <w:sz w:val="24"/>
                <w:szCs w:val="24"/>
                <w:lang w:val="en-CA" w:eastAsia="en-US"/>
                <w14:ligatures w14:val="standardContextual"/>
              </w:rPr>
              <w:fldChar w:fldCharType="begin"/>
            </w:r>
            <w:r w:rsidR="00EE5006">
              <w:instrText xml:space="preserve"> ADDIN ZOTERO_ITEM CSL_CITATION {"citationID":"YuHaMtMj","properties":{"formattedCitation":"(2023)","plainCitation":"(2023)","noteIndex":0},"citationItems":[{"id":551,"uris":["http://zotero.org/users/14693029/items/CS4NQZPB"],"itemData":{"id":551,"type":"motion_picture","abstract":"Why the traditional ways of teaching Diversity. Equity and Inclusion does not work. Speaking at Royal Russell School Croydon Sadiq has a long and rich career in the diversity and inclusion space with senior executive roles at adidas, The Telegraph Media Group, EY Financial Services and the City of London Police. He has been identified as one of the most influential Global D&amp;I Leaders by Hive Learning and occupies a place on the CIPD’s Top 20 Power List.  He is a winner of numerous awards including the highly commended Head of Diversity Award at the European Diversity Awards and was honoured with an MBE in 2017 by the Queen and granted the freedom of the City of London in 2016. This talk was given at a TEDx event using the TED conference format but independently organized by a local community. Learn more at https://www.ted.com/tedx","event-place":"TEDx Croydon","medium":"Video","note":"author: Sadiq || A","publisher":"YouTube","publisher-place":"TEDx Croydon","source":"YouTube","title":"Diversity, equity &amp; inclusion. Learning how to get it right","URL":"https://www.youtube.com/watch?v=HR4wz1b54hw","director":[{"literal":"TEDx Talks"}],"accessed":{"date-parts":[["2024",8,10]]},"issued":{"date-parts":[["2023",3,3]]}},"label":"page","suppress-author":true}],"schema":"https://github.com/citation-style-language/schema/raw/master/csl-citation.json"} </w:instrText>
            </w:r>
            <w:r w:rsidRPr="009F02A8">
              <w:rPr>
                <w:kern w:val="2"/>
                <w:sz w:val="24"/>
                <w:szCs w:val="24"/>
                <w:lang w:val="en-CA" w:eastAsia="en-US"/>
                <w14:ligatures w14:val="standardContextual"/>
              </w:rPr>
              <w:fldChar w:fldCharType="separate"/>
            </w:r>
            <w:r w:rsidRPr="009F02A8">
              <w:t>(2023)</w:t>
            </w:r>
            <w:r w:rsidRPr="009F02A8">
              <w:rPr>
                <w:kern w:val="2"/>
                <w:sz w:val="24"/>
                <w:szCs w:val="24"/>
                <w:lang w:val="en-CA" w:eastAsia="en-US"/>
                <w14:ligatures w14:val="standardContextual"/>
              </w:rPr>
              <w:fldChar w:fldCharType="end"/>
            </w:r>
          </w:p>
          <w:p w14:paraId="6C44B76A" w14:textId="77777777" w:rsidR="00876DB0" w:rsidRPr="009F02A8" w:rsidRDefault="00E36BF8" w:rsidP="009F02A8">
            <w:pPr>
              <w:pStyle w:val="Compact"/>
            </w:pPr>
            <w:hyperlink r:id="rId146">
              <w:r w:rsidR="00876DB0" w:rsidRPr="009F02A8">
                <w:rPr>
                  <w:rStyle w:val="Hyperlink"/>
                </w:rPr>
                <w:t>https://www.youtube-nocookie.com/embed/HR4wz1b54hw</w:t>
              </w:r>
            </w:hyperlink>
          </w:p>
          <w:p w14:paraId="02F36FDF" w14:textId="48101809" w:rsidR="00876DB0" w:rsidRPr="009F02A8" w:rsidRDefault="00876DB0" w:rsidP="009F02A8">
            <w:pPr>
              <w:pStyle w:val="ListBullet2"/>
            </w:pPr>
            <w:hyperlink r:id="rId147">
              <w:r w:rsidRPr="009F02A8">
                <w:rPr>
                  <w:rStyle w:val="Hyperlink"/>
                </w:rPr>
                <w:t>Equity: The Thief of Human Potential</w:t>
              </w:r>
            </w:hyperlink>
            <w:r w:rsidRPr="009F02A8">
              <w:t xml:space="preserve"> </w:t>
            </w:r>
            <w:r w:rsidRPr="009F02A8">
              <w:rPr>
                <w:kern w:val="2"/>
                <w:sz w:val="24"/>
                <w:szCs w:val="24"/>
                <w:lang w:val="en-CA" w:eastAsia="en-US"/>
                <w14:ligatures w14:val="standardContextual"/>
              </w:rPr>
              <w:fldChar w:fldCharType="begin"/>
            </w:r>
            <w:r w:rsidR="00EE5006">
              <w:instrText xml:space="preserve"> ADDIN ZOTERO_ITEM CSL_CITATION {"citationID":"TaEXLVUN","properties":{"formattedCitation":"(2023)","plainCitation":"(2023)","noteIndex":0},"citationItems":[{"id":552,"uris":["http://zotero.org/users/14693029/items/2KAU2C8E"],"itemData":{"id":552,"type":"motion_picture","abstract":"Thomas Sowell (born June 30, 1930) is an American author, economist, and political commentator who is a senior fellow at the Hoover Institution at Stanford University. Sowell is the author of more than 45 books (including revised and new editions) on a variety of subjects including politics, economics, education and race, and he has been a syndicated columnist in more than 150 newspapers. \n\nSowell was born in segregated Gastonia, North Carolina, to a poor family, and grew up in Harlem, New York City. Due to poverty and difficulties at home, he dropped out of Stuyvesant High School and worked various odd jobs, eventually serving in the United States Marine Corps during the Korean War. Afterward he took night classes at Howard University and then attended Harvard University, where he graduated magna cum laude in 1958. He earned a master's degree in economics from Columbia University the next year and a doctorate in economics from the University of Chicago in 1968. In his academic career, he has served on the faculties of Cornell University, Amherst College, Brandeis University, the University of California, Los Angeles, and, currently, Stanford University. He has also worked at think tanks including the Urban Institute. Since 1977, he has worked at the Hoover Institution at Stanford University, where he is the Rose and Milton Friedman Senior Fellow on Public Policy.\n\nThe full speech of the audio in this video can be be seen here.    • Thomas Sowell - The Quest for Cosmic ...  \n\nPlease consider supporting After Skool on Patreon   / afterskool  \nVisit our site at https://www.afterskool.net/\nCheck out the new After Skool prints! after-skool.creator-spring.com\nOr send us an email at afterskool100@gmail.com\n\nPlease share, like, comment, subscribe and hit the notifications bell so you don't miss future videos. Thank you.","medium":"Video","note":"author: After Skool ||","publisher":"YouTube","source":"YouTube","title":"Equity: The thief of human potential - Thomas Sowell","title-short":"Equity","URL":"https://www.youtube.com/watch?v=8WYi-64MejU","accessed":{"date-parts":[["2024",8,10]]},"issued":{"date-parts":[["2023",3,1]]}},"label":"page","suppress-author":true}],"schema":"https://github.com/citation-style-language/schema/raw/master/csl-citation.json"} </w:instrText>
            </w:r>
            <w:r w:rsidRPr="009F02A8">
              <w:rPr>
                <w:kern w:val="2"/>
                <w:sz w:val="24"/>
                <w:szCs w:val="24"/>
                <w:lang w:val="en-CA" w:eastAsia="en-US"/>
                <w14:ligatures w14:val="standardContextual"/>
              </w:rPr>
              <w:fldChar w:fldCharType="separate"/>
            </w:r>
            <w:r w:rsidRPr="009F02A8">
              <w:t>(2023)</w:t>
            </w:r>
            <w:r w:rsidRPr="009F02A8">
              <w:rPr>
                <w:kern w:val="2"/>
                <w:sz w:val="24"/>
                <w:szCs w:val="24"/>
                <w:lang w:val="en-CA" w:eastAsia="en-US"/>
                <w14:ligatures w14:val="standardContextual"/>
              </w:rPr>
              <w:fldChar w:fldCharType="end"/>
            </w:r>
          </w:p>
          <w:p w14:paraId="50176353" w14:textId="77777777" w:rsidR="00876DB0" w:rsidRPr="009F02A8" w:rsidRDefault="00E36BF8" w:rsidP="009F02A8">
            <w:pPr>
              <w:pStyle w:val="Compact"/>
            </w:pPr>
            <w:hyperlink r:id="rId148">
              <w:r w:rsidR="00876DB0" w:rsidRPr="009F02A8">
                <w:rPr>
                  <w:rStyle w:val="Hyperlink"/>
                </w:rPr>
                <w:t>https://www.youtube-nocookie.com/embed/8WYi-64MejU</w:t>
              </w:r>
            </w:hyperlink>
          </w:p>
          <w:p w14:paraId="2C4A5287" w14:textId="1732C091" w:rsidR="00876DB0" w:rsidRPr="00876DB0" w:rsidRDefault="00876DB0" w:rsidP="00D51C9F">
            <w:pPr>
              <w:pStyle w:val="ListBullet2"/>
              <w:numPr>
                <w:ilvl w:val="0"/>
                <w:numId w:val="0"/>
              </w:numPr>
              <w:ind w:left="643"/>
              <w:rPr>
                <w:rFonts w:ascii="Aptos" w:eastAsia="Aptos" w:hAnsi="Aptos" w:cs="Times New Roman"/>
              </w:rPr>
            </w:pPr>
          </w:p>
        </w:tc>
      </w:tr>
    </w:tbl>
    <w:p w14:paraId="316E5D04" w14:textId="2C76EBA2"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8 Activity: DEI and Practising Christian Hospitalit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51D68229" w14:textId="77777777" w:rsidTr="0004149B">
        <w:trPr>
          <w:cantSplit/>
        </w:trPr>
        <w:tc>
          <w:tcPr>
            <w:tcW w:w="0" w:type="auto"/>
            <w:tcMar>
              <w:left w:w="144" w:type="dxa"/>
            </w:tcMar>
          </w:tcPr>
          <w:p w14:paraId="71F33C70" w14:textId="77777777" w:rsidR="00876DB0" w:rsidRPr="00876DB0" w:rsidRDefault="00876DB0" w:rsidP="00876DB0">
            <w:pPr>
              <w:spacing w:before="16" w:after="64"/>
              <w:rPr>
                <w:rFonts w:ascii="Aptos" w:eastAsia="Aptos" w:hAnsi="Aptos" w:cs="Times New Roman"/>
              </w:rPr>
            </w:pPr>
          </w:p>
          <w:p w14:paraId="1B629AA9" w14:textId="2767F97A" w:rsidR="00876DB0" w:rsidRPr="00876DB0" w:rsidRDefault="00876DB0" w:rsidP="00876DB0">
            <w:pPr>
              <w:spacing w:before="16"/>
              <w:rPr>
                <w:rFonts w:ascii="Aptos" w:eastAsia="Aptos" w:hAnsi="Aptos" w:cs="Times New Roman"/>
              </w:rPr>
            </w:pPr>
            <w:r w:rsidRPr="00876DB0">
              <w:rPr>
                <w:rFonts w:ascii="Aptos" w:eastAsia="Aptos" w:hAnsi="Aptos" w:cs="Times New Roman"/>
              </w:rPr>
              <w:t xml:space="preserve">As a final reflection on this topic, we invite you to read TWU’s core values page on </w:t>
            </w:r>
            <w:hyperlink r:id="rId149">
              <w:r w:rsidRPr="00876DB0">
                <w:rPr>
                  <w:rFonts w:ascii="Aptos" w:eastAsia="Aptos" w:hAnsi="Aptos" w:cs="Times New Roman"/>
                  <w:i/>
                  <w:color w:val="156082"/>
                </w:rPr>
                <w:t>Practising Christian Hospitality</w:t>
              </w:r>
            </w:hyperlink>
            <w:r w:rsidRPr="00876DB0">
              <w:rPr>
                <w:rFonts w:ascii="Aptos" w:eastAsia="Aptos" w:hAnsi="Aptos" w:cs="Times New Roman"/>
              </w:rPr>
              <w:t>.</w:t>
            </w:r>
          </w:p>
          <w:p w14:paraId="30D4168B" w14:textId="3F69D95D" w:rsidR="00876DB0" w:rsidRPr="00876DB0" w:rsidRDefault="00876DB0" w:rsidP="00876DB0">
            <w:pPr>
              <w:rPr>
                <w:rFonts w:ascii="Aptos" w:eastAsia="Aptos" w:hAnsi="Aptos" w:cs="Times New Roman"/>
              </w:rPr>
            </w:pPr>
            <w:r w:rsidRPr="00876DB0">
              <w:rPr>
                <w:rFonts w:ascii="Aptos" w:eastAsia="Aptos" w:hAnsi="Aptos" w:cs="Times New Roman"/>
              </w:rPr>
              <w:t>TWU explains the core value of practising Christian hospitality:</w:t>
            </w:r>
          </w:p>
          <w:p w14:paraId="5371A178" w14:textId="459E5F6F"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xml:space="preserve">Christian hospitality welcomes, genuinely includes and consistently cares for </w:t>
            </w:r>
            <w:r w:rsidRPr="00D51C9F">
              <w:rPr>
                <w:rFonts w:ascii="Aptos" w:eastAsia="Aptos" w:hAnsi="Aptos" w:cs="Times New Roman"/>
                <w:i/>
                <w:iCs/>
              </w:rPr>
              <w:t>all</w:t>
            </w:r>
            <w:r w:rsidRPr="00876DB0">
              <w:rPr>
                <w:rFonts w:ascii="Aptos" w:eastAsia="Aptos" w:hAnsi="Aptos" w:cs="Times New Roman"/>
              </w:rPr>
              <w:t xml:space="preserve"> individuals. Christ taught and modeled hospitality to all, including those on the margins, as an essential element of Christian faith and practice. Hospitality is vital to our life in the Trinity Western University community and to our life in, and witness to, other communities. </w:t>
            </w:r>
          </w:p>
          <w:p w14:paraId="494C63AB" w14:textId="77777777"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Practising Christian hospitality undergirds and promotes equity, diversity and inclusion.</w:t>
            </w:r>
          </w:p>
          <w:p w14:paraId="12986041" w14:textId="77777777" w:rsidR="00876DB0" w:rsidRDefault="00876DB0" w:rsidP="00387CE0">
            <w:pPr>
              <w:pStyle w:val="ListBullet3"/>
              <w:numPr>
                <w:ilvl w:val="0"/>
                <w:numId w:val="0"/>
              </w:numPr>
              <w:ind w:left="926"/>
            </w:pPr>
            <w:r w:rsidRPr="00876DB0">
              <w:rPr>
                <w:b/>
                <w:bCs/>
              </w:rPr>
              <w:t>Equity</w:t>
            </w:r>
            <w:r w:rsidRPr="00876DB0">
              <w:t xml:space="preserve"> is founded in our being created in the image of God; every human being has inherent dignity and worth (Gen 1:26-28; 5:1-2; Col 1:15).</w:t>
            </w:r>
          </w:p>
          <w:p w14:paraId="54F95AB1" w14:textId="77777777" w:rsidR="006E3CCC" w:rsidRPr="00876DB0" w:rsidRDefault="006E3CCC" w:rsidP="00D51C9F">
            <w:pPr>
              <w:pStyle w:val="ListBullet3"/>
              <w:numPr>
                <w:ilvl w:val="0"/>
                <w:numId w:val="0"/>
              </w:numPr>
              <w:ind w:left="926"/>
            </w:pPr>
          </w:p>
          <w:p w14:paraId="7AB15BE0" w14:textId="77777777" w:rsidR="00876DB0" w:rsidRDefault="00876DB0" w:rsidP="00387CE0">
            <w:pPr>
              <w:pStyle w:val="ListBullet3"/>
              <w:numPr>
                <w:ilvl w:val="0"/>
                <w:numId w:val="0"/>
              </w:numPr>
              <w:ind w:left="926"/>
            </w:pPr>
            <w:r w:rsidRPr="00876DB0">
              <w:rPr>
                <w:b/>
                <w:bCs/>
              </w:rPr>
              <w:t>Diversity</w:t>
            </w:r>
            <w:r w:rsidRPr="00876DB0">
              <w:t xml:space="preserve"> is inherent in God’s creation; it is good (Gen 1:11-12, 21-25).</w:t>
            </w:r>
          </w:p>
          <w:p w14:paraId="3535EC02" w14:textId="77777777" w:rsidR="006E3CCC" w:rsidRPr="00876DB0" w:rsidRDefault="006E3CCC" w:rsidP="00D51C9F">
            <w:pPr>
              <w:pStyle w:val="ListBullet3"/>
              <w:numPr>
                <w:ilvl w:val="0"/>
                <w:numId w:val="0"/>
              </w:numPr>
              <w:ind w:left="926"/>
            </w:pPr>
          </w:p>
          <w:p w14:paraId="011E9E69" w14:textId="1097A30C" w:rsidR="00876DB0" w:rsidRPr="00876DB0" w:rsidRDefault="00876DB0" w:rsidP="00D51C9F">
            <w:pPr>
              <w:pStyle w:val="ListBullet3"/>
              <w:numPr>
                <w:ilvl w:val="0"/>
                <w:numId w:val="0"/>
              </w:numPr>
              <w:ind w:left="926"/>
            </w:pPr>
            <w:r w:rsidRPr="00876DB0">
              <w:rPr>
                <w:b/>
                <w:bCs/>
              </w:rPr>
              <w:t>Inclusion</w:t>
            </w:r>
            <w:r w:rsidRPr="00876DB0">
              <w:t xml:space="preserve"> is essential to the body of Christ; we are diverse and interdependent (1 Cor 12:12-31; Isa 56:3-8). </w:t>
            </w:r>
            <w:r w:rsidRPr="00876DB0">
              <w:fldChar w:fldCharType="begin"/>
            </w:r>
            <w:r w:rsidR="0026318F">
              <w:instrText xml:space="preserve"> ADDIN ZOTERO_ITEM CSL_CITATION {"citationID":"pSJdfojb","properties":{"formattedCitation":"(Trinity Western University, n.d.-e)","plainCitation":"(Trinity Western University, n.d.-e)","noteIndex":0},"citationItems":[{"id":555,"uris":["http://zotero.org/users/14693029/items/8GMMBSHQ"],"itemData":{"id":555,"type":"webpage","abstract":"Trinity Western University is committed to seven core values that link who we are as a community of God’s people to our mission of developing godly Christian leaders. Each core value provides an important defining element of how we engage our task. Following the witness of the Reformation, we joyfully maintain that Scripture is the norming norm.","language":"en","title":"Practising Christian hospitality","URL":"https://www.twu.ca/about-us/commitments/core-values/practising-christian-hospitality","author":[{"family":"Trinity Western University","given":""}]},"label":"page"}],"schema":"https://github.com/citation-style-language/schema/raw/master/csl-citation.json"} </w:instrText>
            </w:r>
            <w:r w:rsidRPr="00876DB0">
              <w:fldChar w:fldCharType="separate"/>
            </w:r>
            <w:r w:rsidR="0026318F" w:rsidRPr="0026318F">
              <w:rPr>
                <w:rFonts w:ascii="Aptos" w:hAnsi="Aptos"/>
              </w:rPr>
              <w:t>(Trinity Western University, n.d.-e)</w:t>
            </w:r>
            <w:r w:rsidRPr="00876DB0">
              <w:fldChar w:fldCharType="end"/>
            </w:r>
          </w:p>
          <w:p w14:paraId="0EAFC357" w14:textId="77777777" w:rsidR="00876DB0" w:rsidRPr="00876DB0" w:rsidRDefault="00876DB0" w:rsidP="00876DB0">
            <w:pPr>
              <w:rPr>
                <w:rFonts w:ascii="Aptos" w:eastAsia="Aptos" w:hAnsi="Aptos" w:cs="Times New Roman"/>
              </w:rPr>
            </w:pPr>
            <w:r w:rsidRPr="00876DB0">
              <w:rPr>
                <w:rFonts w:ascii="Aptos" w:eastAsia="Aptos" w:hAnsi="Aptos" w:cs="Times New Roman"/>
              </w:rPr>
              <w:t xml:space="preserve">As you read </w:t>
            </w:r>
            <w:hyperlink r:id="rId150">
              <w:r w:rsidRPr="00876DB0">
                <w:rPr>
                  <w:rFonts w:ascii="Aptos" w:eastAsia="Aptos" w:hAnsi="Aptos" w:cs="Times New Roman"/>
                  <w:i/>
                  <w:color w:val="156082"/>
                </w:rPr>
                <w:t>Practising Christian Hospitality</w:t>
              </w:r>
            </w:hyperlink>
            <w:r w:rsidRPr="00876DB0">
              <w:rPr>
                <w:rFonts w:ascii="Aptos" w:eastAsia="Aptos" w:hAnsi="Aptos" w:cs="Times New Roman"/>
              </w:rPr>
              <w:t>, consider the following questions, and how they relate to your identity and actions online:</w:t>
            </w:r>
          </w:p>
          <w:p w14:paraId="07E5A5FE" w14:textId="67BFF4F9"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do we advocate for the dignity of all human beings and avoid any form of derogation or condescension?</w:t>
            </w:r>
          </w:p>
          <w:p w14:paraId="101DC7E6" w14:textId="4A25D185"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do we value the differences and diversity in God’s creation?</w:t>
            </w:r>
          </w:p>
          <w:p w14:paraId="618A6A61"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do we live peaceably and productively in society in the midst of enduring differences, even on very significant matters?</w:t>
            </w:r>
          </w:p>
          <w:p w14:paraId="161FE6B1"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Does being inclusive demand agreement or consensus?</w:t>
            </w:r>
          </w:p>
          <w:p w14:paraId="60E1CF31"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can we practice Christian hospitality?</w:t>
            </w:r>
          </w:p>
        </w:tc>
      </w:tr>
    </w:tbl>
    <w:p w14:paraId="2D4C464C" w14:textId="788B1BCD"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We’ve explored a number of societal issues associated with the internet. In the activity below, you will choose a topic of interest relating to societal issues or problematic behaviours on the internet for further investigation. You can select one of the topics introduced in this unit or an alternate issue you find more interesting.</w:t>
      </w:r>
    </w:p>
    <w:p w14:paraId="62319E8F" w14:textId="77777777"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Here are few additional topics to consider:</w:t>
      </w:r>
    </w:p>
    <w:p w14:paraId="249CC2B2" w14:textId="72B0FE7D"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hyperlink r:id="rId151">
        <w:r w:rsidRPr="00876DB0">
          <w:rPr>
            <w:rFonts w:ascii="Aptos" w:eastAsia="Aptos" w:hAnsi="Aptos" w:cs="Times New Roman"/>
            <w:i/>
            <w:color w:val="156082"/>
            <w:kern w:val="0"/>
            <w:lang w:val="en-US"/>
            <w14:ligatures w14:val="none"/>
          </w:rPr>
          <w:t>10 Forms of Online Harassment</w:t>
        </w:r>
      </w:hyperlink>
      <w:r w:rsidRPr="00876DB0">
        <w:rPr>
          <w:rFonts w:ascii="Aptos" w:eastAsia="Aptos" w:hAnsi="Aptos" w:cs="Times New Roman"/>
          <w:kern w:val="0"/>
          <w:lang w:val="en-US"/>
          <w14:ligatures w14:val="none"/>
        </w:rPr>
        <w:t xml:space="preserve"> </w:t>
      </w:r>
      <w:r w:rsidRPr="00876DB0">
        <w:rPr>
          <w:rFonts w:ascii="Aptos" w:eastAsia="Aptos" w:hAnsi="Aptos" w:cs="Times New Roman"/>
          <w:kern w:val="0"/>
          <w:lang w:val="en-US"/>
          <w14:ligatures w14:val="none"/>
        </w:rPr>
        <w:fldChar w:fldCharType="begin"/>
      </w:r>
      <w:r w:rsidR="00EE5006">
        <w:rPr>
          <w:rFonts w:ascii="Aptos" w:eastAsia="Aptos" w:hAnsi="Aptos" w:cs="Times New Roman"/>
          <w:kern w:val="0"/>
          <w:lang w:val="en-US"/>
          <w14:ligatures w14:val="none"/>
        </w:rPr>
        <w:instrText xml:space="preserve"> ADDIN ZOTERO_ITEM CSL_CITATION {"citationID":"bDzzQBgK","properties":{"formattedCitation":"(2015)","plainCitation":"(2015)","noteIndex":0},"citationItems":[{"id":557,"uris":["http://zotero.org/users/14693029/items/LYYAM3LD"],"itemData":{"id":557,"type":"webpage","abstract":"Online harassment seems to know no bounds, with new opportunities for meanness evolving all the time. Ever heard of dogpiling or doxing?","container-title":"HowStuffWorks","language":"en-us","title":"10 forms of online harassment","URL":"https://computer.howstuffworks.com/10-forms-online-harassment.htm","author":[{"family":"Hoyt","given":"Alia"}],"accessed":{"date-parts":[["2024",8,10]]},"issued":{"date-parts":[["2015",5,18]]}},"label":"page","suppress-author":true}],"schema":"https://github.com/citation-style-language/schema/raw/master/csl-citation.json"} </w:instrText>
      </w:r>
      <w:r w:rsidRPr="00876DB0">
        <w:rPr>
          <w:rFonts w:ascii="Aptos" w:eastAsia="Aptos" w:hAnsi="Aptos" w:cs="Times New Roman"/>
          <w:kern w:val="0"/>
          <w:lang w:val="en-US"/>
          <w14:ligatures w14:val="none"/>
        </w:rPr>
        <w:fldChar w:fldCharType="separate"/>
      </w:r>
      <w:r w:rsidRPr="00876DB0">
        <w:rPr>
          <w:rFonts w:ascii="Aptos" w:eastAsia="Aptos" w:hAnsi="Aptos" w:cs="Arial"/>
          <w:kern w:val="0"/>
          <w:szCs w:val="22"/>
          <w14:ligatures w14:val="none"/>
        </w:rPr>
        <w:t>(2015)</w:t>
      </w:r>
      <w:r w:rsidRPr="00876DB0">
        <w:rPr>
          <w:rFonts w:ascii="Aptos" w:eastAsia="Aptos" w:hAnsi="Aptos" w:cs="Times New Roman"/>
          <w:kern w:val="0"/>
          <w:lang w:val="en-US"/>
          <w14:ligatures w14:val="none"/>
        </w:rPr>
        <w:fldChar w:fldCharType="end"/>
      </w:r>
    </w:p>
    <w:p w14:paraId="2CE5EBF9" w14:textId="0B1FF40E" w:rsidR="00876DB0" w:rsidRPr="00876DB0" w:rsidRDefault="00450EEF" w:rsidP="00876DB0">
      <w:pPr>
        <w:numPr>
          <w:ilvl w:val="0"/>
          <w:numId w:val="2"/>
        </w:numPr>
        <w:spacing w:before="36" w:after="36" w:line="240" w:lineRule="auto"/>
        <w:rPr>
          <w:rFonts w:ascii="Aptos" w:eastAsia="Aptos" w:hAnsi="Aptos" w:cs="Times New Roman"/>
          <w:kern w:val="0"/>
          <w:lang w:val="en-US"/>
          <w14:ligatures w14:val="none"/>
        </w:rPr>
      </w:pPr>
      <w:hyperlink r:id="rId152">
        <w:r w:rsidR="00876DB0" w:rsidRPr="00876DB0">
          <w:rPr>
            <w:rFonts w:ascii="Aptos" w:eastAsia="Aptos" w:hAnsi="Aptos" w:cs="Times New Roman"/>
            <w:i/>
            <w:color w:val="156082"/>
            <w:kern w:val="0"/>
            <w:lang w:val="en-US"/>
            <w14:ligatures w14:val="none"/>
          </w:rPr>
          <w:t>Cyberchondria</w:t>
        </w:r>
      </w:hyperlink>
      <w:r w:rsidR="00876DB0" w:rsidRPr="00876DB0">
        <w:rPr>
          <w:rFonts w:ascii="Aptos" w:eastAsia="Aptos" w:hAnsi="Aptos" w:cs="Times New Roman"/>
          <w:kern w:val="0"/>
          <w:lang w:val="en-US"/>
          <w14:ligatures w14:val="none"/>
        </w:rPr>
        <w:t xml:space="preserve"> </w:t>
      </w:r>
      <w:r w:rsidR="00876DB0" w:rsidRPr="00876DB0">
        <w:rPr>
          <w:rFonts w:ascii="Aptos" w:eastAsia="Aptos" w:hAnsi="Aptos" w:cs="Times New Roman"/>
          <w:kern w:val="0"/>
          <w:lang w:val="en-US"/>
          <w14:ligatures w14:val="none"/>
        </w:rPr>
        <w:fldChar w:fldCharType="begin"/>
      </w:r>
      <w:r w:rsidR="00876DB0" w:rsidRPr="00876DB0">
        <w:rPr>
          <w:rFonts w:ascii="Aptos" w:eastAsia="Aptos" w:hAnsi="Aptos" w:cs="Times New Roman"/>
          <w:kern w:val="0"/>
          <w:lang w:val="en-US"/>
          <w14:ligatures w14:val="none"/>
        </w:rPr>
        <w:instrText xml:space="preserve"> ADDIN ZOTERO_ITEM CSL_CITATION {"citationID":"1yBz5pOl","properties":{"formattedCitation":"(2017)","plainCitation":"(2017)","noteIndex":0},"citationItems":[{"id":559,"uris":["http://zotero.org/users/14693029/items/NAFKNPQ4"],"itemData":{"id":559,"type":"article-journal","container-title":"Psychotherapy and Psychosomatics","DOI":"10.1159/000465525","ISSN":"0033-3190","issue":"3","journalAbbreviation":"Psychotherapy and Psychosomatics","page":"129-133","source":"Silverchair","title":"Cyberchondria: Challenges of problematic online searches for health-related information","title-short":"Cyberchondria","volume":"86","author":[{"family":"Starcevic","given":"Vladan"}],"issued":{"date-parts":[["2017",5,11]]}},"label":"page","suppress-author":true}],"schema":"https://github.com/citation-style-language/schema/raw/master/csl-citation.json"} </w:instrText>
      </w:r>
      <w:r w:rsidR="00876DB0" w:rsidRPr="00876DB0">
        <w:rPr>
          <w:rFonts w:ascii="Aptos" w:eastAsia="Aptos" w:hAnsi="Aptos" w:cs="Times New Roman"/>
          <w:kern w:val="0"/>
          <w:lang w:val="en-US"/>
          <w14:ligatures w14:val="none"/>
        </w:rPr>
        <w:fldChar w:fldCharType="separate"/>
      </w:r>
      <w:r w:rsidR="00876DB0" w:rsidRPr="00876DB0">
        <w:rPr>
          <w:rFonts w:ascii="Aptos" w:eastAsia="Aptos" w:hAnsi="Aptos" w:cs="Arial"/>
          <w:kern w:val="0"/>
          <w:szCs w:val="22"/>
          <w14:ligatures w14:val="none"/>
        </w:rPr>
        <w:t>(2017)</w:t>
      </w:r>
      <w:r w:rsidR="00876DB0" w:rsidRPr="00876DB0">
        <w:rPr>
          <w:rFonts w:ascii="Aptos" w:eastAsia="Aptos" w:hAnsi="Aptos" w:cs="Times New Roman"/>
          <w:kern w:val="0"/>
          <w:lang w:val="en-US"/>
          <w14:ligatures w14:val="none"/>
        </w:rPr>
        <w:fldChar w:fldCharType="end"/>
      </w:r>
    </w:p>
    <w:p w14:paraId="0B9A89F9" w14:textId="641088A1" w:rsidR="00876DB0" w:rsidRPr="00876DB0" w:rsidRDefault="00E36BF8" w:rsidP="00876DB0">
      <w:pPr>
        <w:numPr>
          <w:ilvl w:val="0"/>
          <w:numId w:val="2"/>
        </w:numPr>
        <w:spacing w:before="36" w:after="36" w:line="240" w:lineRule="auto"/>
        <w:rPr>
          <w:rFonts w:ascii="Aptos" w:eastAsia="Aptos" w:hAnsi="Aptos" w:cs="Times New Roman"/>
          <w:kern w:val="0"/>
          <w:lang w:val="en-US"/>
          <w14:ligatures w14:val="none"/>
        </w:rPr>
      </w:pPr>
      <w:hyperlink r:id="rId153">
        <w:r w:rsidR="00876DB0" w:rsidRPr="00876DB0">
          <w:rPr>
            <w:rFonts w:ascii="Aptos" w:eastAsia="Aptos" w:hAnsi="Aptos" w:cs="Times New Roman"/>
            <w:i/>
            <w:color w:val="156082"/>
            <w:kern w:val="0"/>
            <w:lang w:val="en-US"/>
            <w14:ligatures w14:val="none"/>
          </w:rPr>
          <w:t>The</w:t>
        </w:r>
        <w:r w:rsidR="00A10698">
          <w:rPr>
            <w:rFonts w:ascii="Aptos" w:eastAsia="Aptos" w:hAnsi="Aptos" w:cs="Times New Roman"/>
            <w:i/>
            <w:color w:val="156082"/>
            <w:kern w:val="0"/>
            <w:lang w:val="en-US"/>
            <w14:ligatures w14:val="none"/>
          </w:rPr>
          <w:t xml:space="preserve"> W</w:t>
        </w:r>
        <w:r w:rsidR="00876DB0" w:rsidRPr="00876DB0">
          <w:rPr>
            <w:rFonts w:ascii="Aptos" w:eastAsia="Aptos" w:hAnsi="Aptos" w:cs="Times New Roman"/>
            <w:i/>
            <w:color w:val="156082"/>
            <w:kern w:val="0"/>
            <w:lang w:val="en-US"/>
            <w14:ligatures w14:val="none"/>
          </w:rPr>
          <w:t xml:space="preserve">oman </w:t>
        </w:r>
        <w:r w:rsidR="00A10698">
          <w:rPr>
            <w:rFonts w:ascii="Aptos" w:eastAsia="Aptos" w:hAnsi="Aptos" w:cs="Times New Roman"/>
            <w:i/>
            <w:color w:val="156082"/>
            <w:kern w:val="0"/>
            <w:lang w:val="en-US"/>
            <w14:ligatures w14:val="none"/>
          </w:rPr>
          <w:t>W</w:t>
        </w:r>
        <w:r w:rsidR="00876DB0" w:rsidRPr="00876DB0">
          <w:rPr>
            <w:rFonts w:ascii="Aptos" w:eastAsia="Aptos" w:hAnsi="Aptos" w:cs="Times New Roman"/>
            <w:i/>
            <w:color w:val="156082"/>
            <w:kern w:val="0"/>
            <w:lang w:val="en-US"/>
            <w14:ligatures w14:val="none"/>
          </w:rPr>
          <w:t xml:space="preserve">hose </w:t>
        </w:r>
        <w:r w:rsidR="00A10698">
          <w:rPr>
            <w:rFonts w:ascii="Aptos" w:eastAsia="Aptos" w:hAnsi="Aptos" w:cs="Times New Roman"/>
            <w:i/>
            <w:color w:val="156082"/>
            <w:kern w:val="0"/>
            <w:lang w:val="en-US"/>
            <w14:ligatures w14:val="none"/>
          </w:rPr>
          <w:t>P</w:t>
        </w:r>
        <w:r w:rsidR="00876DB0" w:rsidRPr="00876DB0">
          <w:rPr>
            <w:rFonts w:ascii="Aptos" w:eastAsia="Aptos" w:hAnsi="Aptos" w:cs="Times New Roman"/>
            <w:i/>
            <w:color w:val="156082"/>
            <w:kern w:val="0"/>
            <w:lang w:val="en-US"/>
            <w14:ligatures w14:val="none"/>
          </w:rPr>
          <w:t>hone ‘</w:t>
        </w:r>
        <w:r w:rsidR="00A10698">
          <w:rPr>
            <w:rFonts w:ascii="Aptos" w:eastAsia="Aptos" w:hAnsi="Aptos" w:cs="Times New Roman"/>
            <w:i/>
            <w:color w:val="156082"/>
            <w:kern w:val="0"/>
            <w:lang w:val="en-US"/>
            <w14:ligatures w14:val="none"/>
          </w:rPr>
          <w:t>M</w:t>
        </w:r>
        <w:r w:rsidR="00876DB0" w:rsidRPr="00876DB0">
          <w:rPr>
            <w:rFonts w:ascii="Aptos" w:eastAsia="Aptos" w:hAnsi="Aptos" w:cs="Times New Roman"/>
            <w:i/>
            <w:color w:val="156082"/>
            <w:kern w:val="0"/>
            <w:lang w:val="en-US"/>
            <w14:ligatures w14:val="none"/>
          </w:rPr>
          <w:t>isdiagnosed HIV’</w:t>
        </w:r>
      </w:hyperlink>
      <w:r w:rsidR="00876DB0" w:rsidRPr="00876DB0">
        <w:rPr>
          <w:rFonts w:ascii="Aptos" w:eastAsia="Aptos" w:hAnsi="Aptos" w:cs="Times New Roman"/>
          <w:kern w:val="0"/>
          <w:lang w:val="en-US"/>
          <w14:ligatures w14:val="none"/>
        </w:rPr>
        <w:t xml:space="preserve"> </w:t>
      </w:r>
      <w:r w:rsidR="00876DB0" w:rsidRPr="00876DB0">
        <w:rPr>
          <w:rFonts w:ascii="Aptos" w:eastAsia="Aptos" w:hAnsi="Aptos" w:cs="Times New Roman"/>
          <w:kern w:val="0"/>
          <w:lang w:val="en-US"/>
          <w14:ligatures w14:val="none"/>
        </w:rPr>
        <w:fldChar w:fldCharType="begin"/>
      </w:r>
      <w:r w:rsidR="00EE5006">
        <w:rPr>
          <w:rFonts w:ascii="Aptos" w:eastAsia="Aptos" w:hAnsi="Aptos" w:cs="Times New Roman"/>
          <w:kern w:val="0"/>
          <w:lang w:val="en-US"/>
          <w14:ligatures w14:val="none"/>
        </w:rPr>
        <w:instrText xml:space="preserve"> ADDIN ZOTERO_ITEM CSL_CITATION {"citationID":"RAml36fg","properties":{"formattedCitation":"(2017)","plainCitation":"(2017)","noteIndex":0},"citationItems":[{"id":561,"uris":["http://zotero.org/users/14693029/items/I68PBMSL"],"itemData":{"id":561,"type":"article-newspaper","abstract":"Are smartphones empowering poor Kenyans or simply causing more problems than they solve?","container-title":"BBC News","language":"en-GB","section":"Technology","source":"www.bbc.com","title":"The woman whose phone 'misdiagnosed HIV'","URL":"https://www.bbc.com/news/technology-39371100","author":[{"family":"Wakefield","given":"Jane"}],"accessed":{"date-parts":[["2024",8,10]]},"issued":{"date-parts":[["2017",4,16]]}},"label":"page","suppress-author":true}],"schema":"https://github.com/citation-style-language/schema/raw/master/csl-citation.json"} </w:instrText>
      </w:r>
      <w:r w:rsidR="00876DB0" w:rsidRPr="00876DB0">
        <w:rPr>
          <w:rFonts w:ascii="Aptos" w:eastAsia="Aptos" w:hAnsi="Aptos" w:cs="Times New Roman"/>
          <w:kern w:val="0"/>
          <w:lang w:val="en-US"/>
          <w14:ligatures w14:val="none"/>
        </w:rPr>
        <w:fldChar w:fldCharType="separate"/>
      </w:r>
      <w:r w:rsidR="00876DB0" w:rsidRPr="00876DB0">
        <w:rPr>
          <w:rFonts w:ascii="Aptos" w:eastAsia="Aptos" w:hAnsi="Aptos" w:cs="Arial"/>
          <w:kern w:val="0"/>
          <w:szCs w:val="22"/>
          <w14:ligatures w14:val="none"/>
        </w:rPr>
        <w:t>(2017)</w:t>
      </w:r>
      <w:r w:rsidR="00876DB0" w:rsidRPr="00876DB0">
        <w:rPr>
          <w:rFonts w:ascii="Aptos" w:eastAsia="Aptos" w:hAnsi="Aptos" w:cs="Times New Roman"/>
          <w:kern w:val="0"/>
          <w:lang w:val="en-US"/>
          <w14:ligatures w14:val="none"/>
        </w:rPr>
        <w:fldChar w:fldCharType="end"/>
      </w:r>
      <w:r w:rsidR="00876DB0" w:rsidRPr="00876DB0">
        <w:rPr>
          <w:rFonts w:ascii="Aptos" w:eastAsia="Aptos" w:hAnsi="Aptos" w:cs="Times New Roman"/>
          <w:kern w:val="0"/>
          <w:lang w:val="en-US"/>
          <w14:ligatures w14:val="none"/>
        </w:rPr>
        <w:t xml:space="preserve"> (complexities of mobile ownership in the developing world)</w:t>
      </w:r>
    </w:p>
    <w:p w14:paraId="42ABD91E" w14:textId="3E60A3C3"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 xml:space="preserve"> </w:t>
      </w:r>
      <w:hyperlink r:id="rId154">
        <w:r w:rsidRPr="00876DB0">
          <w:rPr>
            <w:rFonts w:ascii="Aptos" w:eastAsia="Aptos" w:hAnsi="Aptos" w:cs="Times New Roman"/>
            <w:i/>
            <w:color w:val="156082"/>
            <w:kern w:val="0"/>
            <w:lang w:val="en-US"/>
            <w14:ligatures w14:val="none"/>
          </w:rPr>
          <w:t>Face-off Between MPs and Social Media Giants Over Online Hate Speech</w:t>
        </w:r>
      </w:hyperlink>
      <w:r w:rsidRPr="00876DB0">
        <w:rPr>
          <w:rFonts w:ascii="Aptos" w:eastAsia="Aptos" w:hAnsi="Aptos" w:cs="Times New Roman"/>
          <w:iCs/>
          <w:color w:val="156082"/>
          <w:kern w:val="0"/>
          <w:lang w:val="en-US"/>
          <w14:ligatures w14:val="none"/>
        </w:rPr>
        <w:t xml:space="preserve"> </w:t>
      </w:r>
      <w:r w:rsidRPr="00876DB0">
        <w:rPr>
          <w:rFonts w:ascii="Aptos" w:eastAsia="Aptos" w:hAnsi="Aptos" w:cs="Times New Roman"/>
          <w:iCs/>
          <w:color w:val="156082"/>
          <w:kern w:val="0"/>
          <w:lang w:val="en-US"/>
          <w14:ligatures w14:val="none"/>
        </w:rPr>
        <w:fldChar w:fldCharType="begin"/>
      </w:r>
      <w:r w:rsidR="00AC5568">
        <w:rPr>
          <w:rFonts w:ascii="Aptos" w:eastAsia="Aptos" w:hAnsi="Aptos" w:cs="Times New Roman"/>
          <w:iCs/>
          <w:color w:val="156082"/>
          <w:kern w:val="0"/>
          <w:lang w:val="en-US"/>
          <w14:ligatures w14:val="none"/>
        </w:rPr>
        <w:instrText xml:space="preserve"> ADDIN ZOTERO_ITEM CSL_CITATION {"citationID":"ZqpsdJlB","properties":{"formattedCitation":"(2017)","plainCitation":"(2017)","noteIndex":0},"citationItems":[{"id":563,"uris":["http://zotero.org/users/14693029/items/HCG3PJA7"],"itemData":{"id":563,"type":"article-newspaper","abstract":"Committee tells Twitter, Facebook and others they should get tough on online abuse, with one MP accusing them of ‘commercial prostitution’","container-title":"The Guardian","ISSN":"0261-3077","language":"en-GB","section":"Media","source":"The Guardian","title":"Face-off between MPs and social media giants over online hate speech","URL":"https://www.theguardian.com/media/2017/mar/14/face-off-mps-and-social-media-giants-online-hate-speech-facebook-twitter","author":[{"family":"Travis","given":"Alan"}],"issued":{"date-parts":[["2017",3,14]]}},"label":"page","suppress-author":true}],"schema":"https://github.com/citation-style-language/schema/raw/master/csl-citation.json"} </w:instrText>
      </w:r>
      <w:r w:rsidRPr="00876DB0">
        <w:rPr>
          <w:rFonts w:ascii="Aptos" w:eastAsia="Aptos" w:hAnsi="Aptos" w:cs="Times New Roman"/>
          <w:iCs/>
          <w:color w:val="156082"/>
          <w:kern w:val="0"/>
          <w:lang w:val="en-US"/>
          <w14:ligatures w14:val="none"/>
        </w:rPr>
        <w:fldChar w:fldCharType="separate"/>
      </w:r>
      <w:r w:rsidRPr="00876DB0">
        <w:rPr>
          <w:rFonts w:ascii="Aptos" w:eastAsia="Aptos" w:hAnsi="Aptos" w:cs="Arial"/>
          <w:kern w:val="0"/>
          <w:szCs w:val="22"/>
          <w14:ligatures w14:val="none"/>
        </w:rPr>
        <w:t>(2017)</w:t>
      </w:r>
      <w:r w:rsidRPr="00876DB0">
        <w:rPr>
          <w:rFonts w:ascii="Aptos" w:eastAsia="Aptos" w:hAnsi="Aptos" w:cs="Times New Roman"/>
          <w:iCs/>
          <w:color w:val="156082"/>
          <w:kern w:val="0"/>
          <w:lang w:val="en-US"/>
          <w14:ligatures w14:val="none"/>
        </w:rPr>
        <w:fldChar w:fldCharType="end"/>
      </w:r>
      <w:r w:rsidR="00344582">
        <w:rPr>
          <w:rFonts w:ascii="Aptos" w:eastAsia="Aptos" w:hAnsi="Aptos" w:cs="Times New Roman"/>
          <w:kern w:val="0"/>
          <w:lang w:val="en-US"/>
          <w14:ligatures w14:val="none"/>
        </w:rPr>
        <w:t xml:space="preserve"> </w:t>
      </w:r>
      <w:r w:rsidRPr="00876DB0">
        <w:rPr>
          <w:rFonts w:ascii="Aptos" w:eastAsia="Aptos" w:hAnsi="Aptos" w:cs="Times New Roman"/>
          <w:kern w:val="0"/>
          <w:lang w:val="en-US"/>
          <w14:ligatures w14:val="none"/>
        </w:rPr>
        <w:t>(hate speech online)</w:t>
      </w:r>
    </w:p>
    <w:p w14:paraId="55B52E90" w14:textId="23EE50F1"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hyperlink r:id="rId155">
        <w:r w:rsidRPr="00876DB0">
          <w:rPr>
            <w:rFonts w:ascii="Aptos" w:eastAsia="Aptos" w:hAnsi="Aptos" w:cs="Times New Roman"/>
            <w:i/>
            <w:color w:val="156082"/>
            <w:kern w:val="0"/>
            <w:lang w:val="en-US"/>
            <w14:ligatures w14:val="none"/>
          </w:rPr>
          <w:t>Keystroke Logging</w:t>
        </w:r>
      </w:hyperlink>
      <w:r w:rsidRPr="00876DB0">
        <w:rPr>
          <w:rFonts w:ascii="Aptos" w:eastAsia="Aptos" w:hAnsi="Aptos" w:cs="Times New Roman"/>
          <w:kern w:val="0"/>
          <w:lang w:val="en-US"/>
          <w14:ligatures w14:val="none"/>
        </w:rPr>
        <w:t xml:space="preserve"> </w:t>
      </w:r>
      <w:r w:rsidRPr="00876DB0">
        <w:rPr>
          <w:rFonts w:ascii="Aptos" w:eastAsia="Aptos" w:hAnsi="Aptos" w:cs="Times New Roman"/>
          <w:kern w:val="0"/>
          <w:lang w:val="en-US"/>
          <w14:ligatures w14:val="none"/>
        </w:rPr>
        <w:fldChar w:fldCharType="begin"/>
      </w:r>
      <w:r w:rsidR="00B17C25">
        <w:rPr>
          <w:rFonts w:ascii="Aptos" w:eastAsia="Aptos" w:hAnsi="Aptos" w:cs="Times New Roman"/>
          <w:kern w:val="0"/>
          <w:lang w:val="en-US"/>
          <w14:ligatures w14:val="none"/>
        </w:rPr>
        <w:instrText xml:space="preserve"> ADDIN ZOTERO_ITEM CSL_CITATION {"citationID":"7S7OYkAs","properties":{"formattedCitation":"(2024)","plainCitation":"(2024)","noteIndex":0},"citationItems":[{"id":565,"uris":["http://zotero.org/users/14693029/items/ADID2IH7"],"itemData":{"id":565,"type":"entry-encyclopedia","abstract":"Keystroke logging, often referred to as keylogging or keyboard capturing, is the action of recording (logging) the keys struck on a keyboard, typically covertly, so that a person using the keyboard is unaware that their actions are being monitored. Data can then be retrieved by the person operating the logging program. A keystroke recorder or keylogger can be either software or hardware.\nWhile the programs themselves are legal, with many designed to allow employers to oversee the use of their computers, keyloggers are most often used for stealing passwords and other confidential information. Keystroke logging can also be utilized to monitor activities of children in schools or at home and by law enforcement officials to investigate malicious usage.   \nKeylogging can also be used to study keystroke dynamics or human-computer interaction. Numerous keylogging methods exist, ranging from hardware and software-based approaches to acoustic cryptanalysis.","container-title":"Wikipedia","language":"en","license":"Creative Commons Attribution-ShareAlike License","note":"Page Version ID: 1232788853","title":"Keystroke logging","URL":"https://en.wikipedia.org/w/index.php?title=Keystroke_logging&amp;oldid=1232788853","issued":{"date-parts":[["2024",7,5]]}},"label":"page","suppress-author":true}],"schema":"https://github.com/citation-style-language/schema/raw/master/csl-citation.json"} </w:instrText>
      </w:r>
      <w:r w:rsidRPr="00876DB0">
        <w:rPr>
          <w:rFonts w:ascii="Aptos" w:eastAsia="Aptos" w:hAnsi="Aptos" w:cs="Times New Roman"/>
          <w:kern w:val="0"/>
          <w:lang w:val="en-US"/>
          <w14:ligatures w14:val="none"/>
        </w:rPr>
        <w:fldChar w:fldCharType="separate"/>
      </w:r>
      <w:r w:rsidR="00B17C25" w:rsidRPr="00B17C25">
        <w:rPr>
          <w:rFonts w:ascii="Aptos" w:hAnsi="Aptos"/>
        </w:rPr>
        <w:t>(2024)</w:t>
      </w:r>
      <w:r w:rsidRPr="00876DB0">
        <w:rPr>
          <w:rFonts w:ascii="Aptos" w:eastAsia="Aptos" w:hAnsi="Aptos" w:cs="Times New Roman"/>
          <w:kern w:val="0"/>
          <w:lang w:val="en-US"/>
          <w14:ligatures w14:val="none"/>
        </w:rPr>
        <w:fldChar w:fldCharType="end"/>
      </w:r>
    </w:p>
    <w:p w14:paraId="22C81BE9" w14:textId="1C41EB98"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hyperlink r:id="rId156">
        <w:r w:rsidRPr="00876DB0">
          <w:rPr>
            <w:rFonts w:ascii="Aptos" w:eastAsia="Aptos" w:hAnsi="Aptos" w:cs="Times New Roman"/>
            <w:i/>
            <w:color w:val="156082"/>
            <w:kern w:val="0"/>
            <w:lang w:val="en-US"/>
            <w14:ligatures w14:val="none"/>
          </w:rPr>
          <w:t>The Price of Connection: Surveillance Capitalism</w:t>
        </w:r>
      </w:hyperlink>
      <w:r w:rsidRPr="00876DB0">
        <w:rPr>
          <w:rFonts w:ascii="Aptos" w:eastAsia="Aptos" w:hAnsi="Aptos" w:cs="Times New Roman"/>
          <w:iCs/>
          <w:color w:val="156082"/>
          <w:kern w:val="0"/>
          <w:lang w:val="en-US"/>
          <w14:ligatures w14:val="none"/>
        </w:rPr>
        <w:t xml:space="preserve"> </w:t>
      </w:r>
      <w:r w:rsidRPr="00876DB0">
        <w:rPr>
          <w:rFonts w:ascii="Aptos" w:eastAsia="Aptos" w:hAnsi="Aptos" w:cs="Times New Roman"/>
          <w:iCs/>
          <w:color w:val="156082"/>
          <w:kern w:val="0"/>
          <w:lang w:val="en-US"/>
          <w14:ligatures w14:val="none"/>
        </w:rPr>
        <w:fldChar w:fldCharType="begin"/>
      </w:r>
      <w:r w:rsidRPr="00876DB0">
        <w:rPr>
          <w:rFonts w:ascii="Aptos" w:eastAsia="Aptos" w:hAnsi="Aptos" w:cs="Times New Roman"/>
          <w:iCs/>
          <w:color w:val="156082"/>
          <w:kern w:val="0"/>
          <w:lang w:val="en-US"/>
          <w14:ligatures w14:val="none"/>
        </w:rPr>
        <w:instrText xml:space="preserve"> ADDIN ZOTERO_ITEM CSL_CITATION {"citationID":"Ms1wexD9","properties":{"formattedCitation":"(2016)","plainCitation":"(2016)","noteIndex":0},"citationItems":[{"id":567,"uris":["http://zotero.org/users/14693029/items/KSYQNN76"],"itemData":{"id":567,"type":"webpage","abstract":"Capitalism has become focused on expanding the proportion of social life that is open to data collection and processing – as if the social itself has become the new target of capitalism’s expansion.","container-title":"The Conversation","language":"en-GLOBAL","title":"The price of connection: ‘surveillance capitalism’","title-short":"The price of connection","URL":"http://theconversation.com/the-price-of-connection-surveillance-capitalism-64124","author":[{"family":"Couldry","given":"Nick"}],"accessed":{"date-parts":[["2024",8,10]]},"issued":{"date-parts":[["2016",9,23]]}},"label":"page","suppress-author":true}],"schema":"https://github.com/citation-style-language/schema/raw/master/csl-citation.json"} </w:instrText>
      </w:r>
      <w:r w:rsidRPr="00876DB0">
        <w:rPr>
          <w:rFonts w:ascii="Aptos" w:eastAsia="Aptos" w:hAnsi="Aptos" w:cs="Times New Roman"/>
          <w:iCs/>
          <w:color w:val="156082"/>
          <w:kern w:val="0"/>
          <w:lang w:val="en-US"/>
          <w14:ligatures w14:val="none"/>
        </w:rPr>
        <w:fldChar w:fldCharType="separate"/>
      </w:r>
      <w:r w:rsidRPr="00876DB0">
        <w:rPr>
          <w:rFonts w:ascii="Aptos" w:eastAsia="Aptos" w:hAnsi="Aptos" w:cs="Arial"/>
          <w:kern w:val="0"/>
          <w:szCs w:val="22"/>
          <w14:ligatures w14:val="none"/>
        </w:rPr>
        <w:t>(2016)</w:t>
      </w:r>
      <w:r w:rsidRPr="00876DB0">
        <w:rPr>
          <w:rFonts w:ascii="Aptos" w:eastAsia="Aptos" w:hAnsi="Aptos" w:cs="Times New Roman"/>
          <w:iCs/>
          <w:color w:val="156082"/>
          <w:kern w:val="0"/>
          <w:lang w:val="en-US"/>
          <w14:ligatures w14:val="none"/>
        </w:rPr>
        <w:fldChar w:fldCharType="end"/>
      </w:r>
      <w:r w:rsidRPr="00876DB0">
        <w:rPr>
          <w:rFonts w:ascii="Aptos" w:eastAsia="Aptos" w:hAnsi="Aptos" w:cs="Times New Roman"/>
          <w:kern w:val="0"/>
          <w:lang w:val="en-US"/>
          <w14:ligatures w14:val="none"/>
        </w:rPr>
        <w:t xml:space="preserve"> (surveillance capitalism)</w:t>
      </w:r>
    </w:p>
    <w:p w14:paraId="71E38C10" w14:textId="043015B0"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hyperlink r:id="rId157">
        <w:r w:rsidRPr="00876DB0">
          <w:rPr>
            <w:rFonts w:ascii="Aptos" w:eastAsia="Aptos" w:hAnsi="Aptos" w:cs="Times New Roman"/>
            <w:i/>
            <w:color w:val="156082"/>
            <w:kern w:val="0"/>
            <w:lang w:val="en-US"/>
            <w14:ligatures w14:val="none"/>
          </w:rPr>
          <w:t>How Bots Took Over Twitter</w:t>
        </w:r>
      </w:hyperlink>
      <w:r w:rsidR="00C039A3">
        <w:rPr>
          <w:rFonts w:ascii="Aptos" w:eastAsia="Aptos" w:hAnsi="Aptos" w:cs="Times New Roman"/>
          <w:i/>
          <w:color w:val="156082"/>
          <w:kern w:val="0"/>
          <w:lang w:val="en-US"/>
          <w14:ligatures w14:val="none"/>
        </w:rPr>
        <w:t xml:space="preserve"> </w:t>
      </w:r>
      <w:r w:rsidRPr="00876DB0">
        <w:rPr>
          <w:rFonts w:ascii="Aptos" w:eastAsia="Aptos" w:hAnsi="Aptos" w:cs="Times New Roman"/>
          <w:kern w:val="0"/>
          <w:lang w:val="en-US"/>
          <w14:ligatures w14:val="none"/>
        </w:rPr>
        <w:fldChar w:fldCharType="begin"/>
      </w:r>
      <w:r w:rsidRPr="00876DB0">
        <w:rPr>
          <w:rFonts w:ascii="Aptos" w:eastAsia="Aptos" w:hAnsi="Aptos" w:cs="Times New Roman"/>
          <w:kern w:val="0"/>
          <w:lang w:val="en-US"/>
          <w14:ligatures w14:val="none"/>
        </w:rPr>
        <w:instrText xml:space="preserve"> ADDIN ZOTERO_ITEM CSL_CITATION {"citationID":"St7lPMFD","properties":{"formattedCitation":"(2015)","plainCitation":"(2015)","noteIndex":0},"citationItems":[{"id":569,"uris":["http://zotero.org/users/14693029/items/36KE2GG3"],"itemData":{"id":569,"type":"webpage","container-title":"Harvard Business Review","title":"How bots took over Twitter","URL":"https://hbr.org/2015/06/how-bots-took-over-twitter","author":[{"family":"Samuel","given":"Alexandra"}],"accessed":{"date-parts":[["2024",8,10]]},"issued":{"date-parts":[["2015",6,19]]}},"label":"page","suppress-author":true}],"schema":"https://github.com/citation-style-language/schema/raw/master/csl-citation.json"} </w:instrText>
      </w:r>
      <w:r w:rsidRPr="00876DB0">
        <w:rPr>
          <w:rFonts w:ascii="Aptos" w:eastAsia="Aptos" w:hAnsi="Aptos" w:cs="Times New Roman"/>
          <w:kern w:val="0"/>
          <w:lang w:val="en-US"/>
          <w14:ligatures w14:val="none"/>
        </w:rPr>
        <w:fldChar w:fldCharType="separate"/>
      </w:r>
      <w:r w:rsidRPr="00876DB0">
        <w:rPr>
          <w:rFonts w:ascii="Aptos" w:eastAsia="Aptos" w:hAnsi="Aptos" w:cs="Arial"/>
          <w:kern w:val="0"/>
          <w:szCs w:val="22"/>
          <w14:ligatures w14:val="none"/>
        </w:rPr>
        <w:t>(2015)</w:t>
      </w:r>
      <w:r w:rsidRPr="00876DB0">
        <w:rPr>
          <w:rFonts w:ascii="Aptos" w:eastAsia="Aptos" w:hAnsi="Aptos" w:cs="Times New Roman"/>
          <w:kern w:val="0"/>
          <w:lang w:val="en-US"/>
          <w14:ligatures w14:val="none"/>
        </w:rPr>
        <w:fldChar w:fldCharType="end"/>
      </w:r>
      <w:r w:rsidRPr="00876DB0">
        <w:rPr>
          <w:rFonts w:ascii="Aptos" w:eastAsia="Aptos" w:hAnsi="Aptos" w:cs="Times New Roman"/>
          <w:kern w:val="0"/>
          <w:lang w:val="en-US"/>
          <w14:ligatures w14:val="none"/>
        </w:rPr>
        <w:t xml:space="preserve"> (bot problems)</w:t>
      </w:r>
    </w:p>
    <w:p w14:paraId="41813A86" w14:textId="272E681E"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hyperlink r:id="rId158">
        <w:r w:rsidRPr="00876DB0">
          <w:rPr>
            <w:rFonts w:ascii="Aptos" w:eastAsia="Aptos" w:hAnsi="Aptos" w:cs="Times New Roman"/>
            <w:i/>
            <w:color w:val="156082"/>
            <w:kern w:val="0"/>
            <w:lang w:val="en-US"/>
            <w14:ligatures w14:val="none"/>
          </w:rPr>
          <w:t>Scams and how to Avoid Them</w:t>
        </w:r>
      </w:hyperlink>
      <w:r w:rsidRPr="00876DB0">
        <w:rPr>
          <w:rFonts w:ascii="Aptos" w:eastAsia="Aptos" w:hAnsi="Aptos" w:cs="Times New Roman"/>
          <w:kern w:val="0"/>
          <w:lang w:val="en-US"/>
          <w14:ligatures w14:val="none"/>
        </w:rPr>
        <w:t xml:space="preserve"> </w:t>
      </w:r>
      <w:r w:rsidRPr="00876DB0">
        <w:rPr>
          <w:rFonts w:ascii="Aptos" w:eastAsia="Aptos" w:hAnsi="Aptos" w:cs="Times New Roman"/>
          <w:kern w:val="0"/>
          <w:lang w:val="en-US"/>
          <w14:ligatures w14:val="none"/>
        </w:rPr>
        <w:fldChar w:fldCharType="begin"/>
      </w:r>
      <w:r w:rsidR="00456DAD">
        <w:rPr>
          <w:rFonts w:ascii="Aptos" w:eastAsia="Aptos" w:hAnsi="Aptos" w:cs="Times New Roman"/>
          <w:kern w:val="0"/>
          <w:lang w:val="en-US"/>
          <w14:ligatures w14:val="none"/>
        </w:rPr>
        <w:instrText xml:space="preserve"> ADDIN ZOTERO_ITEM CSL_CITATION {"citationID":"QeeDYbUW","properties":{"formattedCitation":"(n.d.)","plainCitation":"(n.d.)","noteIndex":0},"citationItems":[{"id":571,"uris":["http://zotero.org/users/14693029/items/YGMQD6TS"],"itemData":{"id":571,"type":"webpage","abstract":"Wondering if that email or phone call is a scam? Learn about the most common types of scams and how to protect yourself.","language":"en","title":"Scams and how to avoid them","URL":"https://www.consumer.org.nz/articles/scams","author":[{"family":"Consumer NZ","given":""}]},"label":"page","suppress-author":true}],"schema":"https://github.com/citation-style-language/schema/raw/master/csl-citation.json"} </w:instrText>
      </w:r>
      <w:r w:rsidRPr="00876DB0">
        <w:rPr>
          <w:rFonts w:ascii="Aptos" w:eastAsia="Aptos" w:hAnsi="Aptos" w:cs="Times New Roman"/>
          <w:kern w:val="0"/>
          <w:lang w:val="en-US"/>
          <w14:ligatures w14:val="none"/>
        </w:rPr>
        <w:fldChar w:fldCharType="separate"/>
      </w:r>
      <w:r w:rsidRPr="00876DB0">
        <w:rPr>
          <w:rFonts w:ascii="Aptos" w:eastAsia="Aptos" w:hAnsi="Aptos" w:cs="Arial"/>
          <w:kern w:val="0"/>
          <w:szCs w:val="22"/>
          <w14:ligatures w14:val="none"/>
        </w:rPr>
        <w:t>(n.d.)</w:t>
      </w:r>
      <w:r w:rsidRPr="00876DB0">
        <w:rPr>
          <w:rFonts w:ascii="Aptos" w:eastAsia="Aptos" w:hAnsi="Aptos" w:cs="Times New Roman"/>
          <w:kern w:val="0"/>
          <w:lang w:val="en-US"/>
          <w14:ligatures w14:val="none"/>
        </w:rPr>
        <w:fldChar w:fldCharType="end"/>
      </w:r>
    </w:p>
    <w:p w14:paraId="15AEF223" w14:textId="3A5D0756" w:rsidR="00876DB0" w:rsidRPr="00876DB0" w:rsidRDefault="00450EEF" w:rsidP="00876DB0">
      <w:pPr>
        <w:numPr>
          <w:ilvl w:val="0"/>
          <w:numId w:val="2"/>
        </w:numPr>
        <w:spacing w:before="36" w:after="36" w:line="240" w:lineRule="auto"/>
        <w:rPr>
          <w:rFonts w:ascii="Aptos" w:eastAsia="Aptos" w:hAnsi="Aptos" w:cs="Times New Roman"/>
          <w:kern w:val="0"/>
          <w:lang w:val="en-US"/>
          <w14:ligatures w14:val="none"/>
        </w:rPr>
      </w:pPr>
      <w:hyperlink r:id="rId159">
        <w:r w:rsidR="00876DB0" w:rsidRPr="00876DB0">
          <w:rPr>
            <w:rFonts w:ascii="Aptos" w:eastAsia="Aptos" w:hAnsi="Aptos" w:cs="Times New Roman"/>
            <w:i/>
            <w:color w:val="156082"/>
            <w:kern w:val="0"/>
            <w:lang w:val="en-US"/>
            <w14:ligatures w14:val="none"/>
          </w:rPr>
          <w:t>Fake News</w:t>
        </w:r>
      </w:hyperlink>
      <w:r w:rsidR="00876DB0" w:rsidRPr="00876DB0">
        <w:rPr>
          <w:rFonts w:ascii="Aptos" w:eastAsia="Aptos" w:hAnsi="Aptos" w:cs="Times New Roman"/>
          <w:kern w:val="0"/>
          <w:lang w:val="en-US"/>
          <w14:ligatures w14:val="none"/>
        </w:rPr>
        <w:t xml:space="preserve"> </w:t>
      </w:r>
      <w:r w:rsidR="00876DB0" w:rsidRPr="00876DB0">
        <w:rPr>
          <w:rFonts w:ascii="Aptos" w:eastAsia="Aptos" w:hAnsi="Aptos" w:cs="Times New Roman"/>
          <w:kern w:val="0"/>
          <w:lang w:val="en-US"/>
          <w14:ligatures w14:val="none"/>
        </w:rPr>
        <w:fldChar w:fldCharType="begin"/>
      </w:r>
      <w:r w:rsidR="00B17C25">
        <w:rPr>
          <w:rFonts w:ascii="Aptos" w:eastAsia="Aptos" w:hAnsi="Aptos" w:cs="Times New Roman"/>
          <w:kern w:val="0"/>
          <w:lang w:val="en-US"/>
          <w14:ligatures w14:val="none"/>
        </w:rPr>
        <w:instrText xml:space="preserve"> ADDIN ZOTERO_ITEM CSL_CITATION {"citationID":"TvvVnn5N","properties":{"formattedCitation":"(2024)","plainCitation":"(2024)","noteIndex":0},"citationItems":[{"id":573,"uris":["http://zotero.org/users/14693029/items/9VUBKT8Z"],"itemData":{"id":573,"type":"entry-encyclopedia","abstract":"Fake news or information disorder is false or misleading information (misinformation, including disinformation, propaganda, and hoaxes) presented as news. Fake news often has the aim of damaging the reputation of a person or entity, or making money through advertising revenue. Although false news has always been spread throughout history, the term fake news was first used in the 1890s when sensational reports in newspapers were common. Nevertheless, the term does not have a fixed definition and has been applied broadly to any type of false information presented as news. It has also been used by high-profile people to apply to any news unfavorable to them. Further, disinformation involves spreading false information with harmful intent and is sometimes generated and propagated by hostile foreign actors, particularly during elections. In some definitions, fake news includes satirical articles misinterpreted as genuine, and articles that employ sensationalist or clickbait headlines that are not supported in the text. Because of this diversity of types of false news, researchers are beginning to favour information disorder as a more neutral and informative term.\nThe prevalence of fake news has increased with the recent rise of social media, especially the Facebook News Feed, and this misinformation is gradually seeping into the mainstream media. Several factors have been implicated in the spread of fake news, such as political polarization, post-truth politics, motivated reasoning, confirmation bias, and social media algorithms.\nFake news can reduce the impact of real news by competing with it. For example, a BuzzFeed News analysis found that the top fake news stories about the 2016 U.S. presidential election received more engagement on Facebook than top stories from major media outlets. It also particularly has the potential to undermine trust in serious media coverage. The term has at times been used to cast doubt upon credible news, and former U.S. president Donald Trump has been credited with popularizing the term by using it to describe any negative press coverage of himself. It has been increasingly criticized, due in part to Trump's misuse, with the British government deciding to avoid the term, as it is \"poorly-defined\" and \"conflates a variety of false information, from genuine error through to foreign interference\".\nMultiple strategies for fighting fake news are actively researched, for various types of fake news. Politicians in certain autocratic and democratic countries have demanded effective self-regulation and legally-enforced regulation in varying forms, of social media and web search engines.\nOn an individual scale, the ability to actively confront false narratives, as well as taking care when sharing information can reduce the prevalence of falsified information. However, it has been noted that this is vulnerable to the effects of confirmation bias, motivated reasoning and other cognitive biases that can seriously distort reasoning, particularly in dysfunctional and polarised societies. Inoculation theory has been proposed as a method to render individuals resistant to undesirable narratives. Because new misinformation emerges frequently, researchers have stated that one solution to address this is to inoculate the population against accepting fake news in general (a process termed prebunking), instead of continually debunking the same repeated lies.","container-title":"Wikipedia","language":"en","license":"Creative Commons Attribution-ShareAlike License","note":"Page Version ID: 1236894273","title":"Fake news","URL":"https://en.wikipedia.org/w/index.php?title=Fake_news&amp;oldid=1236894273","issued":{"date-parts":[["2024",7,27]]}},"label":"page","suppress-author":true}],"schema":"https://github.com/citation-style-language/schema/raw/master/csl-citation.json"} </w:instrText>
      </w:r>
      <w:r w:rsidR="00876DB0" w:rsidRPr="00876DB0">
        <w:rPr>
          <w:rFonts w:ascii="Aptos" w:eastAsia="Aptos" w:hAnsi="Aptos" w:cs="Times New Roman"/>
          <w:kern w:val="0"/>
          <w:lang w:val="en-US"/>
          <w14:ligatures w14:val="none"/>
        </w:rPr>
        <w:fldChar w:fldCharType="separate"/>
      </w:r>
      <w:r w:rsidR="00B17C25" w:rsidRPr="00B17C25">
        <w:rPr>
          <w:rFonts w:ascii="Aptos" w:hAnsi="Aptos"/>
        </w:rPr>
        <w:t>(2024)</w:t>
      </w:r>
      <w:r w:rsidR="00876DB0" w:rsidRPr="00876DB0">
        <w:rPr>
          <w:rFonts w:ascii="Aptos" w:eastAsia="Aptos" w:hAnsi="Aptos" w:cs="Times New Roman"/>
          <w:kern w:val="0"/>
          <w:lang w:val="en-US"/>
          <w14:ligatures w14:val="none"/>
        </w:rPr>
        <w:fldChar w:fldCharType="end"/>
      </w:r>
    </w:p>
    <w:p w14:paraId="738BD8D1"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lastRenderedPageBreak/>
        <w:t>6.3.19 Activity: Editorial: Societal Issues on the Interne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5CDE4282" w14:textId="77777777" w:rsidTr="0004149B">
        <w:trPr>
          <w:cantSplit/>
        </w:trPr>
        <w:tc>
          <w:tcPr>
            <w:tcW w:w="0" w:type="auto"/>
            <w:tcMar>
              <w:left w:w="144" w:type="dxa"/>
            </w:tcMar>
          </w:tcPr>
          <w:p w14:paraId="5709BB4B" w14:textId="77777777" w:rsidR="00876DB0" w:rsidRPr="00876DB0" w:rsidRDefault="00876DB0" w:rsidP="00876DB0">
            <w:pPr>
              <w:spacing w:before="16" w:after="64"/>
              <w:rPr>
                <w:rFonts w:ascii="Aptos" w:eastAsia="Aptos" w:hAnsi="Aptos" w:cs="Times New Roman"/>
              </w:rPr>
            </w:pPr>
          </w:p>
          <w:p w14:paraId="2B62FF58" w14:textId="46FD38DB" w:rsidR="00876DB0" w:rsidRPr="00876DB0" w:rsidRDefault="0021709D" w:rsidP="00736812">
            <w:pPr>
              <w:pStyle w:val="ListBullet"/>
            </w:pPr>
            <w:r w:rsidRPr="00D51C9F">
              <w:rPr>
                <w:b/>
                <w:bCs/>
              </w:rPr>
              <w:t>Write</w:t>
            </w:r>
            <w:r>
              <w:t xml:space="preserve">: </w:t>
            </w:r>
            <w:r w:rsidR="00876DB0" w:rsidRPr="00876DB0">
              <w:t>Publish an editorial (400–600 words) on your blog on a societal issue or antisocial behaviour associated with the internet. Your editorial must:</w:t>
            </w:r>
          </w:p>
          <w:p w14:paraId="0FEA974E" w14:textId="3217724C" w:rsidR="00876DB0" w:rsidRPr="00876DB0" w:rsidRDefault="00876DB0" w:rsidP="00736812">
            <w:pPr>
              <w:pStyle w:val="ListBullet2"/>
            </w:pPr>
            <w:r w:rsidRPr="00876DB0">
              <w:t>Contain a minimum of four hyperlinks to supporting resources or issues. Your digital identity is connected to the internet and it is important to demonstrate how your contribution joins a networked conversation through connections in information.</w:t>
            </w:r>
          </w:p>
          <w:p w14:paraId="35BB57FD" w14:textId="02A7AD44" w:rsidR="00876DB0" w:rsidRPr="00876DB0" w:rsidRDefault="00876DB0" w:rsidP="00736812">
            <w:pPr>
              <w:pStyle w:val="ListBullet2"/>
            </w:pPr>
            <w:r w:rsidRPr="00876DB0">
              <w:t>Include a representative image embedded in your blog post (n.b., ensure that you have legal permission to use the image).</w:t>
            </w:r>
          </w:p>
          <w:p w14:paraId="6F2B57C7" w14:textId="4B3442FF" w:rsidR="00876DB0" w:rsidRPr="00876DB0" w:rsidRDefault="00876DB0" w:rsidP="00736812">
            <w:pPr>
              <w:pStyle w:val="ListBullet2"/>
            </w:pPr>
            <w:r w:rsidRPr="00876DB0">
              <w:t xml:space="preserve">If you are not sure about copyright, source a public domain image on a site such as </w:t>
            </w:r>
            <w:hyperlink r:id="rId160" w:history="1">
              <w:r w:rsidRPr="00D3126E">
                <w:rPr>
                  <w:i/>
                </w:rPr>
                <w:t>P</w:t>
              </w:r>
              <w:r w:rsidR="00D3126E" w:rsidRPr="00D3126E">
                <w:rPr>
                  <w:i/>
                </w:rPr>
                <w:t>exels</w:t>
              </w:r>
            </w:hyperlink>
            <w:r w:rsidR="00EA0A3D">
              <w:t>.</w:t>
            </w:r>
            <w:r w:rsidRPr="00876DB0">
              <w:t xml:space="preserve"> </w:t>
            </w:r>
            <w:r w:rsidR="00EA0A3D">
              <w:t>D</w:t>
            </w:r>
            <w:r w:rsidRPr="00876DB0">
              <w:t>on’t use sponsored</w:t>
            </w:r>
            <w:r w:rsidR="003A0F59">
              <w:t xml:space="preserve"> or licensed</w:t>
            </w:r>
            <w:r w:rsidRPr="00876DB0">
              <w:t xml:space="preserve"> images unless you have purchased</w:t>
            </w:r>
            <w:r w:rsidR="00627FAA">
              <w:t xml:space="preserve"> the</w:t>
            </w:r>
            <w:r w:rsidRPr="00876DB0">
              <w:t xml:space="preserve"> rights to use the</w:t>
            </w:r>
            <w:r w:rsidR="003A0F59">
              <w:t>m</w:t>
            </w:r>
            <w:r w:rsidRPr="00876DB0">
              <w:t>.</w:t>
            </w:r>
          </w:p>
          <w:p w14:paraId="6CD36972" w14:textId="515B106C" w:rsidR="00876DB0" w:rsidRPr="00876DB0" w:rsidRDefault="00876DB0" w:rsidP="00736812">
            <w:pPr>
              <w:pStyle w:val="ListBullet2"/>
            </w:pPr>
            <w:r w:rsidRPr="00876DB0">
              <w:t>Include at least two references properly cited using APA style.</w:t>
            </w:r>
          </w:p>
          <w:p w14:paraId="058139DF" w14:textId="508930D5" w:rsidR="00876DB0" w:rsidRPr="00876DB0" w:rsidRDefault="00876DB0" w:rsidP="00736812">
            <w:pPr>
              <w:pStyle w:val="ListBullet2"/>
            </w:pPr>
            <w:r w:rsidRPr="00876DB0">
              <w:t>Include a paragraph highlighting practical implications; for example, learning in a digital age or your current role.</w:t>
            </w:r>
          </w:p>
          <w:p w14:paraId="4995D270" w14:textId="77777777" w:rsidR="00876DB0" w:rsidRPr="00876DB0" w:rsidRDefault="00876DB0" w:rsidP="00876DB0">
            <w:pPr>
              <w:rPr>
                <w:rFonts w:ascii="Aptos" w:eastAsia="Aptos" w:hAnsi="Aptos" w:cs="Times New Roman"/>
                <w:color w:val="FF0000"/>
              </w:rPr>
            </w:pPr>
            <w:r w:rsidRPr="00876DB0">
              <w:rPr>
                <w:rFonts w:ascii="Aptos" w:eastAsia="Aptos" w:hAnsi="Aptos" w:cs="Times New Roman"/>
                <w:color w:val="FF0000"/>
              </w:rPr>
              <w:t>//todo</w:t>
            </w:r>
          </w:p>
          <w:p w14:paraId="13B6F5E5" w14:textId="77777777" w:rsidR="00876DB0" w:rsidRPr="00876DB0" w:rsidRDefault="00876DB0" w:rsidP="00876DB0">
            <w:pPr>
              <w:rPr>
                <w:rFonts w:ascii="Aptos" w:eastAsia="Aptos" w:hAnsi="Aptos" w:cs="Times New Roman"/>
                <w:color w:val="FF0000"/>
              </w:rPr>
            </w:pPr>
            <w:r w:rsidRPr="00876DB0">
              <w:rPr>
                <w:rFonts w:ascii="Aptos" w:eastAsia="Aptos" w:hAnsi="Aptos" w:cs="Times New Roman"/>
                <w:color w:val="FF0000"/>
              </w:rPr>
              <w:t>Prote: Does course code described below need any changes?</w:t>
            </w:r>
          </w:p>
          <w:p w14:paraId="6D04188C" w14:textId="77777777" w:rsidR="00876DB0" w:rsidRPr="00876DB0" w:rsidRDefault="00876DB0" w:rsidP="00876DB0">
            <w:pPr>
              <w:rPr>
                <w:rFonts w:ascii="Aptos" w:eastAsia="Aptos" w:hAnsi="Aptos" w:cs="Times New Roman"/>
              </w:rPr>
            </w:pPr>
            <w:r w:rsidRPr="00876DB0">
              <w:rPr>
                <w:rFonts w:ascii="Aptos" w:eastAsia="Aptos" w:hAnsi="Aptos" w:cs="Times New Roman"/>
              </w:rPr>
              <w:t>Remember to add a category or tag for your post using the course tag: LDRS101.</w:t>
            </w:r>
          </w:p>
          <w:p w14:paraId="512EA234" w14:textId="77777777" w:rsidR="00876DB0" w:rsidRPr="0021709D" w:rsidRDefault="00876DB0" w:rsidP="00876DB0">
            <w:pPr>
              <w:rPr>
                <w:rFonts w:ascii="Aptos" w:eastAsia="Aptos" w:hAnsi="Aptos" w:cs="Times New Roman"/>
              </w:rPr>
            </w:pPr>
            <w:r w:rsidRPr="00D3126E">
              <w:rPr>
                <w:rFonts w:ascii="Aptos" w:eastAsia="Aptos" w:hAnsi="Aptos" w:cs="Times New Roman"/>
                <w:b/>
                <w:bCs/>
              </w:rPr>
              <w:t>The Process:</w:t>
            </w:r>
          </w:p>
          <w:p w14:paraId="05117BBD" w14:textId="77777777" w:rsidR="00876DB0" w:rsidRPr="00D3126E" w:rsidRDefault="00876DB0" w:rsidP="00D3126E">
            <w:r w:rsidRPr="00D3126E">
              <w:t>Choose a topic of interest.</w:t>
            </w:r>
          </w:p>
          <w:p w14:paraId="34A59113" w14:textId="44AD9CF0" w:rsidR="00876DB0" w:rsidRPr="00D3126E" w:rsidRDefault="00876DB0" w:rsidP="00D3126E">
            <w:pPr>
              <w:pStyle w:val="ListBullet"/>
            </w:pPr>
            <w:r w:rsidRPr="00D3126E">
              <w:t>Conduct a search to identify reliable and credible online resources on your selected topic. Try to find resources from your own country or region, or your own area of work</w:t>
            </w:r>
            <w:r w:rsidR="00424F1B">
              <w:t>, and s</w:t>
            </w:r>
            <w:r w:rsidRPr="00D3126E">
              <w:t>elect the two best resources.</w:t>
            </w:r>
          </w:p>
          <w:p w14:paraId="4EBB4524" w14:textId="4AB4BF84" w:rsidR="00876DB0" w:rsidRPr="00D3126E" w:rsidRDefault="00876DB0" w:rsidP="00D3126E">
            <w:pPr>
              <w:pStyle w:val="ListBullet"/>
            </w:pPr>
            <w:r w:rsidRPr="00D3126E">
              <w:t xml:space="preserve">Read </w:t>
            </w:r>
            <w:hyperlink r:id="rId161">
              <w:r w:rsidRPr="00D3126E">
                <w:rPr>
                  <w:rStyle w:val="Hyperlink"/>
                </w:rPr>
                <w:t>How to Write a Notable Editorial</w:t>
              </w:r>
            </w:hyperlink>
            <w:r w:rsidRPr="00D3126E">
              <w:t xml:space="preserve"> </w:t>
            </w:r>
            <w:r w:rsidRPr="00D3126E">
              <w:rPr>
                <w:kern w:val="2"/>
                <w:sz w:val="24"/>
                <w:szCs w:val="24"/>
                <w:lang w:val="en-CA" w:eastAsia="en-US"/>
                <w14:ligatures w14:val="standardContextual"/>
              </w:rPr>
              <w:fldChar w:fldCharType="begin"/>
            </w:r>
            <w:r w:rsidRPr="00D3126E">
              <w:instrText xml:space="preserve"> ADDIN ZOTERO_ITEM CSL_CITATION {"citationID":"rr8YqIeR","properties":{"formattedCitation":"(2024)","plainCitation":"(2024)","noteIndex":0},"citationItems":[{"id":575,"uris":["http://zotero.org/users/14693029/items/5PNDP87I"],"itemData":{"id":575,"type":"webpage","container-title":"wikiHow","title":"How to write a notable editorial","URL":"https://www.wikihow.com/Write-a-Notable-Editorial","author":[{"family":"Posner","given":"Gerald"}],"accessed":{"date-parts":[["2024",8,10]]},"issued":{"date-parts":[["2024",3,11]]}},"label":"page","suppress-author":true}],"schema":"https://github.com/citation-style-language/schema/raw/master/csl-citation.json"} </w:instrText>
            </w:r>
            <w:r w:rsidRPr="00D3126E">
              <w:rPr>
                <w:kern w:val="2"/>
                <w:sz w:val="24"/>
                <w:szCs w:val="24"/>
                <w:lang w:val="en-CA" w:eastAsia="en-US"/>
                <w14:ligatures w14:val="standardContextual"/>
              </w:rPr>
              <w:fldChar w:fldCharType="separate"/>
            </w:r>
            <w:r w:rsidRPr="00D3126E">
              <w:t>(2024)</w:t>
            </w:r>
            <w:r w:rsidRPr="00D3126E">
              <w:rPr>
                <w:kern w:val="2"/>
                <w:sz w:val="24"/>
                <w:szCs w:val="24"/>
                <w:lang w:val="en-CA" w:eastAsia="en-US"/>
                <w14:ligatures w14:val="standardContextual"/>
              </w:rPr>
              <w:fldChar w:fldCharType="end"/>
            </w:r>
            <w:r w:rsidR="0060394D">
              <w:rPr>
                <w:kern w:val="2"/>
                <w:sz w:val="24"/>
                <w:szCs w:val="24"/>
                <w:lang w:val="en-CA" w:eastAsia="en-US"/>
                <w14:ligatures w14:val="standardContextual"/>
              </w:rPr>
              <w:t>.</w:t>
            </w:r>
          </w:p>
          <w:p w14:paraId="01585B9C" w14:textId="77777777" w:rsidR="00876DB0" w:rsidRPr="00D3126E" w:rsidRDefault="00876DB0" w:rsidP="00D3126E">
            <w:pPr>
              <w:pStyle w:val="ListBullet"/>
            </w:pPr>
            <w:r w:rsidRPr="00D3126E">
              <w:t>Using the topic you selected, decide on the type of editorial to write, for example:</w:t>
            </w:r>
          </w:p>
          <w:p w14:paraId="35BF27DE" w14:textId="1324161B" w:rsidR="00876DB0" w:rsidRPr="00D3126E" w:rsidRDefault="00876DB0" w:rsidP="00D3126E">
            <w:pPr>
              <w:pStyle w:val="ListBullet2"/>
            </w:pPr>
            <w:r w:rsidRPr="00D3126E">
              <w:t>explaining or interpreting</w:t>
            </w:r>
          </w:p>
          <w:p w14:paraId="01695256" w14:textId="00A4BC02" w:rsidR="00876DB0" w:rsidRPr="00D3126E" w:rsidRDefault="00876DB0" w:rsidP="00D3126E">
            <w:pPr>
              <w:pStyle w:val="ListBullet2"/>
            </w:pPr>
            <w:r w:rsidRPr="00D3126E">
              <w:t>criticizing</w:t>
            </w:r>
          </w:p>
          <w:p w14:paraId="40884E49" w14:textId="4ACD4A67" w:rsidR="00876DB0" w:rsidRPr="00D3126E" w:rsidRDefault="00876DB0" w:rsidP="00D3126E">
            <w:pPr>
              <w:pStyle w:val="ListBullet2"/>
            </w:pPr>
            <w:r w:rsidRPr="00D3126E">
              <w:t>persuading</w:t>
            </w:r>
          </w:p>
          <w:p w14:paraId="48302455" w14:textId="40AC3BAB" w:rsidR="00876DB0" w:rsidRPr="00D3126E" w:rsidRDefault="00876DB0" w:rsidP="00D3126E">
            <w:pPr>
              <w:pStyle w:val="ListBullet2"/>
            </w:pPr>
            <w:r w:rsidRPr="00D3126E">
              <w:t>praising</w:t>
            </w:r>
          </w:p>
          <w:p w14:paraId="79EE9FB3" w14:textId="77777777" w:rsidR="00876DB0" w:rsidRPr="00D3126E" w:rsidRDefault="00876DB0" w:rsidP="00D3126E">
            <w:pPr>
              <w:pStyle w:val="ListBullet"/>
            </w:pPr>
            <w:r w:rsidRPr="00D3126E">
              <w:t>Get your facts straight:</w:t>
            </w:r>
          </w:p>
          <w:p w14:paraId="52719987" w14:textId="21249FF7" w:rsidR="00876DB0" w:rsidRPr="00D3126E" w:rsidRDefault="00876DB0" w:rsidP="00D3126E">
            <w:pPr>
              <w:pStyle w:val="ListBullet2"/>
            </w:pPr>
            <w:r w:rsidRPr="00D3126E">
              <w:t>revisit the online sources you identified previously</w:t>
            </w:r>
          </w:p>
          <w:p w14:paraId="6B1BA17D" w14:textId="1DEF502D" w:rsidR="00876DB0" w:rsidRPr="00D51C9F" w:rsidRDefault="00876DB0" w:rsidP="00D3126E">
            <w:pPr>
              <w:pStyle w:val="ListBullet2"/>
            </w:pPr>
            <w:r w:rsidRPr="00D3126E">
              <w:t>search for additional resources if needed</w:t>
            </w:r>
          </w:p>
          <w:p w14:paraId="1E0F2343" w14:textId="77777777" w:rsidR="00876DB0" w:rsidRPr="00D51C9F" w:rsidRDefault="00876DB0" w:rsidP="00D51C9F">
            <w:pPr>
              <w:pStyle w:val="ListBullet"/>
            </w:pPr>
            <w:r w:rsidRPr="00D51C9F">
              <w:t>Prepare a thesis-like paragraph designed to catch the reader’s attention and introduce what your editorial is about.</w:t>
            </w:r>
          </w:p>
          <w:p w14:paraId="45C875B7" w14:textId="00E39156" w:rsidR="00876DB0" w:rsidRPr="00D51C9F" w:rsidRDefault="00876DB0" w:rsidP="00D51C9F">
            <w:pPr>
              <w:pStyle w:val="ListBullet"/>
            </w:pPr>
            <w:r w:rsidRPr="00D51C9F">
              <w:t>Prepare the body of your editorial providing an objective explanation of the issue supported by the relevant sources you have identified; for example:</w:t>
            </w:r>
          </w:p>
          <w:p w14:paraId="3658C60C" w14:textId="354B528E" w:rsidR="00876DB0" w:rsidRPr="00D51C9F" w:rsidRDefault="00876DB0" w:rsidP="00D51C9F">
            <w:pPr>
              <w:pStyle w:val="ListBullet2"/>
            </w:pPr>
            <w:r w:rsidRPr="00D51C9F">
              <w:t>state the opposing argument first</w:t>
            </w:r>
          </w:p>
          <w:p w14:paraId="06B288AA" w14:textId="25AAE1EA" w:rsidR="00876DB0" w:rsidRPr="00D51C9F" w:rsidRDefault="00876DB0" w:rsidP="00D51C9F">
            <w:pPr>
              <w:pStyle w:val="ListBullet2"/>
            </w:pPr>
            <w:r w:rsidRPr="00D51C9F">
              <w:t>present reasons refuting the opposition</w:t>
            </w:r>
          </w:p>
          <w:p w14:paraId="0A318E1E" w14:textId="2CF4927E" w:rsidR="00876DB0" w:rsidRPr="00D51C9F" w:rsidRDefault="00876DB0" w:rsidP="00D51C9F">
            <w:pPr>
              <w:pStyle w:val="ListBullet2"/>
            </w:pPr>
            <w:r w:rsidRPr="00D51C9F">
              <w:t>share your solutions</w:t>
            </w:r>
          </w:p>
          <w:p w14:paraId="2A25DCC2" w14:textId="77777777" w:rsidR="00876DB0" w:rsidRPr="00D51C9F" w:rsidRDefault="00876DB0" w:rsidP="00D51C9F">
            <w:pPr>
              <w:pStyle w:val="ListBullet"/>
            </w:pPr>
            <w:r w:rsidRPr="00D51C9F">
              <w:t>Prepare a paragraph on practical implications, for instance, learning in a digital age or your current role.</w:t>
            </w:r>
          </w:p>
          <w:p w14:paraId="0992B960" w14:textId="77777777" w:rsidR="00876DB0" w:rsidRPr="00876DB0" w:rsidRDefault="00876DB0" w:rsidP="00D51C9F">
            <w:pPr>
              <w:pStyle w:val="ListBullet"/>
              <w:rPr>
                <w:rFonts w:ascii="Aptos" w:eastAsia="Aptos" w:hAnsi="Aptos" w:cs="Times New Roman"/>
              </w:rPr>
            </w:pPr>
            <w:r w:rsidRPr="00D51C9F">
              <w:t>Draft the conclusion.</w:t>
            </w:r>
          </w:p>
        </w:tc>
      </w:tr>
    </w:tbl>
    <w:p w14:paraId="55AA5CA0" w14:textId="77777777" w:rsidR="00876DB0" w:rsidRPr="00876DB0" w:rsidRDefault="00876DB0" w:rsidP="00876DB0">
      <w:pPr>
        <w:keepNext/>
        <w:keepLines/>
        <w:spacing w:before="160" w:after="80"/>
        <w:outlineLvl w:val="1"/>
        <w:rPr>
          <w:rFonts w:ascii="Aptos Display" w:eastAsia="Times New Roman" w:hAnsi="Aptos Display" w:cs="Times New Roman"/>
          <w:color w:val="0F4761"/>
          <w:sz w:val="32"/>
          <w:szCs w:val="32"/>
        </w:rPr>
      </w:pPr>
      <w:r w:rsidRPr="00876DB0">
        <w:rPr>
          <w:rFonts w:ascii="Aptos Display" w:eastAsia="Times New Roman" w:hAnsi="Aptos Display" w:cs="Times New Roman"/>
          <w:color w:val="0F4761"/>
          <w:sz w:val="32"/>
          <w:szCs w:val="32"/>
        </w:rPr>
        <w:lastRenderedPageBreak/>
        <w:t>6.4 Digital Wisdom</w:t>
      </w:r>
    </w:p>
    <w:p w14:paraId="03B05972" w14:textId="55B2AF3A" w:rsidR="00876DB0" w:rsidRPr="00876DB0" w:rsidRDefault="00876DB0" w:rsidP="00876DB0">
      <w:pPr>
        <w:spacing w:before="180" w:after="180"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To conclude our course we will examine another perspective on ethics and technology. This may tap into the foundational lens with which you approach many ethical issues, so take a moment to reflect on the following:</w:t>
      </w:r>
    </w:p>
    <w:p w14:paraId="1F640C6F" w14:textId="7777777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What role does technology play in my social, academic, and spiritual life?</w:t>
      </w:r>
    </w:p>
    <w:p w14:paraId="5C3DC3A2" w14:textId="7777777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What guidance does the Bible have on our use of technology today?</w:t>
      </w:r>
    </w:p>
    <w:p w14:paraId="4886F85D" w14:textId="77777777" w:rsidR="00876DB0" w:rsidRPr="00876DB0" w:rsidRDefault="00876DB0" w:rsidP="00876DB0">
      <w:pPr>
        <w:numPr>
          <w:ilvl w:val="0"/>
          <w:numId w:val="2"/>
        </w:numPr>
        <w:spacing w:before="36" w:after="36" w:line="240" w:lineRule="auto"/>
        <w:rPr>
          <w:rFonts w:ascii="Aptos" w:eastAsia="Aptos" w:hAnsi="Aptos" w:cs="Times New Roman"/>
          <w:kern w:val="0"/>
          <w:lang w:val="en-US"/>
          <w14:ligatures w14:val="none"/>
        </w:rPr>
      </w:pPr>
      <w:r w:rsidRPr="00876DB0">
        <w:rPr>
          <w:rFonts w:ascii="Aptos" w:eastAsia="Aptos" w:hAnsi="Aptos" w:cs="Times New Roman"/>
          <w:kern w:val="0"/>
          <w:lang w:val="en-US"/>
          <w14:ligatures w14:val="none"/>
        </w:rPr>
        <w:t>How will my use of technology support my social, academic, and spiritual goals?</w:t>
      </w:r>
    </w:p>
    <w:p w14:paraId="7CF2F1CE" w14:textId="77777777" w:rsidR="00876DB0" w:rsidRPr="00876DB0" w:rsidRDefault="00876DB0" w:rsidP="00876DB0">
      <w:pPr>
        <w:keepNext/>
        <w:keepLines/>
        <w:spacing w:before="160" w:after="80"/>
        <w:outlineLvl w:val="2"/>
        <w:rPr>
          <w:rFonts w:ascii="Aptos" w:eastAsia="Times New Roman" w:hAnsi="Aptos" w:cs="Times New Roman"/>
          <w:color w:val="0F4761"/>
          <w:sz w:val="28"/>
          <w:szCs w:val="28"/>
        </w:rPr>
      </w:pPr>
      <w:r w:rsidRPr="00876DB0">
        <w:rPr>
          <w:rFonts w:ascii="Aptos" w:eastAsia="Times New Roman" w:hAnsi="Aptos" w:cs="Times New Roman"/>
          <w:color w:val="0F4761"/>
          <w:sz w:val="28"/>
          <w:szCs w:val="28"/>
        </w:rPr>
        <w:t>6.4.1 Activity: Digital Wisdom</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76DB0" w:rsidRPr="00876DB0" w14:paraId="2D74A01A" w14:textId="77777777" w:rsidTr="0004149B">
        <w:trPr>
          <w:cantSplit/>
        </w:trPr>
        <w:tc>
          <w:tcPr>
            <w:tcW w:w="0" w:type="auto"/>
            <w:tcMar>
              <w:left w:w="144" w:type="dxa"/>
            </w:tcMar>
          </w:tcPr>
          <w:p w14:paraId="0F336CDE" w14:textId="77777777" w:rsidR="00876DB0" w:rsidRPr="00876DB0" w:rsidRDefault="00876DB0" w:rsidP="00876DB0">
            <w:pPr>
              <w:spacing w:before="16" w:after="64"/>
              <w:rPr>
                <w:rFonts w:ascii="Aptos" w:eastAsia="Aptos" w:hAnsi="Aptos" w:cs="Times New Roman"/>
              </w:rPr>
            </w:pPr>
          </w:p>
          <w:p w14:paraId="42E42C08" w14:textId="233F8401" w:rsidR="00876DB0" w:rsidRPr="00876DB0" w:rsidRDefault="00A84CD9" w:rsidP="002E4010">
            <w:pPr>
              <w:pStyle w:val="ListBullet"/>
            </w:pPr>
            <w:r w:rsidRPr="002E4010">
              <w:rPr>
                <w:b/>
                <w:bCs/>
              </w:rPr>
              <w:t>Read</w:t>
            </w:r>
            <w:r>
              <w:t xml:space="preserve">: </w:t>
            </w:r>
            <w:r w:rsidR="00876DB0" w:rsidRPr="00876DB0">
              <w:t>Skim the following article in which the authors present a framework for digital wisdom, as well as practical practices that can help navigate the digital in our daily lives.</w:t>
            </w:r>
          </w:p>
          <w:p w14:paraId="467A0F44" w14:textId="750F2960" w:rsidR="00876DB0" w:rsidRPr="00876DB0" w:rsidRDefault="00E36BF8" w:rsidP="002E4010">
            <w:pPr>
              <w:pStyle w:val="ListBullet2"/>
            </w:pPr>
            <w:hyperlink r:id="rId162">
              <w:r w:rsidR="00876DB0" w:rsidRPr="00876DB0">
                <w:rPr>
                  <w:i/>
                </w:rPr>
                <w:t>A Framework for Digital Wisdom in Higher Education</w:t>
              </w:r>
            </w:hyperlink>
            <w:r w:rsidR="00876DB0" w:rsidRPr="00876DB0">
              <w:rPr>
                <w:iCs/>
              </w:rPr>
              <w:t xml:space="preserve"> </w:t>
            </w:r>
            <w:r w:rsidR="00876DB0" w:rsidRPr="00876DB0">
              <w:rPr>
                <w:iCs/>
              </w:rPr>
              <w:fldChar w:fldCharType="begin"/>
            </w:r>
            <w:r w:rsidR="00AC5568">
              <w:rPr>
                <w:iCs/>
              </w:rPr>
              <w:instrText xml:space="preserve"> ADDIN ZOTERO_ITEM CSL_CITATION {"citationID":"krIVWsMQ","properties":{"formattedCitation":"(2019)","plainCitation":"(2019)","noteIndex":0},"citationItems":[{"id":577,"uris":["http://zotero.org/users/14693029/items/5JU9MZ6E"],"itemData":{"id":577,"type":"webpage","container-title":"Christian Scholar’s Review","title":"A framework for digital wisdom in higher education","URL":"https://christianscholars.com/a-framework-for-digital-wisdom-in-higher-education/","author":[{"family":"Paulus","given":"M. J.","suffix":"Jr."},{"family":"Baker","given":"Bruce D."},{"family":"Langford","given":"Michael D."}],"accessed":{"date-parts":[["2024",8,10]]},"issued":{"date-parts":[["2019",10,15]]}},"label":"page","suppress-author":true}],"schema":"https://github.com/citation-style-language/schema/raw/master/csl-citation.json"} </w:instrText>
            </w:r>
            <w:r w:rsidR="00876DB0" w:rsidRPr="00876DB0">
              <w:rPr>
                <w:iCs/>
              </w:rPr>
              <w:fldChar w:fldCharType="separate"/>
            </w:r>
            <w:r w:rsidR="00876DB0" w:rsidRPr="00876DB0">
              <w:rPr>
                <w:rFonts w:cs="Arial"/>
              </w:rPr>
              <w:t>(2019)</w:t>
            </w:r>
            <w:r w:rsidR="00876DB0" w:rsidRPr="00876DB0">
              <w:rPr>
                <w:iCs/>
              </w:rPr>
              <w:fldChar w:fldCharType="end"/>
            </w:r>
            <w:r w:rsidR="0060394D">
              <w:rPr>
                <w:iCs/>
              </w:rPr>
              <w:t>.</w:t>
            </w:r>
          </w:p>
          <w:p w14:paraId="53A86DCE" w14:textId="42F9155E" w:rsidR="00876DB0" w:rsidRPr="00876DB0" w:rsidRDefault="00876DB0" w:rsidP="00876DB0">
            <w:pPr>
              <w:rPr>
                <w:rFonts w:ascii="Aptos" w:eastAsia="Aptos" w:hAnsi="Aptos" w:cs="Times New Roman"/>
              </w:rPr>
            </w:pPr>
            <w:r w:rsidRPr="00876DB0">
              <w:rPr>
                <w:rFonts w:ascii="Aptos" w:eastAsia="Aptos" w:hAnsi="Aptos" w:cs="Times New Roman"/>
              </w:rPr>
              <w:t xml:space="preserve">Here are some quotes that resonate </w:t>
            </w:r>
            <w:r w:rsidRPr="00876DB0">
              <w:rPr>
                <w:rFonts w:ascii="Aptos" w:eastAsia="Aptos" w:hAnsi="Aptos" w:cs="Times New Roman"/>
              </w:rPr>
              <w:fldChar w:fldCharType="begin"/>
            </w:r>
            <w:r w:rsidR="00AC5568">
              <w:rPr>
                <w:rFonts w:ascii="Aptos" w:eastAsia="Aptos" w:hAnsi="Aptos" w:cs="Times New Roman"/>
              </w:rPr>
              <w:instrText xml:space="preserve"> ADDIN ZOTERO_ITEM CSL_CITATION {"citationID":"ZqPcLWn7","properties":{"formattedCitation":"(Paulus et al., 2019)","plainCitation":"(Paulus et al., 2019)","noteIndex":0},"citationItems":[{"id":577,"uris":["http://zotero.org/users/14693029/items/5JU9MZ6E"],"itemData":{"id":577,"type":"webpage","container-title":"Christian Scholar’s Review","title":"A framework for digital wisdom in higher education","URL":"https://christianscholars.com/a-framework-for-digital-wisdom-in-higher-education/","author":[{"family":"Paulus","given":"M. J.","suffix":"Jr."},{"family":"Baker","given":"Bruce D."},{"family":"Langford","given":"Michael D."}],"accessed":{"date-parts":[["2024",8,10]]},"issued":{"date-parts":[["2019",10,15]]}}}],"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Paulus et al., 2019)</w:t>
            </w:r>
            <w:r w:rsidRPr="00876DB0">
              <w:rPr>
                <w:rFonts w:ascii="Aptos" w:eastAsia="Aptos" w:hAnsi="Aptos" w:cs="Times New Roman"/>
              </w:rPr>
              <w:fldChar w:fldCharType="end"/>
            </w:r>
            <w:r w:rsidRPr="00876DB0">
              <w:rPr>
                <w:rFonts w:ascii="Aptos" w:eastAsia="Aptos" w:hAnsi="Aptos" w:cs="Times New Roman"/>
              </w:rPr>
              <w:t>. Feel free to highlight your quotes using Hypothes.is, or in your personal Obsidian notes.</w:t>
            </w:r>
          </w:p>
          <w:p w14:paraId="7F896A53" w14:textId="1EBE90DB"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xml:space="preserve">Institutions of higher education have a crucial role and responsibility at this moment of technological change to form people who will flourish in our so-called digital age. </w:t>
            </w:r>
            <w:r w:rsidRPr="00876DB0">
              <w:rPr>
                <w:rFonts w:ascii="Aptos" w:eastAsia="Aptos" w:hAnsi="Aptos" w:cs="Times New Roman"/>
              </w:rPr>
              <w:fldChar w:fldCharType="begin"/>
            </w:r>
            <w:r w:rsidR="00AC5568">
              <w:rPr>
                <w:rFonts w:ascii="Aptos" w:eastAsia="Aptos" w:hAnsi="Aptos" w:cs="Times New Roman"/>
              </w:rPr>
              <w:instrText xml:space="preserve"> ADDIN ZOTERO_ITEM CSL_CITATION {"citationID":"QxPYuOHA","properties":{"formattedCitation":"(2019, para. 1)","plainCitation":"(2019, para. 1)","noteIndex":0},"citationItems":[{"id":577,"uris":["http://zotero.org/users/14693029/items/5JU9MZ6E"],"itemData":{"id":577,"type":"webpage","container-title":"Christian Scholar’s Review","title":"A framework for digital wisdom in higher education","URL":"https://christianscholars.com/a-framework-for-digital-wisdom-in-higher-education/","author":[{"family":"Paulus","given":"M. J.","suffix":"Jr."},{"family":"Baker","given":"Bruce D."},{"family":"Langford","given":"Michael D."}],"accessed":{"date-parts":[["2024",8,10]]},"issued":{"date-parts":[["2019",10,15]]}},"label":"page","suppress-author":true,"suffix":", para. 1"}],"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19, para. 1)</w:t>
            </w:r>
            <w:r w:rsidRPr="00876DB0">
              <w:rPr>
                <w:rFonts w:ascii="Aptos" w:eastAsia="Aptos" w:hAnsi="Aptos" w:cs="Times New Roman"/>
              </w:rPr>
              <w:fldChar w:fldCharType="end"/>
            </w:r>
          </w:p>
          <w:p w14:paraId="55C0E0F8" w14:textId="111F874A"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xml:space="preserve">Within the context of Christian higher education, the need to integrate new ICTs into our individual and institutional lives well and wisely—as we consider what technologies are doing to us and what we will do with them—is of utmost significance if we are committed to the cultivation of competence, character, and wisdom. </w:t>
            </w:r>
            <w:r w:rsidRPr="00876DB0">
              <w:rPr>
                <w:rFonts w:ascii="Aptos" w:eastAsia="Aptos" w:hAnsi="Aptos" w:cs="Times New Roman"/>
              </w:rPr>
              <w:fldChar w:fldCharType="begin"/>
            </w:r>
            <w:r w:rsidR="00AC5568">
              <w:rPr>
                <w:rFonts w:ascii="Aptos" w:eastAsia="Aptos" w:hAnsi="Aptos" w:cs="Times New Roman"/>
              </w:rPr>
              <w:instrText xml:space="preserve"> ADDIN ZOTERO_ITEM CSL_CITATION {"citationID":"KyWIE9Vp","properties":{"formattedCitation":"(2019, para. 6)","plainCitation":"(2019, para. 6)","noteIndex":0},"citationItems":[{"id":577,"uris":["http://zotero.org/users/14693029/items/5JU9MZ6E"],"itemData":{"id":577,"type":"webpage","container-title":"Christian Scholar’s Review","title":"A framework for digital wisdom in higher education","URL":"https://christianscholars.com/a-framework-for-digital-wisdom-in-higher-education/","author":[{"family":"Paulus","given":"M. J.","suffix":"Jr."},{"family":"Baker","given":"Bruce D."},{"family":"Langford","given":"Michael D."}],"accessed":{"date-parts":[["2024",8,10]]},"issued":{"date-parts":[["2019",10,15]]}},"label":"page","suppress-author":true,"suffix":", para. 6"}],"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19, para. 6)</w:t>
            </w:r>
            <w:r w:rsidRPr="00876DB0">
              <w:rPr>
                <w:rFonts w:ascii="Aptos" w:eastAsia="Aptos" w:hAnsi="Aptos" w:cs="Times New Roman"/>
              </w:rPr>
              <w:fldChar w:fldCharType="end"/>
            </w:r>
          </w:p>
          <w:p w14:paraId="63837CCF" w14:textId="28AF17B5"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xml:space="preserve">Scripture enables us look behind and beyond our and others’ online identities to see ourselves and others as embodied and relational beings made in the image of God. </w:t>
            </w:r>
            <w:r w:rsidRPr="00876DB0">
              <w:rPr>
                <w:rFonts w:ascii="Aptos" w:eastAsia="Aptos" w:hAnsi="Aptos" w:cs="Times New Roman"/>
              </w:rPr>
              <w:fldChar w:fldCharType="begin"/>
            </w:r>
            <w:r w:rsidR="00AC5568">
              <w:rPr>
                <w:rFonts w:ascii="Aptos" w:eastAsia="Aptos" w:hAnsi="Aptos" w:cs="Times New Roman"/>
              </w:rPr>
              <w:instrText xml:space="preserve"> ADDIN ZOTERO_ITEM CSL_CITATION {"citationID":"eF8WdAc4","properties":{"formattedCitation":"(2019, para. 21)","plainCitation":"(2019, para. 21)","noteIndex":0},"citationItems":[{"id":577,"uris":["http://zotero.org/users/14693029/items/5JU9MZ6E"],"itemData":{"id":577,"type":"webpage","container-title":"Christian Scholar’s Review","title":"A framework for digital wisdom in higher education","URL":"https://christianscholars.com/a-framework-for-digital-wisdom-in-higher-education/","author":[{"family":"Paulus","given":"M. J.","suffix":"Jr."},{"family":"Baker","given":"Bruce D."},{"family":"Langford","given":"Michael D."}],"accessed":{"date-parts":[["2024",8,10]]},"issued":{"date-parts":[["2019",10,15]]}},"label":"page","suppress-author":true,"suffix":", para. 21"}],"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19, para. 21)</w:t>
            </w:r>
            <w:r w:rsidRPr="00876DB0">
              <w:rPr>
                <w:rFonts w:ascii="Aptos" w:eastAsia="Aptos" w:hAnsi="Aptos" w:cs="Times New Roman"/>
              </w:rPr>
              <w:fldChar w:fldCharType="end"/>
            </w:r>
          </w:p>
          <w:p w14:paraId="4657EE8F" w14:textId="3BB5E82C" w:rsidR="00876DB0" w:rsidRPr="00876DB0" w:rsidRDefault="00876DB0" w:rsidP="00876DB0">
            <w:pPr>
              <w:spacing w:before="100" w:after="100"/>
              <w:ind w:left="480" w:right="480"/>
              <w:rPr>
                <w:rFonts w:ascii="Aptos" w:eastAsia="Aptos" w:hAnsi="Aptos" w:cs="Times New Roman"/>
              </w:rPr>
            </w:pPr>
            <w:r w:rsidRPr="00876DB0">
              <w:rPr>
                <w:rFonts w:ascii="Aptos" w:eastAsia="Aptos" w:hAnsi="Aptos" w:cs="Times New Roman"/>
              </w:rPr>
              <w:t xml:space="preserve">Our use of technologies must be shaped by our intentions and values, and we must be aware of how platform interfaces, permissions, algorithms, and other design elements could interfere with our goals and obligations. </w:t>
            </w:r>
            <w:r w:rsidRPr="00876DB0">
              <w:rPr>
                <w:rFonts w:ascii="Aptos" w:eastAsia="Aptos" w:hAnsi="Aptos" w:cs="Times New Roman"/>
              </w:rPr>
              <w:fldChar w:fldCharType="begin"/>
            </w:r>
            <w:r w:rsidR="00AC5568">
              <w:rPr>
                <w:rFonts w:ascii="Aptos" w:eastAsia="Aptos" w:hAnsi="Aptos" w:cs="Times New Roman"/>
              </w:rPr>
              <w:instrText xml:space="preserve"> ADDIN ZOTERO_ITEM CSL_CITATION {"citationID":"X23SQ7AG","properties":{"formattedCitation":"(2019, para. 31)","plainCitation":"(2019, para. 31)","noteIndex":0},"citationItems":[{"id":577,"uris":["http://zotero.org/users/14693029/items/5JU9MZ6E"],"itemData":{"id":577,"type":"webpage","container-title":"Christian Scholar’s Review","title":"A framework for digital wisdom in higher education","URL":"https://christianscholars.com/a-framework-for-digital-wisdom-in-higher-education/","author":[{"family":"Paulus","given":"M. J.","suffix":"Jr."},{"family":"Baker","given":"Bruce D."},{"family":"Langford","given":"Michael D."}],"accessed":{"date-parts":[["2024",8,10]]},"issued":{"date-parts":[["2019",10,15]]}},"label":"page","suppress-author":true,"suffix":", para. 31"}],"schema":"https://github.com/citation-style-language/schema/raw/master/csl-citation.json"} </w:instrText>
            </w:r>
            <w:r w:rsidRPr="00876DB0">
              <w:rPr>
                <w:rFonts w:ascii="Aptos" w:eastAsia="Aptos" w:hAnsi="Aptos" w:cs="Times New Roman"/>
              </w:rPr>
              <w:fldChar w:fldCharType="separate"/>
            </w:r>
            <w:r w:rsidRPr="00876DB0">
              <w:rPr>
                <w:rFonts w:ascii="Aptos" w:eastAsia="Aptos" w:hAnsi="Aptos" w:cs="Arial"/>
              </w:rPr>
              <w:t>(2019, para. 31)</w:t>
            </w:r>
            <w:r w:rsidRPr="00876DB0">
              <w:rPr>
                <w:rFonts w:ascii="Aptos" w:eastAsia="Aptos" w:hAnsi="Aptos" w:cs="Times New Roman"/>
              </w:rPr>
              <w:fldChar w:fldCharType="end"/>
            </w:r>
          </w:p>
          <w:p w14:paraId="3667CA3A" w14:textId="77777777" w:rsidR="00876DB0" w:rsidRPr="00876DB0" w:rsidRDefault="00876DB0" w:rsidP="00876DB0">
            <w:pPr>
              <w:rPr>
                <w:rFonts w:ascii="Aptos" w:eastAsia="Aptos" w:hAnsi="Aptos" w:cs="Times New Roman"/>
              </w:rPr>
            </w:pPr>
            <w:r w:rsidRPr="00876DB0">
              <w:rPr>
                <w:rFonts w:ascii="Aptos" w:eastAsia="Aptos" w:hAnsi="Aptos" w:cs="Times New Roman"/>
                <w:b/>
                <w:bCs/>
              </w:rPr>
              <w:t>Questions to Consider</w:t>
            </w:r>
          </w:p>
          <w:p w14:paraId="46C5EA96" w14:textId="578181F6" w:rsidR="00876DB0" w:rsidRPr="00876DB0" w:rsidRDefault="00876DB0" w:rsidP="00876DB0">
            <w:pPr>
              <w:rPr>
                <w:rFonts w:ascii="Aptos" w:eastAsia="Aptos" w:hAnsi="Aptos" w:cs="Times New Roman"/>
              </w:rPr>
            </w:pPr>
            <w:r w:rsidRPr="00876DB0">
              <w:rPr>
                <w:rFonts w:ascii="Aptos" w:eastAsia="Aptos" w:hAnsi="Aptos" w:cs="Times New Roman"/>
              </w:rPr>
              <w:t>Answer the following questions in your journal:</w:t>
            </w:r>
          </w:p>
          <w:p w14:paraId="31C55C54"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can you, as a TWU student, flourish in this digital age?</w:t>
            </w:r>
          </w:p>
          <w:p w14:paraId="7B73C234"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do the tools you use shape you? How do you use them wisely?</w:t>
            </w:r>
          </w:p>
          <w:p w14:paraId="22EE2DDE" w14:textId="4C98B10E"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should we view and relate to others online</w:t>
            </w:r>
            <w:r w:rsidR="00501DA6">
              <w:rPr>
                <w:rFonts w:ascii="Aptos" w:eastAsia="Aptos" w:hAnsi="Aptos" w:cs="Times New Roman"/>
              </w:rPr>
              <w:t>—</w:t>
            </w:r>
            <w:r w:rsidRPr="00876DB0">
              <w:rPr>
                <w:rFonts w:ascii="Aptos" w:eastAsia="Aptos" w:hAnsi="Aptos" w:cs="Times New Roman"/>
              </w:rPr>
              <w:t>in particular those whom we disagree with?</w:t>
            </w:r>
          </w:p>
          <w:p w14:paraId="2662638F"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How can you cultivate inclusive digital communities which embody a sense of belonging, connection, and Christian hospitality?</w:t>
            </w:r>
          </w:p>
          <w:p w14:paraId="27922A7C" w14:textId="77777777" w:rsidR="00876DB0" w:rsidRPr="00876DB0" w:rsidRDefault="00876DB0" w:rsidP="00876DB0">
            <w:pPr>
              <w:numPr>
                <w:ilvl w:val="0"/>
                <w:numId w:val="2"/>
              </w:numPr>
              <w:spacing w:before="36" w:after="36"/>
              <w:rPr>
                <w:rFonts w:ascii="Aptos" w:eastAsia="Aptos" w:hAnsi="Aptos" w:cs="Times New Roman"/>
              </w:rPr>
            </w:pPr>
            <w:r w:rsidRPr="00876DB0">
              <w:rPr>
                <w:rFonts w:ascii="Aptos" w:eastAsia="Aptos" w:hAnsi="Aptos" w:cs="Times New Roman"/>
              </w:rPr>
              <w:t>And finally, how can we use technology in a way that aligns with our intentions and values?</w:t>
            </w:r>
          </w:p>
        </w:tc>
      </w:tr>
      <w:bookmarkEnd w:id="36"/>
    </w:tbl>
    <w:p w14:paraId="6E2EE31A" w14:textId="77777777" w:rsidR="00876DB0" w:rsidRPr="00876DB0" w:rsidRDefault="00876DB0" w:rsidP="00876DB0">
      <w:pPr>
        <w:spacing w:line="259" w:lineRule="auto"/>
        <w:rPr>
          <w:rFonts w:ascii="Aptos" w:eastAsia="Aptos" w:hAnsi="Aptos" w:cs="Arial"/>
          <w:kern w:val="0"/>
          <w:sz w:val="22"/>
          <w:szCs w:val="22"/>
          <w14:ligatures w14:val="none"/>
        </w:rPr>
      </w:pPr>
    </w:p>
    <w:p w14:paraId="38EA7A3D" w14:textId="77777777" w:rsidR="00876DB0" w:rsidRPr="00876DB0" w:rsidRDefault="00876DB0" w:rsidP="00876DB0">
      <w:pPr>
        <w:keepNext/>
        <w:keepLines/>
        <w:spacing w:before="160" w:after="80"/>
        <w:outlineLvl w:val="1"/>
        <w:rPr>
          <w:rFonts w:ascii="Aptos Display" w:eastAsia="Times New Roman" w:hAnsi="Aptos Display" w:cs="Times New Roman"/>
          <w:color w:val="0F4761"/>
          <w:sz w:val="32"/>
          <w:szCs w:val="32"/>
        </w:rPr>
      </w:pPr>
      <w:r w:rsidRPr="00876DB0">
        <w:rPr>
          <w:rFonts w:ascii="Aptos Display" w:eastAsia="Times New Roman" w:hAnsi="Aptos Display" w:cs="Times New Roman"/>
          <w:color w:val="0F4761"/>
          <w:sz w:val="32"/>
          <w:szCs w:val="32"/>
        </w:rPr>
        <w:lastRenderedPageBreak/>
        <w:t>Summary</w:t>
      </w:r>
    </w:p>
    <w:p w14:paraId="4E9E8840" w14:textId="3E3D1E38" w:rsidR="00C46D2B" w:rsidRDefault="00876DB0" w:rsidP="006A1128">
      <w:pPr>
        <w:spacing w:before="180" w:after="180" w:line="240" w:lineRule="auto"/>
      </w:pPr>
      <w:r w:rsidRPr="00876DB0">
        <w:rPr>
          <w:rFonts w:ascii="Aptos" w:eastAsia="Aptos" w:hAnsi="Aptos" w:cs="Times New Roman"/>
          <w:kern w:val="0"/>
          <w:lang w:val="en-US"/>
          <w14:ligatures w14:val="none"/>
        </w:rPr>
        <w:t>As you complete this course and continue on your learning journey we trust that you have acquired skills that will not only prepare you for your academic studies but also for your professional goals.</w:t>
      </w:r>
      <w:bookmarkEnd w:id="35"/>
    </w:p>
    <w:p w14:paraId="4E9E8968" w14:textId="53947F13" w:rsidR="00C46D2B" w:rsidRDefault="00C46D2B">
      <w:pPr>
        <w:pStyle w:val="BodyText"/>
      </w:pPr>
      <w:bookmarkStart w:id="37" w:name="_Hlk174106453"/>
      <w:bookmarkStart w:id="38" w:name="summary-5"/>
      <w:bookmarkStart w:id="39" w:name="_Hlk174105793"/>
      <w:bookmarkEnd w:id="21"/>
      <w:bookmarkEnd w:id="34"/>
      <w:r>
        <w:t xml:space="preserve">We began this final unit by emphasizing the value of community in online </w:t>
      </w:r>
      <w:bookmarkEnd w:id="37"/>
      <w:r>
        <w:t>learning. Throughout the course we have encouraged you to connect with others</w:t>
      </w:r>
      <w:r w:rsidR="00F528A0">
        <w:t>—</w:t>
      </w:r>
      <w:r>
        <w:t xml:space="preserve">fellow TWU students, instructors, colleagues, family, friends, and other online communities. Reflect on how these connections have influenced your learning experience. Additionally, we discussed the impact of technology in the workplace and how you might use tools effectively in your business practices or field of study. You have had </w:t>
      </w:r>
      <w:r w:rsidR="00DC69C4">
        <w:t>opportunities</w:t>
      </w:r>
      <w:r>
        <w:t xml:space="preserve"> to engage as global digital citizens by using technology to discover and share knowledge. Furthermore, we examined emerging societal issues and online behavio</w:t>
      </w:r>
      <w:r w:rsidR="00DC69C4">
        <w:t>u</w:t>
      </w:r>
      <w:r>
        <w:t>rs, discussing strategies to address these challenges effectively.</w:t>
      </w:r>
    </w:p>
    <w:p w14:paraId="4E9E8969" w14:textId="02DBD18D" w:rsidR="00C46D2B" w:rsidRDefault="00C46D2B">
      <w:pPr>
        <w:pStyle w:val="BodyText"/>
      </w:pPr>
      <w:r>
        <w:t>Finally, we introduced the concept of digital wisdom. As you continue to integrate technology into your learning journey, we encourage you to consider how your online contributions can positively impact others. Reflect on TWU’s mission and vision statements and how they resonate with you and guide your commitment to serving others and glorifying God.</w:t>
      </w:r>
    </w:p>
    <w:p w14:paraId="4E9E896A" w14:textId="70977B2D" w:rsidR="00C46D2B" w:rsidRDefault="00C46D2B">
      <w:pPr>
        <w:pStyle w:val="BlockText"/>
      </w:pPr>
      <w:r>
        <w:t>The mission of Trinity Western University, as an arm of the Church, is to develop godly Christian leaders: positive, goal-oriented university graduates with thoroughly Christian minds; growing disciples of Jesus Christ who glorify God through fulfilling the Great Commission, serving God and people in the various marketplaces of life.</w:t>
      </w:r>
    </w:p>
    <w:p w14:paraId="4E9E896B" w14:textId="61119785" w:rsidR="00C46D2B" w:rsidRDefault="00C46D2B">
      <w:pPr>
        <w:pStyle w:val="BlockText"/>
      </w:pPr>
      <w:r>
        <w:t>Every graduate is equipped to think truthfully, act justly, and live faithfully for the good of the world and the glory of God.</w:t>
      </w:r>
      <w:r w:rsidR="00F02997">
        <w:t xml:space="preserve"> </w:t>
      </w:r>
      <w:r w:rsidR="000834B3">
        <w:fldChar w:fldCharType="begin"/>
      </w:r>
      <w:r w:rsidR="0026318F">
        <w:instrText xml:space="preserve"> ADDIN ZOTERO_ITEM CSL_CITATION {"citationID":"CXLvH4p5","properties":{"formattedCitation":"(Trinity Western University, n.d.-d)","plainCitation":"(Trinity Western University, n.d.-d)","noteIndex":0},"citationItems":[{"id":369,"uris":["http://zotero.org/users/14693029/items/BDG4RMJ6"],"itemData":{"id":369,"type":"webpage","language":"en","title":"Mission &amp; vision: Trinity Western University","URL":"https://www.twu.ca/about-us/commitments/mission-vision","author":[{"family":"Trinity Western University","given":""}]}}],"schema":"https://github.com/citation-style-language/schema/raw/master/csl-citation.json"} </w:instrText>
      </w:r>
      <w:r w:rsidR="000834B3">
        <w:fldChar w:fldCharType="separate"/>
      </w:r>
      <w:r w:rsidR="0026318F" w:rsidRPr="0026318F">
        <w:rPr>
          <w:rFonts w:ascii="Aptos" w:hAnsi="Aptos"/>
        </w:rPr>
        <w:t>(Trinity Western University, n.d.-d)</w:t>
      </w:r>
      <w:r w:rsidR="000834B3">
        <w:fldChar w:fldCharType="end"/>
      </w:r>
      <w:r>
        <w:t xml:space="preserve"> </w:t>
      </w:r>
    </w:p>
    <w:p w14:paraId="4E9E8972" w14:textId="77777777" w:rsidR="00C46D2B" w:rsidRDefault="00C46D2B">
      <w:pPr>
        <w:pStyle w:val="Heading2"/>
      </w:pPr>
      <w:bookmarkStart w:id="40" w:name="checking-your-learning-5"/>
      <w:bookmarkEnd w:id="38"/>
      <w:bookmarkEnd w:id="39"/>
      <w:r>
        <w:t>Checking Your Learning</w:t>
      </w:r>
    </w:p>
    <w:tbl>
      <w:tblPr>
        <w:tblStyle w:val="Table"/>
        <w:tblW w:w="0" w:type="auto"/>
        <w:tblInd w:w="164" w:type="dxa"/>
        <w:tblBorders>
          <w:left w:val="single" w:sz="24" w:space="0" w:color="EB9113"/>
        </w:tblBorders>
        <w:tblCellMar>
          <w:left w:w="0" w:type="dxa"/>
          <w:right w:w="0" w:type="dxa"/>
        </w:tblCellMar>
        <w:tblLook w:val="0000" w:firstRow="0" w:lastRow="0" w:firstColumn="0" w:lastColumn="0" w:noHBand="0" w:noVBand="0"/>
      </w:tblPr>
      <w:tblGrid>
        <w:gridCol w:w="9166"/>
      </w:tblGrid>
      <w:tr w:rsidR="00C46D2B" w14:paraId="4E9E897B" w14:textId="77777777" w:rsidTr="00C326C9">
        <w:trPr>
          <w:cantSplit/>
        </w:trPr>
        <w:tc>
          <w:tcPr>
            <w:tcW w:w="0" w:type="auto"/>
            <w:tcMar>
              <w:left w:w="144" w:type="dxa"/>
            </w:tcMar>
          </w:tcPr>
          <w:p w14:paraId="4E9E8973" w14:textId="77777777" w:rsidR="00C46D2B" w:rsidRDefault="00C46D2B">
            <w:pPr>
              <w:pStyle w:val="FirstParagraph"/>
              <w:spacing w:before="16" w:after="64"/>
            </w:pPr>
          </w:p>
          <w:p w14:paraId="4E9E8974" w14:textId="2ED452BC" w:rsidR="00C46D2B" w:rsidRDefault="00C46D2B">
            <w:pPr>
              <w:pStyle w:val="BodyText"/>
              <w:spacing w:before="16"/>
            </w:pPr>
            <w:r>
              <w:t>Before you move on to the next unit check that you are able to:</w:t>
            </w:r>
          </w:p>
          <w:p w14:paraId="4E9E8975" w14:textId="2276B696" w:rsidR="00C46D2B" w:rsidRDefault="00C46D2B" w:rsidP="00D80B96">
            <w:pPr>
              <w:pStyle w:val="Compact"/>
              <w:numPr>
                <w:ilvl w:val="0"/>
                <w:numId w:val="2"/>
              </w:numPr>
            </w:pPr>
            <w:r>
              <w:t>Discuss how technology has changed business practices in your field of interest or career</w:t>
            </w:r>
          </w:p>
          <w:p w14:paraId="4E9E8976" w14:textId="77777777" w:rsidR="00C46D2B" w:rsidRDefault="00C46D2B" w:rsidP="00D80B96">
            <w:pPr>
              <w:pStyle w:val="Compact"/>
              <w:numPr>
                <w:ilvl w:val="0"/>
                <w:numId w:val="2"/>
              </w:numPr>
            </w:pPr>
            <w:r>
              <w:t>Utilize technology to discover and share knowledge, collaborate with others, and become engaged digital global citizens</w:t>
            </w:r>
          </w:p>
          <w:p w14:paraId="4E9E8977" w14:textId="77777777" w:rsidR="00C46D2B" w:rsidRDefault="00C46D2B" w:rsidP="00D80B96">
            <w:pPr>
              <w:pStyle w:val="Compact"/>
              <w:numPr>
                <w:ilvl w:val="0"/>
                <w:numId w:val="2"/>
              </w:numPr>
            </w:pPr>
            <w:r>
              <w:t>Describe societal issues and problematic online behaviours which have emerged in the digital world and how to deal with these challenges in an ethical manner</w:t>
            </w:r>
          </w:p>
          <w:p w14:paraId="4E9E8978" w14:textId="3F476C7D" w:rsidR="00C46D2B" w:rsidRDefault="00C46D2B" w:rsidP="00D80B96">
            <w:pPr>
              <w:pStyle w:val="Compact"/>
              <w:numPr>
                <w:ilvl w:val="0"/>
                <w:numId w:val="2"/>
              </w:numPr>
            </w:pPr>
            <w:r>
              <w:t>Create inclusive digital communities which embody a sense of belonging, connection, and Christian hospitality</w:t>
            </w:r>
          </w:p>
          <w:p w14:paraId="4E9E8979" w14:textId="77777777" w:rsidR="00C46D2B" w:rsidRDefault="00C46D2B" w:rsidP="00D80B96">
            <w:pPr>
              <w:pStyle w:val="Compact"/>
              <w:numPr>
                <w:ilvl w:val="0"/>
                <w:numId w:val="2"/>
              </w:numPr>
            </w:pPr>
            <w:r>
              <w:t>Create a personalized narrative to document and express your learning process</w:t>
            </w:r>
          </w:p>
          <w:p w14:paraId="4E9E897A" w14:textId="77777777" w:rsidR="00C46D2B" w:rsidRDefault="00C46D2B" w:rsidP="00D80B96">
            <w:pPr>
              <w:pStyle w:val="Compact"/>
              <w:numPr>
                <w:ilvl w:val="0"/>
                <w:numId w:val="2"/>
              </w:numPr>
            </w:pPr>
            <w:r>
              <w:t>Practice evaluative judgment to document your process of learning in complex domains of knowledge</w:t>
            </w:r>
          </w:p>
        </w:tc>
      </w:tr>
      <w:bookmarkEnd w:id="0"/>
      <w:bookmarkEnd w:id="40"/>
    </w:tbl>
    <w:p w14:paraId="32D34FA5" w14:textId="3408DE00" w:rsidR="00627FAA" w:rsidRDefault="00627FAA" w:rsidP="00561400">
      <w:pPr>
        <w:pStyle w:val="Bibliography"/>
      </w:pPr>
    </w:p>
    <w:sectPr w:rsidR="00627FA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2A4B8" w14:textId="77777777" w:rsidR="00450EEF" w:rsidRDefault="00450EEF" w:rsidP="00C46D2B">
      <w:pPr>
        <w:spacing w:after="0" w:line="240" w:lineRule="auto"/>
      </w:pPr>
      <w:r>
        <w:separator/>
      </w:r>
    </w:p>
  </w:endnote>
  <w:endnote w:type="continuationSeparator" w:id="0">
    <w:p w14:paraId="194DA69C" w14:textId="77777777" w:rsidR="00450EEF" w:rsidRDefault="00450EEF" w:rsidP="00C46D2B">
      <w:pPr>
        <w:spacing w:after="0" w:line="240" w:lineRule="auto"/>
      </w:pPr>
      <w:r>
        <w:continuationSeparator/>
      </w:r>
    </w:p>
  </w:endnote>
  <w:endnote w:type="continuationNotice" w:id="1">
    <w:p w14:paraId="5F6009D1" w14:textId="77777777" w:rsidR="00450EEF" w:rsidRDefault="00450E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20002A87" w:usb1="80000000" w:usb2="00000008"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C092A" w14:textId="77777777" w:rsidR="00450EEF" w:rsidRDefault="00450EEF" w:rsidP="00C46D2B">
      <w:pPr>
        <w:spacing w:after="0" w:line="240" w:lineRule="auto"/>
      </w:pPr>
      <w:r>
        <w:separator/>
      </w:r>
    </w:p>
  </w:footnote>
  <w:footnote w:type="continuationSeparator" w:id="0">
    <w:p w14:paraId="250A4582" w14:textId="77777777" w:rsidR="00450EEF" w:rsidRDefault="00450EEF" w:rsidP="00C46D2B">
      <w:pPr>
        <w:spacing w:after="0" w:line="240" w:lineRule="auto"/>
      </w:pPr>
      <w:r>
        <w:continuationSeparator/>
      </w:r>
    </w:p>
  </w:footnote>
  <w:footnote w:type="continuationNotice" w:id="1">
    <w:p w14:paraId="64EC68AF" w14:textId="77777777" w:rsidR="00450EEF" w:rsidRDefault="00450EE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8242B4DA"/>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B72A348C"/>
    <w:lvl w:ilvl="0">
      <w:start w:val="1"/>
      <w:numFmt w:val="bullet"/>
      <w:pStyle w:val="ListBullet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854E8F78"/>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04A68FC2"/>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000A991"/>
    <w:multiLevelType w:val="multilevel"/>
    <w:tmpl w:val="FE5EECE6"/>
    <w:lvl w:ilvl="0">
      <w:numFmt w:val="bullet"/>
      <w:lvlText w:val=""/>
      <w:lvlJc w:val="left"/>
      <w:pPr>
        <w:ind w:left="720" w:hanging="360"/>
      </w:pPr>
      <w:rPr>
        <w:rFonts w:ascii="Symbol" w:hAnsi="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5" w15:restartNumberingAfterBreak="0">
    <w:nsid w:val="00A99411"/>
    <w:multiLevelType w:val="multilevel"/>
    <w:tmpl w:val="73AAAE4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00A99412"/>
    <w:multiLevelType w:val="multilevel"/>
    <w:tmpl w:val="D8386BF4"/>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7" w15:restartNumberingAfterBreak="0">
    <w:nsid w:val="00A99413"/>
    <w:multiLevelType w:val="multilevel"/>
    <w:tmpl w:val="40A6B430"/>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8" w15:restartNumberingAfterBreak="0">
    <w:nsid w:val="00A99414"/>
    <w:multiLevelType w:val="multilevel"/>
    <w:tmpl w:val="88127E66"/>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 w15:restartNumberingAfterBreak="0">
    <w:nsid w:val="00A99415"/>
    <w:multiLevelType w:val="multilevel"/>
    <w:tmpl w:val="080871EE"/>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10" w15:restartNumberingAfterBreak="0">
    <w:nsid w:val="00A99416"/>
    <w:multiLevelType w:val="multilevel"/>
    <w:tmpl w:val="5546F34C"/>
    <w:lvl w:ilvl="0">
      <w:start w:val="6"/>
      <w:numFmt w:val="decimal"/>
      <w:lvlText w:val="%1."/>
      <w:lvlJc w:val="left"/>
      <w:pPr>
        <w:ind w:left="720" w:hanging="360"/>
      </w:pPr>
    </w:lvl>
    <w:lvl w:ilvl="1">
      <w:start w:val="6"/>
      <w:numFmt w:val="decimal"/>
      <w:lvlText w:val="%2."/>
      <w:lvlJc w:val="left"/>
      <w:pPr>
        <w:ind w:left="1440" w:hanging="360"/>
      </w:pPr>
    </w:lvl>
    <w:lvl w:ilvl="2">
      <w:start w:val="6"/>
      <w:numFmt w:val="decimal"/>
      <w:lvlText w:val="%3."/>
      <w:lvlJc w:val="left"/>
      <w:pPr>
        <w:ind w:left="2160" w:hanging="360"/>
      </w:pPr>
    </w:lvl>
    <w:lvl w:ilvl="3">
      <w:start w:val="6"/>
      <w:numFmt w:val="decimal"/>
      <w:lvlText w:val="%4."/>
      <w:lvlJc w:val="left"/>
      <w:pPr>
        <w:ind w:left="2880" w:hanging="360"/>
      </w:pPr>
    </w:lvl>
    <w:lvl w:ilvl="4">
      <w:start w:val="6"/>
      <w:numFmt w:val="decimal"/>
      <w:lvlText w:val="%5."/>
      <w:lvlJc w:val="left"/>
      <w:pPr>
        <w:ind w:left="3600" w:hanging="360"/>
      </w:pPr>
    </w:lvl>
    <w:lvl w:ilvl="5">
      <w:start w:val="6"/>
      <w:numFmt w:val="decimal"/>
      <w:lvlText w:val="%6."/>
      <w:lvlJc w:val="left"/>
      <w:pPr>
        <w:ind w:left="4320" w:hanging="360"/>
      </w:pPr>
    </w:lvl>
    <w:lvl w:ilvl="6">
      <w:start w:val="6"/>
      <w:numFmt w:val="decimal"/>
      <w:lvlText w:val="%7."/>
      <w:lvlJc w:val="left"/>
      <w:pPr>
        <w:ind w:left="5040" w:hanging="360"/>
      </w:pPr>
    </w:lvl>
    <w:lvl w:ilvl="7">
      <w:start w:val="6"/>
      <w:numFmt w:val="decimal"/>
      <w:lvlText w:val="%8."/>
      <w:lvlJc w:val="left"/>
      <w:pPr>
        <w:ind w:left="5760" w:hanging="360"/>
      </w:pPr>
    </w:lvl>
    <w:lvl w:ilvl="8">
      <w:start w:val="6"/>
      <w:numFmt w:val="decimal"/>
      <w:lvlText w:val="%9."/>
      <w:lvlJc w:val="left"/>
      <w:pPr>
        <w:ind w:left="6480" w:hanging="360"/>
      </w:pPr>
    </w:lvl>
  </w:abstractNum>
  <w:abstractNum w:abstractNumId="11" w15:restartNumberingAfterBreak="0">
    <w:nsid w:val="00A99417"/>
    <w:multiLevelType w:val="multilevel"/>
    <w:tmpl w:val="C33A01A0"/>
    <w:lvl w:ilvl="0">
      <w:start w:val="7"/>
      <w:numFmt w:val="decimal"/>
      <w:lvlText w:val="%1."/>
      <w:lvlJc w:val="left"/>
      <w:pPr>
        <w:ind w:left="720" w:hanging="360"/>
      </w:pPr>
    </w:lvl>
    <w:lvl w:ilvl="1">
      <w:start w:val="7"/>
      <w:numFmt w:val="decimal"/>
      <w:lvlText w:val="%2."/>
      <w:lvlJc w:val="left"/>
      <w:pPr>
        <w:ind w:left="1440" w:hanging="360"/>
      </w:pPr>
    </w:lvl>
    <w:lvl w:ilvl="2">
      <w:start w:val="7"/>
      <w:numFmt w:val="decimal"/>
      <w:lvlText w:val="%3."/>
      <w:lvlJc w:val="left"/>
      <w:pPr>
        <w:ind w:left="2160" w:hanging="360"/>
      </w:pPr>
    </w:lvl>
    <w:lvl w:ilvl="3">
      <w:start w:val="7"/>
      <w:numFmt w:val="decimal"/>
      <w:lvlText w:val="%4."/>
      <w:lvlJc w:val="left"/>
      <w:pPr>
        <w:ind w:left="2880" w:hanging="360"/>
      </w:pPr>
    </w:lvl>
    <w:lvl w:ilvl="4">
      <w:start w:val="7"/>
      <w:numFmt w:val="decimal"/>
      <w:lvlText w:val="%5."/>
      <w:lvlJc w:val="left"/>
      <w:pPr>
        <w:ind w:left="3600" w:hanging="360"/>
      </w:pPr>
    </w:lvl>
    <w:lvl w:ilvl="5">
      <w:start w:val="7"/>
      <w:numFmt w:val="decimal"/>
      <w:lvlText w:val="%6."/>
      <w:lvlJc w:val="left"/>
      <w:pPr>
        <w:ind w:left="4320" w:hanging="360"/>
      </w:pPr>
    </w:lvl>
    <w:lvl w:ilvl="6">
      <w:start w:val="7"/>
      <w:numFmt w:val="decimal"/>
      <w:lvlText w:val="%7."/>
      <w:lvlJc w:val="left"/>
      <w:pPr>
        <w:ind w:left="5040" w:hanging="360"/>
      </w:pPr>
    </w:lvl>
    <w:lvl w:ilvl="7">
      <w:start w:val="7"/>
      <w:numFmt w:val="decimal"/>
      <w:lvlText w:val="%8."/>
      <w:lvlJc w:val="left"/>
      <w:pPr>
        <w:ind w:left="5760" w:hanging="360"/>
      </w:pPr>
    </w:lvl>
    <w:lvl w:ilvl="8">
      <w:start w:val="7"/>
      <w:numFmt w:val="decimal"/>
      <w:lvlText w:val="%9."/>
      <w:lvlJc w:val="left"/>
      <w:pPr>
        <w:ind w:left="6480" w:hanging="360"/>
      </w:pPr>
    </w:lvl>
  </w:abstractNum>
  <w:abstractNum w:abstractNumId="12" w15:restartNumberingAfterBreak="0">
    <w:nsid w:val="00A99419"/>
    <w:multiLevelType w:val="multilevel"/>
    <w:tmpl w:val="A18E4B42"/>
    <w:lvl w:ilvl="0">
      <w:start w:val="9"/>
      <w:numFmt w:val="decimal"/>
      <w:lvlText w:val="%1."/>
      <w:lvlJc w:val="left"/>
      <w:pPr>
        <w:ind w:left="720" w:hanging="360"/>
      </w:pPr>
    </w:lvl>
    <w:lvl w:ilvl="1">
      <w:start w:val="9"/>
      <w:numFmt w:val="decimal"/>
      <w:lvlText w:val="%2."/>
      <w:lvlJc w:val="left"/>
      <w:pPr>
        <w:ind w:left="1440" w:hanging="360"/>
      </w:pPr>
    </w:lvl>
    <w:lvl w:ilvl="2">
      <w:start w:val="9"/>
      <w:numFmt w:val="decimal"/>
      <w:lvlText w:val="%3."/>
      <w:lvlJc w:val="left"/>
      <w:pPr>
        <w:ind w:left="2160" w:hanging="360"/>
      </w:pPr>
    </w:lvl>
    <w:lvl w:ilvl="3">
      <w:start w:val="9"/>
      <w:numFmt w:val="decimal"/>
      <w:lvlText w:val="%4."/>
      <w:lvlJc w:val="left"/>
      <w:pPr>
        <w:ind w:left="2880" w:hanging="360"/>
      </w:pPr>
    </w:lvl>
    <w:lvl w:ilvl="4">
      <w:start w:val="9"/>
      <w:numFmt w:val="decimal"/>
      <w:lvlText w:val="%5."/>
      <w:lvlJc w:val="left"/>
      <w:pPr>
        <w:ind w:left="3600" w:hanging="360"/>
      </w:pPr>
    </w:lvl>
    <w:lvl w:ilvl="5">
      <w:start w:val="9"/>
      <w:numFmt w:val="decimal"/>
      <w:lvlText w:val="%6."/>
      <w:lvlJc w:val="left"/>
      <w:pPr>
        <w:ind w:left="4320" w:hanging="360"/>
      </w:pPr>
    </w:lvl>
    <w:lvl w:ilvl="6">
      <w:start w:val="9"/>
      <w:numFmt w:val="decimal"/>
      <w:lvlText w:val="%7."/>
      <w:lvlJc w:val="left"/>
      <w:pPr>
        <w:ind w:left="5040" w:hanging="360"/>
      </w:pPr>
    </w:lvl>
    <w:lvl w:ilvl="7">
      <w:start w:val="9"/>
      <w:numFmt w:val="decimal"/>
      <w:lvlText w:val="%8."/>
      <w:lvlJc w:val="left"/>
      <w:pPr>
        <w:ind w:left="5760" w:hanging="360"/>
      </w:pPr>
    </w:lvl>
    <w:lvl w:ilvl="8">
      <w:start w:val="9"/>
      <w:numFmt w:val="decimal"/>
      <w:lvlText w:val="%9."/>
      <w:lvlJc w:val="left"/>
      <w:pPr>
        <w:ind w:left="6480" w:hanging="360"/>
      </w:pPr>
    </w:lvl>
  </w:abstractNum>
  <w:abstractNum w:abstractNumId="13" w15:restartNumberingAfterBreak="0">
    <w:nsid w:val="085D0777"/>
    <w:multiLevelType w:val="hybridMultilevel"/>
    <w:tmpl w:val="23B402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1E6412F7"/>
    <w:multiLevelType w:val="hybridMultilevel"/>
    <w:tmpl w:val="CAC80D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9C3E5E8"/>
    <w:multiLevelType w:val="multilevel"/>
    <w:tmpl w:val="007AC516"/>
    <w:lvl w:ilvl="0">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44EF3F60"/>
    <w:multiLevelType w:val="hybridMultilevel"/>
    <w:tmpl w:val="1D8C00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9">
    <w:abstractNumId w:val="7"/>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
    <w:abstractNumId w:val="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1">
    <w:abstractNumId w:val="9"/>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14">
    <w:abstractNumId w:val="11"/>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15">
    <w:abstractNumId w:val="12"/>
    <w:lvlOverride w:ilvl="0">
      <w:startOverride w:val="9"/>
    </w:lvlOverride>
    <w:lvlOverride w:ilvl="1">
      <w:startOverride w:val="9"/>
    </w:lvlOverride>
    <w:lvlOverride w:ilvl="2">
      <w:startOverride w:val="9"/>
    </w:lvlOverride>
    <w:lvlOverride w:ilvl="3">
      <w:startOverride w:val="9"/>
    </w:lvlOverride>
    <w:lvlOverride w:ilvl="4">
      <w:startOverride w:val="9"/>
    </w:lvlOverride>
    <w:lvlOverride w:ilvl="5">
      <w:startOverride w:val="9"/>
    </w:lvlOverride>
    <w:lvlOverride w:ilvl="6">
      <w:startOverride w:val="9"/>
    </w:lvlOverride>
    <w:lvlOverride w:ilvl="7">
      <w:startOverride w:val="9"/>
    </w:lvlOverride>
    <w:lvlOverride w:ilvl="8">
      <w:startOverride w:val="9"/>
    </w:lvlOverride>
  </w:num>
  <w:num w:numId="16">
    <w:abstractNumId w:val="16"/>
  </w:num>
  <w:num w:numId="17">
    <w:abstractNumId w:val="3"/>
  </w:num>
  <w:num w:numId="18">
    <w:abstractNumId w:val="14"/>
  </w:num>
  <w:num w:numId="19">
    <w:abstractNumId w:val="13"/>
  </w:num>
  <w:num w:numId="20">
    <w:abstractNumId w:val="2"/>
  </w:num>
  <w:num w:numId="21">
    <w:abstractNumId w:val="0"/>
  </w:num>
  <w:num w:numId="22">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D2B"/>
    <w:rsid w:val="00013735"/>
    <w:rsid w:val="0002023B"/>
    <w:rsid w:val="00021EBE"/>
    <w:rsid w:val="00036201"/>
    <w:rsid w:val="00041241"/>
    <w:rsid w:val="00046F12"/>
    <w:rsid w:val="00047E48"/>
    <w:rsid w:val="00054CD0"/>
    <w:rsid w:val="000602BC"/>
    <w:rsid w:val="00060FBF"/>
    <w:rsid w:val="00061B7F"/>
    <w:rsid w:val="000753F8"/>
    <w:rsid w:val="00076B82"/>
    <w:rsid w:val="00080B29"/>
    <w:rsid w:val="000834B3"/>
    <w:rsid w:val="00084BFC"/>
    <w:rsid w:val="00085E59"/>
    <w:rsid w:val="00087360"/>
    <w:rsid w:val="00093A7F"/>
    <w:rsid w:val="00096B1B"/>
    <w:rsid w:val="00097120"/>
    <w:rsid w:val="000A05C8"/>
    <w:rsid w:val="000A4A86"/>
    <w:rsid w:val="000A6168"/>
    <w:rsid w:val="000B4D41"/>
    <w:rsid w:val="000B5FD6"/>
    <w:rsid w:val="000C2F16"/>
    <w:rsid w:val="000C5D34"/>
    <w:rsid w:val="000D78B9"/>
    <w:rsid w:val="000E1925"/>
    <w:rsid w:val="000E3DB5"/>
    <w:rsid w:val="000F0CFA"/>
    <w:rsid w:val="00103172"/>
    <w:rsid w:val="00105FD6"/>
    <w:rsid w:val="001115CD"/>
    <w:rsid w:val="001255BE"/>
    <w:rsid w:val="00130B72"/>
    <w:rsid w:val="0013164F"/>
    <w:rsid w:val="00136EA9"/>
    <w:rsid w:val="00153CC4"/>
    <w:rsid w:val="001820BB"/>
    <w:rsid w:val="001907BA"/>
    <w:rsid w:val="001912B7"/>
    <w:rsid w:val="001920D8"/>
    <w:rsid w:val="00197CB3"/>
    <w:rsid w:val="001A4F35"/>
    <w:rsid w:val="001C4009"/>
    <w:rsid w:val="001E057A"/>
    <w:rsid w:val="001E279F"/>
    <w:rsid w:val="00201610"/>
    <w:rsid w:val="00201658"/>
    <w:rsid w:val="0020394F"/>
    <w:rsid w:val="0020764E"/>
    <w:rsid w:val="002102C0"/>
    <w:rsid w:val="0021203F"/>
    <w:rsid w:val="0021224C"/>
    <w:rsid w:val="00212E26"/>
    <w:rsid w:val="0021709D"/>
    <w:rsid w:val="00220032"/>
    <w:rsid w:val="00226340"/>
    <w:rsid w:val="002357FA"/>
    <w:rsid w:val="002454F9"/>
    <w:rsid w:val="002471B5"/>
    <w:rsid w:val="00247537"/>
    <w:rsid w:val="00253E3F"/>
    <w:rsid w:val="0026318F"/>
    <w:rsid w:val="00285204"/>
    <w:rsid w:val="0028527A"/>
    <w:rsid w:val="00291DDC"/>
    <w:rsid w:val="00292A41"/>
    <w:rsid w:val="00292B7C"/>
    <w:rsid w:val="002950D1"/>
    <w:rsid w:val="00296F89"/>
    <w:rsid w:val="002A307D"/>
    <w:rsid w:val="002A7F79"/>
    <w:rsid w:val="002B00D1"/>
    <w:rsid w:val="002B7579"/>
    <w:rsid w:val="002D6D2E"/>
    <w:rsid w:val="002E2194"/>
    <w:rsid w:val="002E4010"/>
    <w:rsid w:val="002F3221"/>
    <w:rsid w:val="00302F77"/>
    <w:rsid w:val="00315FC8"/>
    <w:rsid w:val="00324DEB"/>
    <w:rsid w:val="00324E8D"/>
    <w:rsid w:val="003321C2"/>
    <w:rsid w:val="00340F36"/>
    <w:rsid w:val="0034105B"/>
    <w:rsid w:val="00341A9E"/>
    <w:rsid w:val="00343C1A"/>
    <w:rsid w:val="00344582"/>
    <w:rsid w:val="00357D9C"/>
    <w:rsid w:val="00361D39"/>
    <w:rsid w:val="0037129D"/>
    <w:rsid w:val="0037388D"/>
    <w:rsid w:val="00384F60"/>
    <w:rsid w:val="00387CE0"/>
    <w:rsid w:val="00395AA1"/>
    <w:rsid w:val="003A0F59"/>
    <w:rsid w:val="003A3076"/>
    <w:rsid w:val="003B07C9"/>
    <w:rsid w:val="003B0C92"/>
    <w:rsid w:val="003B7151"/>
    <w:rsid w:val="003C290E"/>
    <w:rsid w:val="003C737C"/>
    <w:rsid w:val="003E14B2"/>
    <w:rsid w:val="003E30FF"/>
    <w:rsid w:val="003E3ABA"/>
    <w:rsid w:val="003E6827"/>
    <w:rsid w:val="003F3492"/>
    <w:rsid w:val="003F5137"/>
    <w:rsid w:val="003F6F08"/>
    <w:rsid w:val="004063FC"/>
    <w:rsid w:val="00406A19"/>
    <w:rsid w:val="0041371D"/>
    <w:rsid w:val="0041457C"/>
    <w:rsid w:val="004147B9"/>
    <w:rsid w:val="004200F7"/>
    <w:rsid w:val="0042210B"/>
    <w:rsid w:val="004244DD"/>
    <w:rsid w:val="00424F1B"/>
    <w:rsid w:val="004473FF"/>
    <w:rsid w:val="00450EEF"/>
    <w:rsid w:val="00456DAD"/>
    <w:rsid w:val="00457C33"/>
    <w:rsid w:val="00460EDA"/>
    <w:rsid w:val="00461042"/>
    <w:rsid w:val="00465B4B"/>
    <w:rsid w:val="0046798F"/>
    <w:rsid w:val="0047130F"/>
    <w:rsid w:val="004746C3"/>
    <w:rsid w:val="00474C25"/>
    <w:rsid w:val="004806A3"/>
    <w:rsid w:val="004852C7"/>
    <w:rsid w:val="00495E75"/>
    <w:rsid w:val="004A3D4C"/>
    <w:rsid w:val="004B404C"/>
    <w:rsid w:val="004B41E3"/>
    <w:rsid w:val="004C03D1"/>
    <w:rsid w:val="004C3820"/>
    <w:rsid w:val="004C3E52"/>
    <w:rsid w:val="004D0E83"/>
    <w:rsid w:val="004E2EE5"/>
    <w:rsid w:val="004E6375"/>
    <w:rsid w:val="004E7131"/>
    <w:rsid w:val="004E74B2"/>
    <w:rsid w:val="00501DA6"/>
    <w:rsid w:val="00503AA2"/>
    <w:rsid w:val="00505B55"/>
    <w:rsid w:val="005108E8"/>
    <w:rsid w:val="00535D49"/>
    <w:rsid w:val="00540378"/>
    <w:rsid w:val="0054064A"/>
    <w:rsid w:val="00541200"/>
    <w:rsid w:val="00544175"/>
    <w:rsid w:val="00561400"/>
    <w:rsid w:val="00571B17"/>
    <w:rsid w:val="0057205A"/>
    <w:rsid w:val="00572729"/>
    <w:rsid w:val="00572CEF"/>
    <w:rsid w:val="00573878"/>
    <w:rsid w:val="0057735C"/>
    <w:rsid w:val="005807CA"/>
    <w:rsid w:val="00581F4F"/>
    <w:rsid w:val="005909DC"/>
    <w:rsid w:val="00594E43"/>
    <w:rsid w:val="005A0DBB"/>
    <w:rsid w:val="005B6C1A"/>
    <w:rsid w:val="005C1525"/>
    <w:rsid w:val="005C574D"/>
    <w:rsid w:val="005D154F"/>
    <w:rsid w:val="005D3729"/>
    <w:rsid w:val="005E6495"/>
    <w:rsid w:val="005F14AF"/>
    <w:rsid w:val="006013E4"/>
    <w:rsid w:val="006014B6"/>
    <w:rsid w:val="0060394D"/>
    <w:rsid w:val="00606ED3"/>
    <w:rsid w:val="00607079"/>
    <w:rsid w:val="00607B7B"/>
    <w:rsid w:val="0061298C"/>
    <w:rsid w:val="0061330C"/>
    <w:rsid w:val="00614899"/>
    <w:rsid w:val="006214FC"/>
    <w:rsid w:val="006232CE"/>
    <w:rsid w:val="0062776A"/>
    <w:rsid w:val="00627FAA"/>
    <w:rsid w:val="00631EC8"/>
    <w:rsid w:val="006405B2"/>
    <w:rsid w:val="00647183"/>
    <w:rsid w:val="0064E684"/>
    <w:rsid w:val="00653075"/>
    <w:rsid w:val="00654A18"/>
    <w:rsid w:val="00656BBC"/>
    <w:rsid w:val="00685D2A"/>
    <w:rsid w:val="00692AB1"/>
    <w:rsid w:val="00695613"/>
    <w:rsid w:val="006A1128"/>
    <w:rsid w:val="006A3CCF"/>
    <w:rsid w:val="006A4545"/>
    <w:rsid w:val="006B0BEB"/>
    <w:rsid w:val="006B6AD2"/>
    <w:rsid w:val="006C0424"/>
    <w:rsid w:val="006C0D65"/>
    <w:rsid w:val="006C1883"/>
    <w:rsid w:val="006C2FA8"/>
    <w:rsid w:val="006C6DD8"/>
    <w:rsid w:val="006D2B6F"/>
    <w:rsid w:val="006D6CC6"/>
    <w:rsid w:val="006E04DC"/>
    <w:rsid w:val="006E3CCC"/>
    <w:rsid w:val="006E66A1"/>
    <w:rsid w:val="006F1ED5"/>
    <w:rsid w:val="006F5DE7"/>
    <w:rsid w:val="006F74B2"/>
    <w:rsid w:val="00702ACC"/>
    <w:rsid w:val="00723EDA"/>
    <w:rsid w:val="00736572"/>
    <w:rsid w:val="00736812"/>
    <w:rsid w:val="00746985"/>
    <w:rsid w:val="00764472"/>
    <w:rsid w:val="007A2684"/>
    <w:rsid w:val="007A3C6B"/>
    <w:rsid w:val="007C2CE2"/>
    <w:rsid w:val="007C3EA5"/>
    <w:rsid w:val="007C6CB7"/>
    <w:rsid w:val="007D0161"/>
    <w:rsid w:val="007D3E21"/>
    <w:rsid w:val="007D54A5"/>
    <w:rsid w:val="007E107F"/>
    <w:rsid w:val="007F5F9A"/>
    <w:rsid w:val="0081378D"/>
    <w:rsid w:val="0081500B"/>
    <w:rsid w:val="008164B6"/>
    <w:rsid w:val="008210E3"/>
    <w:rsid w:val="00821323"/>
    <w:rsid w:val="0082300C"/>
    <w:rsid w:val="0083016E"/>
    <w:rsid w:val="00830A9C"/>
    <w:rsid w:val="00834D64"/>
    <w:rsid w:val="00840C00"/>
    <w:rsid w:val="00843C58"/>
    <w:rsid w:val="00844866"/>
    <w:rsid w:val="00847BBB"/>
    <w:rsid w:val="008511D1"/>
    <w:rsid w:val="00857A43"/>
    <w:rsid w:val="00863B1D"/>
    <w:rsid w:val="00875551"/>
    <w:rsid w:val="00876034"/>
    <w:rsid w:val="00876A4E"/>
    <w:rsid w:val="00876DB0"/>
    <w:rsid w:val="00877605"/>
    <w:rsid w:val="008901CA"/>
    <w:rsid w:val="00895B5F"/>
    <w:rsid w:val="008B10E3"/>
    <w:rsid w:val="008B5341"/>
    <w:rsid w:val="008C3987"/>
    <w:rsid w:val="008E764C"/>
    <w:rsid w:val="008F1AFE"/>
    <w:rsid w:val="008F4467"/>
    <w:rsid w:val="008F7FA2"/>
    <w:rsid w:val="009036D7"/>
    <w:rsid w:val="0092147F"/>
    <w:rsid w:val="009231CA"/>
    <w:rsid w:val="00925EA1"/>
    <w:rsid w:val="00936BFC"/>
    <w:rsid w:val="0094026D"/>
    <w:rsid w:val="00942AC4"/>
    <w:rsid w:val="00953251"/>
    <w:rsid w:val="00970F0F"/>
    <w:rsid w:val="00976AA3"/>
    <w:rsid w:val="00977E8A"/>
    <w:rsid w:val="00982C19"/>
    <w:rsid w:val="00986120"/>
    <w:rsid w:val="00986415"/>
    <w:rsid w:val="0098650E"/>
    <w:rsid w:val="00987223"/>
    <w:rsid w:val="0099758D"/>
    <w:rsid w:val="009A1570"/>
    <w:rsid w:val="009A66D0"/>
    <w:rsid w:val="009D5D1D"/>
    <w:rsid w:val="009E43AA"/>
    <w:rsid w:val="009E61AD"/>
    <w:rsid w:val="009F02A8"/>
    <w:rsid w:val="009F33BC"/>
    <w:rsid w:val="009F747F"/>
    <w:rsid w:val="00A004AB"/>
    <w:rsid w:val="00A01325"/>
    <w:rsid w:val="00A037CC"/>
    <w:rsid w:val="00A06AE9"/>
    <w:rsid w:val="00A0765C"/>
    <w:rsid w:val="00A10698"/>
    <w:rsid w:val="00A1347D"/>
    <w:rsid w:val="00A160AA"/>
    <w:rsid w:val="00A354EB"/>
    <w:rsid w:val="00A463B0"/>
    <w:rsid w:val="00A5007A"/>
    <w:rsid w:val="00A52E63"/>
    <w:rsid w:val="00A60807"/>
    <w:rsid w:val="00A645AA"/>
    <w:rsid w:val="00A72399"/>
    <w:rsid w:val="00A826F8"/>
    <w:rsid w:val="00A84CD9"/>
    <w:rsid w:val="00A87F11"/>
    <w:rsid w:val="00A97E4A"/>
    <w:rsid w:val="00AB0ECF"/>
    <w:rsid w:val="00AB131C"/>
    <w:rsid w:val="00AB53D9"/>
    <w:rsid w:val="00AB5B5A"/>
    <w:rsid w:val="00AB5BAD"/>
    <w:rsid w:val="00AB618C"/>
    <w:rsid w:val="00AC239B"/>
    <w:rsid w:val="00AC5568"/>
    <w:rsid w:val="00AD1940"/>
    <w:rsid w:val="00AD6421"/>
    <w:rsid w:val="00AE3E74"/>
    <w:rsid w:val="00AF40E6"/>
    <w:rsid w:val="00B00D3F"/>
    <w:rsid w:val="00B107BF"/>
    <w:rsid w:val="00B144CC"/>
    <w:rsid w:val="00B16A18"/>
    <w:rsid w:val="00B17C25"/>
    <w:rsid w:val="00B264C0"/>
    <w:rsid w:val="00B326E6"/>
    <w:rsid w:val="00B43C26"/>
    <w:rsid w:val="00B45AAF"/>
    <w:rsid w:val="00B517E6"/>
    <w:rsid w:val="00B52A89"/>
    <w:rsid w:val="00B53C1A"/>
    <w:rsid w:val="00B5527B"/>
    <w:rsid w:val="00B64198"/>
    <w:rsid w:val="00B66D07"/>
    <w:rsid w:val="00B7166D"/>
    <w:rsid w:val="00B844F6"/>
    <w:rsid w:val="00B952C7"/>
    <w:rsid w:val="00BA20CD"/>
    <w:rsid w:val="00BA247F"/>
    <w:rsid w:val="00BA5D53"/>
    <w:rsid w:val="00BA7FC8"/>
    <w:rsid w:val="00BC3CC9"/>
    <w:rsid w:val="00BC4FA9"/>
    <w:rsid w:val="00BC736D"/>
    <w:rsid w:val="00BD3DD2"/>
    <w:rsid w:val="00BD615B"/>
    <w:rsid w:val="00BE1FCB"/>
    <w:rsid w:val="00BE24C4"/>
    <w:rsid w:val="00BE47ED"/>
    <w:rsid w:val="00C009A7"/>
    <w:rsid w:val="00C039A3"/>
    <w:rsid w:val="00C05EAC"/>
    <w:rsid w:val="00C27DE0"/>
    <w:rsid w:val="00C319B8"/>
    <w:rsid w:val="00C337CA"/>
    <w:rsid w:val="00C42774"/>
    <w:rsid w:val="00C431BB"/>
    <w:rsid w:val="00C46D2B"/>
    <w:rsid w:val="00C507BA"/>
    <w:rsid w:val="00C50AA3"/>
    <w:rsid w:val="00C53549"/>
    <w:rsid w:val="00C56719"/>
    <w:rsid w:val="00C72BE9"/>
    <w:rsid w:val="00C74BF1"/>
    <w:rsid w:val="00C82758"/>
    <w:rsid w:val="00C8716D"/>
    <w:rsid w:val="00C91F9C"/>
    <w:rsid w:val="00CB0470"/>
    <w:rsid w:val="00CB2059"/>
    <w:rsid w:val="00CC5C5A"/>
    <w:rsid w:val="00CC6D1B"/>
    <w:rsid w:val="00CC79D3"/>
    <w:rsid w:val="00CD4CE3"/>
    <w:rsid w:val="00CF600E"/>
    <w:rsid w:val="00CF7A1F"/>
    <w:rsid w:val="00D01689"/>
    <w:rsid w:val="00D01E9A"/>
    <w:rsid w:val="00D06BA5"/>
    <w:rsid w:val="00D133EF"/>
    <w:rsid w:val="00D13675"/>
    <w:rsid w:val="00D153B0"/>
    <w:rsid w:val="00D165B6"/>
    <w:rsid w:val="00D3126E"/>
    <w:rsid w:val="00D34B87"/>
    <w:rsid w:val="00D37790"/>
    <w:rsid w:val="00D429BE"/>
    <w:rsid w:val="00D469FE"/>
    <w:rsid w:val="00D4755C"/>
    <w:rsid w:val="00D476EC"/>
    <w:rsid w:val="00D477E2"/>
    <w:rsid w:val="00D51C9F"/>
    <w:rsid w:val="00D53FD5"/>
    <w:rsid w:val="00D56233"/>
    <w:rsid w:val="00D654F3"/>
    <w:rsid w:val="00D725E8"/>
    <w:rsid w:val="00D757ED"/>
    <w:rsid w:val="00D8040E"/>
    <w:rsid w:val="00D80B96"/>
    <w:rsid w:val="00D84F54"/>
    <w:rsid w:val="00DA2CCA"/>
    <w:rsid w:val="00DA38F1"/>
    <w:rsid w:val="00DA5469"/>
    <w:rsid w:val="00DB0715"/>
    <w:rsid w:val="00DB18B3"/>
    <w:rsid w:val="00DB2674"/>
    <w:rsid w:val="00DB5680"/>
    <w:rsid w:val="00DB70B9"/>
    <w:rsid w:val="00DB78CF"/>
    <w:rsid w:val="00DC69C4"/>
    <w:rsid w:val="00DD0D7A"/>
    <w:rsid w:val="00DD15F8"/>
    <w:rsid w:val="00DD7C05"/>
    <w:rsid w:val="00DE42EA"/>
    <w:rsid w:val="00DF222F"/>
    <w:rsid w:val="00DF77A2"/>
    <w:rsid w:val="00E1642B"/>
    <w:rsid w:val="00E16F41"/>
    <w:rsid w:val="00E212DA"/>
    <w:rsid w:val="00E23314"/>
    <w:rsid w:val="00E27580"/>
    <w:rsid w:val="00E313D3"/>
    <w:rsid w:val="00E35921"/>
    <w:rsid w:val="00E35A34"/>
    <w:rsid w:val="00E36BF8"/>
    <w:rsid w:val="00E43C22"/>
    <w:rsid w:val="00E51869"/>
    <w:rsid w:val="00E60977"/>
    <w:rsid w:val="00E77719"/>
    <w:rsid w:val="00E80E8A"/>
    <w:rsid w:val="00E860D0"/>
    <w:rsid w:val="00E93844"/>
    <w:rsid w:val="00E9410E"/>
    <w:rsid w:val="00E96E95"/>
    <w:rsid w:val="00EA0A3D"/>
    <w:rsid w:val="00EA1FA5"/>
    <w:rsid w:val="00EB64DC"/>
    <w:rsid w:val="00EC2839"/>
    <w:rsid w:val="00EC4A0F"/>
    <w:rsid w:val="00ED24FA"/>
    <w:rsid w:val="00EE5006"/>
    <w:rsid w:val="00EF0A5A"/>
    <w:rsid w:val="00F02997"/>
    <w:rsid w:val="00F27001"/>
    <w:rsid w:val="00F31AAA"/>
    <w:rsid w:val="00F33059"/>
    <w:rsid w:val="00F4048F"/>
    <w:rsid w:val="00F43709"/>
    <w:rsid w:val="00F528A0"/>
    <w:rsid w:val="00F537D6"/>
    <w:rsid w:val="00F60353"/>
    <w:rsid w:val="00F66AB7"/>
    <w:rsid w:val="00F97291"/>
    <w:rsid w:val="00FA1A44"/>
    <w:rsid w:val="00FA45C0"/>
    <w:rsid w:val="00FA55E6"/>
    <w:rsid w:val="00FA5BA4"/>
    <w:rsid w:val="00FB2834"/>
    <w:rsid w:val="00FB483C"/>
    <w:rsid w:val="00FC0C9B"/>
    <w:rsid w:val="00FC105E"/>
    <w:rsid w:val="00FC1320"/>
    <w:rsid w:val="00FC74D7"/>
    <w:rsid w:val="00FD3E33"/>
    <w:rsid w:val="00FE2D75"/>
    <w:rsid w:val="02ABA9F1"/>
    <w:rsid w:val="048F1311"/>
    <w:rsid w:val="074F633C"/>
    <w:rsid w:val="08C0A76B"/>
    <w:rsid w:val="0A53068E"/>
    <w:rsid w:val="0C059F94"/>
    <w:rsid w:val="0CE8900A"/>
    <w:rsid w:val="0D94E031"/>
    <w:rsid w:val="0E3C16C6"/>
    <w:rsid w:val="0E61D9F4"/>
    <w:rsid w:val="103BFBD4"/>
    <w:rsid w:val="107CB4BC"/>
    <w:rsid w:val="147D450E"/>
    <w:rsid w:val="15F90AFA"/>
    <w:rsid w:val="160EE269"/>
    <w:rsid w:val="165176D0"/>
    <w:rsid w:val="197368B1"/>
    <w:rsid w:val="1DAE3F00"/>
    <w:rsid w:val="1DE9176B"/>
    <w:rsid w:val="1F3B9AB8"/>
    <w:rsid w:val="207674A6"/>
    <w:rsid w:val="21E54D0A"/>
    <w:rsid w:val="22F69407"/>
    <w:rsid w:val="24EA9B6B"/>
    <w:rsid w:val="264F9CA1"/>
    <w:rsid w:val="26E6D861"/>
    <w:rsid w:val="270A0D05"/>
    <w:rsid w:val="278E3CE0"/>
    <w:rsid w:val="27FC417B"/>
    <w:rsid w:val="28FBB62E"/>
    <w:rsid w:val="2AF55C4C"/>
    <w:rsid w:val="2DFA3291"/>
    <w:rsid w:val="2E9E1FAA"/>
    <w:rsid w:val="31E5D634"/>
    <w:rsid w:val="329FA358"/>
    <w:rsid w:val="3ADF7847"/>
    <w:rsid w:val="3D54DDA6"/>
    <w:rsid w:val="3E5B60EC"/>
    <w:rsid w:val="3ED0DD12"/>
    <w:rsid w:val="3F3F846D"/>
    <w:rsid w:val="409D8D16"/>
    <w:rsid w:val="442AEF1F"/>
    <w:rsid w:val="44989069"/>
    <w:rsid w:val="45E34380"/>
    <w:rsid w:val="468BBF9C"/>
    <w:rsid w:val="4760FFB6"/>
    <w:rsid w:val="476C3ECA"/>
    <w:rsid w:val="476EF974"/>
    <w:rsid w:val="48091B09"/>
    <w:rsid w:val="495100C5"/>
    <w:rsid w:val="4AA24ECC"/>
    <w:rsid w:val="4BA79036"/>
    <w:rsid w:val="4DA080D7"/>
    <w:rsid w:val="4F0B585A"/>
    <w:rsid w:val="4FEDE4BE"/>
    <w:rsid w:val="501B44FF"/>
    <w:rsid w:val="50962A8C"/>
    <w:rsid w:val="519148E8"/>
    <w:rsid w:val="53CE78C8"/>
    <w:rsid w:val="555A430F"/>
    <w:rsid w:val="56813583"/>
    <w:rsid w:val="58A656AB"/>
    <w:rsid w:val="5BCCF2B8"/>
    <w:rsid w:val="5CAD7EBD"/>
    <w:rsid w:val="5F5B05B9"/>
    <w:rsid w:val="60DC64C4"/>
    <w:rsid w:val="623B9E58"/>
    <w:rsid w:val="63CD2D9F"/>
    <w:rsid w:val="64D2C082"/>
    <w:rsid w:val="65A465D9"/>
    <w:rsid w:val="6789A22C"/>
    <w:rsid w:val="6A67454E"/>
    <w:rsid w:val="6ACD27E1"/>
    <w:rsid w:val="6BABF865"/>
    <w:rsid w:val="6BE45A7C"/>
    <w:rsid w:val="6E4531AA"/>
    <w:rsid w:val="6E7350F0"/>
    <w:rsid w:val="6ED261D8"/>
    <w:rsid w:val="6F0B23FC"/>
    <w:rsid w:val="7104F155"/>
    <w:rsid w:val="71C785FD"/>
    <w:rsid w:val="7266A5E7"/>
    <w:rsid w:val="727F4977"/>
    <w:rsid w:val="735B6380"/>
    <w:rsid w:val="751702BF"/>
    <w:rsid w:val="75C40298"/>
    <w:rsid w:val="76241D9D"/>
    <w:rsid w:val="790655AA"/>
    <w:rsid w:val="79634CEF"/>
    <w:rsid w:val="7B1F1693"/>
    <w:rsid w:val="7C197F9F"/>
    <w:rsid w:val="7D795754"/>
    <w:rsid w:val="7DC5C743"/>
    <w:rsid w:val="7E900298"/>
    <w:rsid w:val="7EBEA5A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E86F9"/>
  <w15:chartTrackingRefBased/>
  <w15:docId w15:val="{0B79EFED-8C94-A14A-96FC-005D39E58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BEB"/>
  </w:style>
  <w:style w:type="paragraph" w:styleId="Heading1">
    <w:name w:val="heading 1"/>
    <w:basedOn w:val="Normal"/>
    <w:next w:val="Normal"/>
    <w:link w:val="Heading1Char"/>
    <w:uiPriority w:val="9"/>
    <w:qFormat/>
    <w:rsid w:val="00C46D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46D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46D2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autoRedefine/>
    <w:uiPriority w:val="9"/>
    <w:unhideWhenUsed/>
    <w:qFormat/>
    <w:rsid w:val="00F27001"/>
    <w:pPr>
      <w:keepNext/>
      <w:keepLines/>
      <w:spacing w:before="80" w:after="40"/>
      <w:outlineLvl w:val="3"/>
    </w:pPr>
    <w:rPr>
      <w:rFonts w:eastAsiaTheme="majorEastAsia" w:cstheme="majorBidi"/>
      <w:iCs/>
      <w:color w:val="0F4761" w:themeColor="accent1" w:themeShade="BF"/>
    </w:rPr>
  </w:style>
  <w:style w:type="paragraph" w:styleId="Heading5">
    <w:name w:val="heading 5"/>
    <w:basedOn w:val="Normal"/>
    <w:next w:val="Normal"/>
    <w:link w:val="Heading5Char"/>
    <w:uiPriority w:val="9"/>
    <w:semiHidden/>
    <w:unhideWhenUsed/>
    <w:qFormat/>
    <w:rsid w:val="00C46D2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46D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46D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46D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46D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D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46D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46D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27001"/>
    <w:rPr>
      <w:rFonts w:eastAsiaTheme="majorEastAsia" w:cstheme="majorBidi"/>
      <w:iCs/>
      <w:color w:val="0F4761" w:themeColor="accent1" w:themeShade="BF"/>
    </w:rPr>
  </w:style>
  <w:style w:type="character" w:customStyle="1" w:styleId="Heading5Char">
    <w:name w:val="Heading 5 Char"/>
    <w:basedOn w:val="DefaultParagraphFont"/>
    <w:link w:val="Heading5"/>
    <w:uiPriority w:val="9"/>
    <w:semiHidden/>
    <w:rsid w:val="00C46D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46D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46D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46D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46D2B"/>
    <w:rPr>
      <w:rFonts w:eastAsiaTheme="majorEastAsia" w:cstheme="majorBidi"/>
      <w:color w:val="272727" w:themeColor="text1" w:themeTint="D8"/>
    </w:rPr>
  </w:style>
  <w:style w:type="paragraph" w:styleId="Title">
    <w:name w:val="Title"/>
    <w:basedOn w:val="Normal"/>
    <w:next w:val="Normal"/>
    <w:link w:val="TitleChar"/>
    <w:uiPriority w:val="10"/>
    <w:qFormat/>
    <w:rsid w:val="00C46D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6D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6D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6D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6D2B"/>
    <w:pPr>
      <w:spacing w:before="160"/>
      <w:jc w:val="center"/>
    </w:pPr>
    <w:rPr>
      <w:i/>
      <w:iCs/>
      <w:color w:val="404040" w:themeColor="text1" w:themeTint="BF"/>
    </w:rPr>
  </w:style>
  <w:style w:type="character" w:customStyle="1" w:styleId="QuoteChar">
    <w:name w:val="Quote Char"/>
    <w:basedOn w:val="DefaultParagraphFont"/>
    <w:link w:val="Quote"/>
    <w:uiPriority w:val="29"/>
    <w:rsid w:val="00C46D2B"/>
    <w:rPr>
      <w:i/>
      <w:iCs/>
      <w:color w:val="404040" w:themeColor="text1" w:themeTint="BF"/>
    </w:rPr>
  </w:style>
  <w:style w:type="paragraph" w:styleId="ListParagraph">
    <w:name w:val="List Paragraph"/>
    <w:basedOn w:val="Normal"/>
    <w:uiPriority w:val="34"/>
    <w:qFormat/>
    <w:rsid w:val="00C46D2B"/>
    <w:pPr>
      <w:ind w:left="720"/>
      <w:contextualSpacing/>
    </w:pPr>
  </w:style>
  <w:style w:type="character" w:styleId="IntenseEmphasis">
    <w:name w:val="Intense Emphasis"/>
    <w:basedOn w:val="DefaultParagraphFont"/>
    <w:uiPriority w:val="21"/>
    <w:qFormat/>
    <w:rsid w:val="00C46D2B"/>
    <w:rPr>
      <w:i/>
      <w:iCs/>
      <w:color w:val="0F4761" w:themeColor="accent1" w:themeShade="BF"/>
    </w:rPr>
  </w:style>
  <w:style w:type="paragraph" w:styleId="IntenseQuote">
    <w:name w:val="Intense Quote"/>
    <w:basedOn w:val="Normal"/>
    <w:next w:val="Normal"/>
    <w:link w:val="IntenseQuoteChar"/>
    <w:uiPriority w:val="30"/>
    <w:qFormat/>
    <w:rsid w:val="00C46D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6D2B"/>
    <w:rPr>
      <w:i/>
      <w:iCs/>
      <w:color w:val="0F4761" w:themeColor="accent1" w:themeShade="BF"/>
    </w:rPr>
  </w:style>
  <w:style w:type="character" w:styleId="IntenseReference">
    <w:name w:val="Intense Reference"/>
    <w:basedOn w:val="DefaultParagraphFont"/>
    <w:uiPriority w:val="32"/>
    <w:qFormat/>
    <w:rsid w:val="00C46D2B"/>
    <w:rPr>
      <w:b/>
      <w:bCs/>
      <w:smallCaps/>
      <w:color w:val="0F4761" w:themeColor="accent1" w:themeShade="BF"/>
      <w:spacing w:val="5"/>
    </w:rPr>
  </w:style>
  <w:style w:type="paragraph" w:styleId="BodyText">
    <w:name w:val="Body Text"/>
    <w:basedOn w:val="Normal"/>
    <w:link w:val="BodyTextChar"/>
    <w:qFormat/>
    <w:rsid w:val="00C46D2B"/>
    <w:pPr>
      <w:spacing w:before="180" w:after="180" w:line="240" w:lineRule="auto"/>
    </w:pPr>
    <w:rPr>
      <w:kern w:val="0"/>
      <w:lang w:val="en-US"/>
      <w14:ligatures w14:val="none"/>
    </w:rPr>
  </w:style>
  <w:style w:type="character" w:customStyle="1" w:styleId="BodyTextChar">
    <w:name w:val="Body Text Char"/>
    <w:basedOn w:val="DefaultParagraphFont"/>
    <w:link w:val="BodyText"/>
    <w:rsid w:val="00C46D2B"/>
    <w:rPr>
      <w:kern w:val="0"/>
      <w:lang w:val="en-US"/>
      <w14:ligatures w14:val="none"/>
    </w:rPr>
  </w:style>
  <w:style w:type="paragraph" w:customStyle="1" w:styleId="FirstParagraph">
    <w:name w:val="First Paragraph"/>
    <w:basedOn w:val="BodyText"/>
    <w:next w:val="BodyText"/>
    <w:qFormat/>
    <w:rsid w:val="00C46D2B"/>
  </w:style>
  <w:style w:type="paragraph" w:customStyle="1" w:styleId="Compact">
    <w:name w:val="Compact"/>
    <w:basedOn w:val="BodyText"/>
    <w:qFormat/>
    <w:rsid w:val="00C46D2B"/>
    <w:pPr>
      <w:spacing w:before="36" w:after="36"/>
    </w:pPr>
  </w:style>
  <w:style w:type="paragraph" w:customStyle="1" w:styleId="Author">
    <w:name w:val="Author"/>
    <w:next w:val="BodyText"/>
    <w:qFormat/>
    <w:rsid w:val="00C46D2B"/>
    <w:pPr>
      <w:keepNext/>
      <w:keepLines/>
      <w:spacing w:after="200" w:line="240" w:lineRule="auto"/>
      <w:jc w:val="center"/>
    </w:pPr>
    <w:rPr>
      <w:kern w:val="0"/>
      <w:lang w:val="en-US"/>
      <w14:ligatures w14:val="none"/>
    </w:rPr>
  </w:style>
  <w:style w:type="paragraph" w:styleId="Date">
    <w:name w:val="Date"/>
    <w:next w:val="BodyText"/>
    <w:link w:val="DateChar"/>
    <w:qFormat/>
    <w:rsid w:val="00C46D2B"/>
    <w:pPr>
      <w:keepNext/>
      <w:keepLines/>
      <w:spacing w:after="200" w:line="240" w:lineRule="auto"/>
      <w:jc w:val="center"/>
    </w:pPr>
    <w:rPr>
      <w:kern w:val="0"/>
      <w:lang w:val="en-US"/>
      <w14:ligatures w14:val="none"/>
    </w:rPr>
  </w:style>
  <w:style w:type="character" w:customStyle="1" w:styleId="DateChar">
    <w:name w:val="Date Char"/>
    <w:basedOn w:val="DefaultParagraphFont"/>
    <w:link w:val="Date"/>
    <w:rsid w:val="00C46D2B"/>
    <w:rPr>
      <w:kern w:val="0"/>
      <w:lang w:val="en-US"/>
      <w14:ligatures w14:val="none"/>
    </w:rPr>
  </w:style>
  <w:style w:type="paragraph" w:customStyle="1" w:styleId="AbstractTitle">
    <w:name w:val="Abstract Title"/>
    <w:basedOn w:val="Normal"/>
    <w:next w:val="Abstract"/>
    <w:qFormat/>
    <w:rsid w:val="00C46D2B"/>
    <w:pPr>
      <w:keepNext/>
      <w:keepLines/>
      <w:spacing w:before="300" w:after="0" w:line="240" w:lineRule="auto"/>
      <w:jc w:val="center"/>
    </w:pPr>
    <w:rPr>
      <w:b/>
      <w:color w:val="345A8A"/>
      <w:kern w:val="0"/>
      <w:sz w:val="20"/>
      <w:szCs w:val="20"/>
      <w:lang w:val="en-US"/>
      <w14:ligatures w14:val="none"/>
    </w:rPr>
  </w:style>
  <w:style w:type="paragraph" w:customStyle="1" w:styleId="Abstract">
    <w:name w:val="Abstract"/>
    <w:basedOn w:val="Normal"/>
    <w:next w:val="BodyText"/>
    <w:qFormat/>
    <w:rsid w:val="00C46D2B"/>
    <w:pPr>
      <w:keepNext/>
      <w:keepLines/>
      <w:spacing w:before="100" w:after="300" w:line="240" w:lineRule="auto"/>
    </w:pPr>
    <w:rPr>
      <w:kern w:val="0"/>
      <w:sz w:val="20"/>
      <w:szCs w:val="20"/>
      <w:lang w:val="en-US"/>
      <w14:ligatures w14:val="none"/>
    </w:rPr>
  </w:style>
  <w:style w:type="paragraph" w:styleId="Bibliography">
    <w:name w:val="Bibliography"/>
    <w:basedOn w:val="Normal"/>
    <w:qFormat/>
    <w:rsid w:val="00C46D2B"/>
    <w:pPr>
      <w:spacing w:after="0" w:line="480" w:lineRule="auto"/>
      <w:ind w:left="720" w:hanging="720"/>
    </w:pPr>
    <w:rPr>
      <w:kern w:val="0"/>
      <w:lang w:val="en-US"/>
      <w14:ligatures w14:val="none"/>
    </w:rPr>
  </w:style>
  <w:style w:type="paragraph" w:styleId="BlockText">
    <w:name w:val="Block Text"/>
    <w:basedOn w:val="BodyText"/>
    <w:next w:val="BodyText"/>
    <w:uiPriority w:val="99"/>
    <w:unhideWhenUsed/>
    <w:qFormat/>
    <w:rsid w:val="00C46D2B"/>
    <w:pPr>
      <w:spacing w:before="100" w:after="100"/>
      <w:ind w:left="480" w:right="480"/>
    </w:pPr>
  </w:style>
  <w:style w:type="paragraph" w:styleId="FootnoteText">
    <w:name w:val="footnote text"/>
    <w:basedOn w:val="Normal"/>
    <w:link w:val="FootnoteTextChar"/>
    <w:uiPriority w:val="99"/>
    <w:unhideWhenUsed/>
    <w:qFormat/>
    <w:rsid w:val="00C46D2B"/>
    <w:pPr>
      <w:spacing w:after="200" w:line="240" w:lineRule="auto"/>
    </w:pPr>
    <w:rPr>
      <w:kern w:val="0"/>
      <w:lang w:val="en-US"/>
      <w14:ligatures w14:val="none"/>
    </w:rPr>
  </w:style>
  <w:style w:type="character" w:customStyle="1" w:styleId="FootnoteTextChar">
    <w:name w:val="Footnote Text Char"/>
    <w:basedOn w:val="DefaultParagraphFont"/>
    <w:link w:val="FootnoteText"/>
    <w:uiPriority w:val="99"/>
    <w:rsid w:val="00C46D2B"/>
    <w:rPr>
      <w:kern w:val="0"/>
      <w:lang w:val="en-US"/>
      <w14:ligatures w14:val="none"/>
    </w:rPr>
  </w:style>
  <w:style w:type="paragraph" w:customStyle="1" w:styleId="FootnoteBlockText">
    <w:name w:val="Footnote Block Text"/>
    <w:basedOn w:val="FootnoteText"/>
    <w:next w:val="FootnoteText"/>
    <w:uiPriority w:val="9"/>
    <w:unhideWhenUsed/>
    <w:qFormat/>
    <w:rsid w:val="00C46D2B"/>
    <w:pPr>
      <w:spacing w:before="100" w:after="100"/>
      <w:ind w:left="480" w:right="480"/>
    </w:pPr>
  </w:style>
  <w:style w:type="table" w:customStyle="1" w:styleId="Table">
    <w:name w:val="Table"/>
    <w:semiHidden/>
    <w:unhideWhenUsed/>
    <w:qFormat/>
    <w:rsid w:val="00C46D2B"/>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46D2B"/>
    <w:pPr>
      <w:keepNext/>
      <w:keepLines/>
      <w:spacing w:after="0" w:line="240" w:lineRule="auto"/>
    </w:pPr>
    <w:rPr>
      <w:b/>
      <w:kern w:val="0"/>
      <w:lang w:val="en-US"/>
      <w14:ligatures w14:val="none"/>
    </w:rPr>
  </w:style>
  <w:style w:type="paragraph" w:customStyle="1" w:styleId="Definition">
    <w:name w:val="Definition"/>
    <w:basedOn w:val="Normal"/>
    <w:rsid w:val="00C46D2B"/>
    <w:pPr>
      <w:spacing w:after="200" w:line="240" w:lineRule="auto"/>
    </w:pPr>
    <w:rPr>
      <w:kern w:val="0"/>
      <w:lang w:val="en-US"/>
      <w14:ligatures w14:val="none"/>
    </w:rPr>
  </w:style>
  <w:style w:type="paragraph" w:styleId="Caption">
    <w:name w:val="caption"/>
    <w:basedOn w:val="Normal"/>
    <w:link w:val="CaptionChar"/>
    <w:rsid w:val="00C46D2B"/>
    <w:pPr>
      <w:spacing w:after="120" w:line="240" w:lineRule="auto"/>
    </w:pPr>
    <w:rPr>
      <w:i/>
      <w:kern w:val="0"/>
      <w:lang w:val="en-US"/>
      <w14:ligatures w14:val="none"/>
    </w:rPr>
  </w:style>
  <w:style w:type="paragraph" w:customStyle="1" w:styleId="TableCaption">
    <w:name w:val="Table Caption"/>
    <w:basedOn w:val="Caption"/>
    <w:rsid w:val="00C46D2B"/>
    <w:pPr>
      <w:keepNext/>
    </w:pPr>
  </w:style>
  <w:style w:type="paragraph" w:customStyle="1" w:styleId="ImageCaption">
    <w:name w:val="Image Caption"/>
    <w:basedOn w:val="Caption"/>
    <w:rsid w:val="00C46D2B"/>
  </w:style>
  <w:style w:type="paragraph" w:customStyle="1" w:styleId="Figure">
    <w:name w:val="Figure"/>
    <w:basedOn w:val="Normal"/>
    <w:rsid w:val="00C46D2B"/>
    <w:pPr>
      <w:spacing w:after="200" w:line="240" w:lineRule="auto"/>
    </w:pPr>
    <w:rPr>
      <w:kern w:val="0"/>
      <w:lang w:val="en-US"/>
      <w14:ligatures w14:val="none"/>
    </w:rPr>
  </w:style>
  <w:style w:type="paragraph" w:customStyle="1" w:styleId="CaptionedFigure">
    <w:name w:val="Captioned Figure"/>
    <w:basedOn w:val="Figure"/>
    <w:rsid w:val="00C46D2B"/>
    <w:pPr>
      <w:keepNext/>
    </w:pPr>
  </w:style>
  <w:style w:type="character" w:customStyle="1" w:styleId="CaptionChar">
    <w:name w:val="Caption Char"/>
    <w:basedOn w:val="DefaultParagraphFont"/>
    <w:link w:val="Caption"/>
    <w:rsid w:val="00C46D2B"/>
    <w:rPr>
      <w:i/>
      <w:kern w:val="0"/>
      <w:lang w:val="en-US"/>
      <w14:ligatures w14:val="none"/>
    </w:rPr>
  </w:style>
  <w:style w:type="character" w:customStyle="1" w:styleId="VerbatimChar">
    <w:name w:val="Verbatim Char"/>
    <w:basedOn w:val="CaptionChar"/>
    <w:link w:val="SourceCode"/>
    <w:rsid w:val="00C46D2B"/>
    <w:rPr>
      <w:rFonts w:ascii="Consolas" w:hAnsi="Consolas"/>
      <w:i/>
      <w:kern w:val="0"/>
      <w:sz w:val="22"/>
      <w:lang w:val="en-US"/>
      <w14:ligatures w14:val="none"/>
    </w:rPr>
  </w:style>
  <w:style w:type="character" w:customStyle="1" w:styleId="SectionNumber">
    <w:name w:val="Section Number"/>
    <w:basedOn w:val="CaptionChar"/>
    <w:rsid w:val="00C46D2B"/>
    <w:rPr>
      <w:i/>
      <w:kern w:val="0"/>
      <w:lang w:val="en-US"/>
      <w14:ligatures w14:val="none"/>
    </w:rPr>
  </w:style>
  <w:style w:type="character" w:styleId="FootnoteReference">
    <w:name w:val="footnote reference"/>
    <w:basedOn w:val="CaptionChar"/>
    <w:rsid w:val="00C46D2B"/>
    <w:rPr>
      <w:i/>
      <w:kern w:val="0"/>
      <w:vertAlign w:val="superscript"/>
      <w:lang w:val="en-US"/>
      <w14:ligatures w14:val="none"/>
    </w:rPr>
  </w:style>
  <w:style w:type="character" w:styleId="Hyperlink">
    <w:name w:val="Hyperlink"/>
    <w:basedOn w:val="CaptionChar"/>
    <w:uiPriority w:val="99"/>
    <w:rsid w:val="00C46D2B"/>
    <w:rPr>
      <w:i/>
      <w:color w:val="156082" w:themeColor="accent1"/>
      <w:kern w:val="0"/>
      <w:lang w:val="en-US"/>
      <w14:ligatures w14:val="none"/>
    </w:rPr>
  </w:style>
  <w:style w:type="paragraph" w:styleId="TOCHeading">
    <w:name w:val="TOC Heading"/>
    <w:basedOn w:val="Heading1"/>
    <w:next w:val="BodyText"/>
    <w:uiPriority w:val="39"/>
    <w:unhideWhenUsed/>
    <w:qFormat/>
    <w:rsid w:val="00C46D2B"/>
    <w:pPr>
      <w:spacing w:before="240" w:line="259" w:lineRule="auto"/>
      <w:outlineLvl w:val="9"/>
    </w:pPr>
    <w:rPr>
      <w:kern w:val="0"/>
      <w:lang w:val="en-US"/>
      <w14:ligatures w14:val="none"/>
    </w:rPr>
  </w:style>
  <w:style w:type="paragraph" w:customStyle="1" w:styleId="SourceCode">
    <w:name w:val="Source Code"/>
    <w:basedOn w:val="Normal"/>
    <w:link w:val="VerbatimChar"/>
    <w:rsid w:val="00C46D2B"/>
    <w:pPr>
      <w:wordWrap w:val="0"/>
      <w:spacing w:after="200" w:line="240" w:lineRule="auto"/>
    </w:pPr>
    <w:rPr>
      <w:rFonts w:ascii="Consolas" w:hAnsi="Consolas"/>
      <w:i/>
      <w:kern w:val="0"/>
      <w:sz w:val="22"/>
      <w:lang w:val="en-US"/>
      <w14:ligatures w14:val="none"/>
    </w:rPr>
  </w:style>
  <w:style w:type="character" w:customStyle="1" w:styleId="KeywordTok">
    <w:name w:val="KeywordTok"/>
    <w:basedOn w:val="VerbatimChar"/>
    <w:rsid w:val="00C46D2B"/>
    <w:rPr>
      <w:rFonts w:ascii="Consolas" w:hAnsi="Consolas"/>
      <w:i/>
      <w:color w:val="D73A49"/>
      <w:kern w:val="0"/>
      <w:sz w:val="22"/>
      <w:lang w:val="en-US"/>
      <w14:ligatures w14:val="none"/>
    </w:rPr>
  </w:style>
  <w:style w:type="character" w:customStyle="1" w:styleId="DataTypeTok">
    <w:name w:val="DataTypeTok"/>
    <w:basedOn w:val="VerbatimChar"/>
    <w:rsid w:val="00C46D2B"/>
    <w:rPr>
      <w:rFonts w:ascii="Consolas" w:hAnsi="Consolas"/>
      <w:i/>
      <w:color w:val="D73A49"/>
      <w:kern w:val="0"/>
      <w:sz w:val="22"/>
      <w:lang w:val="en-US"/>
      <w14:ligatures w14:val="none"/>
    </w:rPr>
  </w:style>
  <w:style w:type="character" w:customStyle="1" w:styleId="DecValTok">
    <w:name w:val="DecValTok"/>
    <w:basedOn w:val="VerbatimChar"/>
    <w:rsid w:val="00C46D2B"/>
    <w:rPr>
      <w:rFonts w:ascii="Consolas" w:hAnsi="Consolas"/>
      <w:i/>
      <w:color w:val="005CC5"/>
      <w:kern w:val="0"/>
      <w:sz w:val="22"/>
      <w:lang w:val="en-US"/>
      <w14:ligatures w14:val="none"/>
    </w:rPr>
  </w:style>
  <w:style w:type="character" w:customStyle="1" w:styleId="BaseNTok">
    <w:name w:val="BaseNTok"/>
    <w:basedOn w:val="VerbatimChar"/>
    <w:rsid w:val="00C46D2B"/>
    <w:rPr>
      <w:rFonts w:ascii="Consolas" w:hAnsi="Consolas"/>
      <w:i/>
      <w:color w:val="005CC5"/>
      <w:kern w:val="0"/>
      <w:sz w:val="22"/>
      <w:lang w:val="en-US"/>
      <w14:ligatures w14:val="none"/>
    </w:rPr>
  </w:style>
  <w:style w:type="character" w:customStyle="1" w:styleId="FloatTok">
    <w:name w:val="FloatTok"/>
    <w:basedOn w:val="VerbatimChar"/>
    <w:rsid w:val="00C46D2B"/>
    <w:rPr>
      <w:rFonts w:ascii="Consolas" w:hAnsi="Consolas"/>
      <w:i/>
      <w:color w:val="005CC5"/>
      <w:kern w:val="0"/>
      <w:sz w:val="22"/>
      <w:lang w:val="en-US"/>
      <w14:ligatures w14:val="none"/>
    </w:rPr>
  </w:style>
  <w:style w:type="character" w:customStyle="1" w:styleId="ConstantTok">
    <w:name w:val="ConstantTok"/>
    <w:basedOn w:val="VerbatimChar"/>
    <w:rsid w:val="00C46D2B"/>
    <w:rPr>
      <w:rFonts w:ascii="Consolas" w:hAnsi="Consolas"/>
      <w:i/>
      <w:color w:val="005CC5"/>
      <w:kern w:val="0"/>
      <w:sz w:val="22"/>
      <w:lang w:val="en-US"/>
      <w14:ligatures w14:val="none"/>
    </w:rPr>
  </w:style>
  <w:style w:type="character" w:customStyle="1" w:styleId="CharTok">
    <w:name w:val="CharTok"/>
    <w:basedOn w:val="VerbatimChar"/>
    <w:rsid w:val="00C46D2B"/>
    <w:rPr>
      <w:rFonts w:ascii="Consolas" w:hAnsi="Consolas"/>
      <w:i/>
      <w:color w:val="032F62"/>
      <w:kern w:val="0"/>
      <w:sz w:val="22"/>
      <w:lang w:val="en-US"/>
      <w14:ligatures w14:val="none"/>
    </w:rPr>
  </w:style>
  <w:style w:type="character" w:customStyle="1" w:styleId="SpecialCharTok">
    <w:name w:val="SpecialCharTok"/>
    <w:basedOn w:val="VerbatimChar"/>
    <w:rsid w:val="00C46D2B"/>
    <w:rPr>
      <w:rFonts w:ascii="Consolas" w:hAnsi="Consolas"/>
      <w:i/>
      <w:color w:val="005CC5"/>
      <w:kern w:val="0"/>
      <w:sz w:val="22"/>
      <w:lang w:val="en-US"/>
      <w14:ligatures w14:val="none"/>
    </w:rPr>
  </w:style>
  <w:style w:type="character" w:customStyle="1" w:styleId="StringTok">
    <w:name w:val="StringTok"/>
    <w:basedOn w:val="VerbatimChar"/>
    <w:rsid w:val="00C46D2B"/>
    <w:rPr>
      <w:rFonts w:ascii="Consolas" w:hAnsi="Consolas"/>
      <w:i/>
      <w:color w:val="032F62"/>
      <w:kern w:val="0"/>
      <w:sz w:val="22"/>
      <w:lang w:val="en-US"/>
      <w14:ligatures w14:val="none"/>
    </w:rPr>
  </w:style>
  <w:style w:type="character" w:customStyle="1" w:styleId="VerbatimStringTok">
    <w:name w:val="VerbatimStringTok"/>
    <w:basedOn w:val="VerbatimChar"/>
    <w:rsid w:val="00C46D2B"/>
    <w:rPr>
      <w:rFonts w:ascii="Consolas" w:hAnsi="Consolas"/>
      <w:i/>
      <w:color w:val="032F62"/>
      <w:kern w:val="0"/>
      <w:sz w:val="22"/>
      <w:lang w:val="en-US"/>
      <w14:ligatures w14:val="none"/>
    </w:rPr>
  </w:style>
  <w:style w:type="character" w:customStyle="1" w:styleId="SpecialStringTok">
    <w:name w:val="SpecialStringTok"/>
    <w:basedOn w:val="VerbatimChar"/>
    <w:rsid w:val="00C46D2B"/>
    <w:rPr>
      <w:rFonts w:ascii="Consolas" w:hAnsi="Consolas"/>
      <w:i/>
      <w:color w:val="032F62"/>
      <w:kern w:val="0"/>
      <w:sz w:val="22"/>
      <w:lang w:val="en-US"/>
      <w14:ligatures w14:val="none"/>
    </w:rPr>
  </w:style>
  <w:style w:type="character" w:customStyle="1" w:styleId="ImportTok">
    <w:name w:val="ImportTok"/>
    <w:basedOn w:val="VerbatimChar"/>
    <w:rsid w:val="00C46D2B"/>
    <w:rPr>
      <w:rFonts w:ascii="Consolas" w:hAnsi="Consolas"/>
      <w:i/>
      <w:color w:val="032F62"/>
      <w:kern w:val="0"/>
      <w:sz w:val="22"/>
      <w:lang w:val="en-US"/>
      <w14:ligatures w14:val="none"/>
    </w:rPr>
  </w:style>
  <w:style w:type="character" w:customStyle="1" w:styleId="CommentTok">
    <w:name w:val="CommentTok"/>
    <w:basedOn w:val="VerbatimChar"/>
    <w:rsid w:val="00C46D2B"/>
    <w:rPr>
      <w:rFonts w:ascii="Consolas" w:hAnsi="Consolas"/>
      <w:i/>
      <w:color w:val="6A737D"/>
      <w:kern w:val="0"/>
      <w:sz w:val="22"/>
      <w:lang w:val="en-US"/>
      <w14:ligatures w14:val="none"/>
    </w:rPr>
  </w:style>
  <w:style w:type="character" w:customStyle="1" w:styleId="DocumentationTok">
    <w:name w:val="DocumentationTok"/>
    <w:basedOn w:val="VerbatimChar"/>
    <w:rsid w:val="00C46D2B"/>
    <w:rPr>
      <w:rFonts w:ascii="Consolas" w:hAnsi="Consolas"/>
      <w:i/>
      <w:color w:val="6A737D"/>
      <w:kern w:val="0"/>
      <w:sz w:val="22"/>
      <w:lang w:val="en-US"/>
      <w14:ligatures w14:val="none"/>
    </w:rPr>
  </w:style>
  <w:style w:type="character" w:customStyle="1" w:styleId="AnnotationTok">
    <w:name w:val="AnnotationTok"/>
    <w:basedOn w:val="VerbatimChar"/>
    <w:rsid w:val="00C46D2B"/>
    <w:rPr>
      <w:rFonts w:ascii="Consolas" w:hAnsi="Consolas"/>
      <w:i/>
      <w:color w:val="6A737D"/>
      <w:kern w:val="0"/>
      <w:sz w:val="22"/>
      <w:lang w:val="en-US"/>
      <w14:ligatures w14:val="none"/>
    </w:rPr>
  </w:style>
  <w:style w:type="character" w:customStyle="1" w:styleId="CommentVarTok">
    <w:name w:val="CommentVarTok"/>
    <w:basedOn w:val="VerbatimChar"/>
    <w:rsid w:val="00C46D2B"/>
    <w:rPr>
      <w:rFonts w:ascii="Consolas" w:hAnsi="Consolas"/>
      <w:i/>
      <w:color w:val="6A737D"/>
      <w:kern w:val="0"/>
      <w:sz w:val="22"/>
      <w:lang w:val="en-US"/>
      <w14:ligatures w14:val="none"/>
    </w:rPr>
  </w:style>
  <w:style w:type="character" w:customStyle="1" w:styleId="OtherTok">
    <w:name w:val="OtherTok"/>
    <w:basedOn w:val="VerbatimChar"/>
    <w:rsid w:val="00C46D2B"/>
    <w:rPr>
      <w:rFonts w:ascii="Consolas" w:hAnsi="Consolas"/>
      <w:i/>
      <w:color w:val="6F42C1"/>
      <w:kern w:val="0"/>
      <w:sz w:val="22"/>
      <w:lang w:val="en-US"/>
      <w14:ligatures w14:val="none"/>
    </w:rPr>
  </w:style>
  <w:style w:type="character" w:customStyle="1" w:styleId="FunctionTok">
    <w:name w:val="FunctionTok"/>
    <w:basedOn w:val="VerbatimChar"/>
    <w:rsid w:val="00C46D2B"/>
    <w:rPr>
      <w:rFonts w:ascii="Consolas" w:hAnsi="Consolas"/>
      <w:i/>
      <w:color w:val="6F42C1"/>
      <w:kern w:val="0"/>
      <w:sz w:val="22"/>
      <w:lang w:val="en-US"/>
      <w14:ligatures w14:val="none"/>
    </w:rPr>
  </w:style>
  <w:style w:type="character" w:customStyle="1" w:styleId="VariableTok">
    <w:name w:val="VariableTok"/>
    <w:basedOn w:val="VerbatimChar"/>
    <w:rsid w:val="00C46D2B"/>
    <w:rPr>
      <w:rFonts w:ascii="Consolas" w:hAnsi="Consolas"/>
      <w:i/>
      <w:color w:val="E36209"/>
      <w:kern w:val="0"/>
      <w:sz w:val="22"/>
      <w:lang w:val="en-US"/>
      <w14:ligatures w14:val="none"/>
    </w:rPr>
  </w:style>
  <w:style w:type="character" w:customStyle="1" w:styleId="ControlFlowTok">
    <w:name w:val="ControlFlowTok"/>
    <w:basedOn w:val="VerbatimChar"/>
    <w:rsid w:val="00C46D2B"/>
    <w:rPr>
      <w:rFonts w:ascii="Consolas" w:hAnsi="Consolas"/>
      <w:i/>
      <w:color w:val="D73A49"/>
      <w:kern w:val="0"/>
      <w:sz w:val="22"/>
      <w:lang w:val="en-US"/>
      <w14:ligatures w14:val="none"/>
    </w:rPr>
  </w:style>
  <w:style w:type="character" w:customStyle="1" w:styleId="OperatorTok">
    <w:name w:val="OperatorTok"/>
    <w:basedOn w:val="VerbatimChar"/>
    <w:rsid w:val="00C46D2B"/>
    <w:rPr>
      <w:rFonts w:ascii="Consolas" w:hAnsi="Consolas"/>
      <w:i/>
      <w:color w:val="24292E"/>
      <w:kern w:val="0"/>
      <w:sz w:val="22"/>
      <w:lang w:val="en-US"/>
      <w14:ligatures w14:val="none"/>
    </w:rPr>
  </w:style>
  <w:style w:type="character" w:customStyle="1" w:styleId="BuiltInTok">
    <w:name w:val="BuiltInTok"/>
    <w:basedOn w:val="VerbatimChar"/>
    <w:rsid w:val="00C46D2B"/>
    <w:rPr>
      <w:rFonts w:ascii="Consolas" w:hAnsi="Consolas"/>
      <w:i/>
      <w:color w:val="D73A49"/>
      <w:kern w:val="0"/>
      <w:sz w:val="22"/>
      <w:lang w:val="en-US"/>
      <w14:ligatures w14:val="none"/>
    </w:rPr>
  </w:style>
  <w:style w:type="character" w:customStyle="1" w:styleId="ExtensionTok">
    <w:name w:val="ExtensionTok"/>
    <w:basedOn w:val="VerbatimChar"/>
    <w:rsid w:val="00C46D2B"/>
    <w:rPr>
      <w:rFonts w:ascii="Consolas" w:hAnsi="Consolas"/>
      <w:b/>
      <w:i/>
      <w:color w:val="D73A49"/>
      <w:kern w:val="0"/>
      <w:sz w:val="22"/>
      <w:lang w:val="en-US"/>
      <w14:ligatures w14:val="none"/>
    </w:rPr>
  </w:style>
  <w:style w:type="character" w:customStyle="1" w:styleId="PreprocessorTok">
    <w:name w:val="PreprocessorTok"/>
    <w:basedOn w:val="VerbatimChar"/>
    <w:rsid w:val="00C46D2B"/>
    <w:rPr>
      <w:rFonts w:ascii="Consolas" w:hAnsi="Consolas"/>
      <w:i/>
      <w:color w:val="D73A49"/>
      <w:kern w:val="0"/>
      <w:sz w:val="22"/>
      <w:lang w:val="en-US"/>
      <w14:ligatures w14:val="none"/>
    </w:rPr>
  </w:style>
  <w:style w:type="character" w:customStyle="1" w:styleId="AttributeTok">
    <w:name w:val="AttributeTok"/>
    <w:basedOn w:val="VerbatimChar"/>
    <w:rsid w:val="00C46D2B"/>
    <w:rPr>
      <w:rFonts w:ascii="Consolas" w:hAnsi="Consolas"/>
      <w:i/>
      <w:color w:val="D73A49"/>
      <w:kern w:val="0"/>
      <w:sz w:val="22"/>
      <w:lang w:val="en-US"/>
      <w14:ligatures w14:val="none"/>
    </w:rPr>
  </w:style>
  <w:style w:type="character" w:customStyle="1" w:styleId="RegionMarkerTok">
    <w:name w:val="RegionMarkerTok"/>
    <w:basedOn w:val="VerbatimChar"/>
    <w:rsid w:val="00C46D2B"/>
    <w:rPr>
      <w:rFonts w:ascii="Consolas" w:hAnsi="Consolas"/>
      <w:i/>
      <w:color w:val="6A737D"/>
      <w:kern w:val="0"/>
      <w:sz w:val="22"/>
      <w:lang w:val="en-US"/>
      <w14:ligatures w14:val="none"/>
    </w:rPr>
  </w:style>
  <w:style w:type="character" w:customStyle="1" w:styleId="InformationTok">
    <w:name w:val="InformationTok"/>
    <w:basedOn w:val="VerbatimChar"/>
    <w:rsid w:val="00C46D2B"/>
    <w:rPr>
      <w:rFonts w:ascii="Consolas" w:hAnsi="Consolas"/>
      <w:i/>
      <w:color w:val="6A737D"/>
      <w:kern w:val="0"/>
      <w:sz w:val="22"/>
      <w:lang w:val="en-US"/>
      <w14:ligatures w14:val="none"/>
    </w:rPr>
  </w:style>
  <w:style w:type="character" w:customStyle="1" w:styleId="WarningTok">
    <w:name w:val="WarningTok"/>
    <w:basedOn w:val="VerbatimChar"/>
    <w:rsid w:val="00C46D2B"/>
    <w:rPr>
      <w:rFonts w:ascii="Consolas" w:hAnsi="Consolas"/>
      <w:i/>
      <w:color w:val="FF5555"/>
      <w:kern w:val="0"/>
      <w:sz w:val="22"/>
      <w:lang w:val="en-US"/>
      <w14:ligatures w14:val="none"/>
    </w:rPr>
  </w:style>
  <w:style w:type="character" w:customStyle="1" w:styleId="AlertTok">
    <w:name w:val="AlertTok"/>
    <w:basedOn w:val="VerbatimChar"/>
    <w:rsid w:val="00C46D2B"/>
    <w:rPr>
      <w:rFonts w:ascii="Consolas" w:hAnsi="Consolas"/>
      <w:b/>
      <w:i/>
      <w:color w:val="FF5555"/>
      <w:kern w:val="0"/>
      <w:sz w:val="22"/>
      <w:lang w:val="en-US"/>
      <w14:ligatures w14:val="none"/>
    </w:rPr>
  </w:style>
  <w:style w:type="character" w:customStyle="1" w:styleId="ErrorTok">
    <w:name w:val="ErrorTok"/>
    <w:basedOn w:val="VerbatimChar"/>
    <w:rsid w:val="00C46D2B"/>
    <w:rPr>
      <w:rFonts w:ascii="Consolas" w:hAnsi="Consolas"/>
      <w:i/>
      <w:color w:val="FF5555"/>
      <w:kern w:val="0"/>
      <w:sz w:val="22"/>
      <w:lang w:val="en-US"/>
      <w14:ligatures w14:val="none"/>
    </w:rPr>
  </w:style>
  <w:style w:type="character" w:customStyle="1" w:styleId="NormalTok">
    <w:name w:val="NormalTok"/>
    <w:basedOn w:val="VerbatimChar"/>
    <w:rsid w:val="00C46D2B"/>
    <w:rPr>
      <w:rFonts w:ascii="Consolas" w:hAnsi="Consolas"/>
      <w:i/>
      <w:color w:val="24292E"/>
      <w:kern w:val="0"/>
      <w:sz w:val="22"/>
      <w:lang w:val="en-US"/>
      <w14:ligatures w14:val="none"/>
    </w:rPr>
  </w:style>
  <w:style w:type="paragraph" w:styleId="Revision">
    <w:name w:val="Revision"/>
    <w:hidden/>
    <w:uiPriority w:val="99"/>
    <w:rsid w:val="00C46D2B"/>
    <w:pPr>
      <w:spacing w:after="0" w:line="240" w:lineRule="auto"/>
    </w:pPr>
    <w:rPr>
      <w:kern w:val="0"/>
      <w:lang w:val="en-US"/>
      <w14:ligatures w14:val="none"/>
    </w:rPr>
  </w:style>
  <w:style w:type="character" w:styleId="FollowedHyperlink">
    <w:name w:val="FollowedHyperlink"/>
    <w:basedOn w:val="DefaultParagraphFont"/>
    <w:rsid w:val="00C46D2B"/>
    <w:rPr>
      <w:color w:val="96607D" w:themeColor="followedHyperlink"/>
      <w:u w:val="single"/>
    </w:rPr>
  </w:style>
  <w:style w:type="character" w:styleId="CommentReference">
    <w:name w:val="annotation reference"/>
    <w:basedOn w:val="DefaultParagraphFont"/>
    <w:uiPriority w:val="99"/>
    <w:semiHidden/>
    <w:unhideWhenUsed/>
    <w:rsid w:val="006214FC"/>
    <w:rPr>
      <w:sz w:val="16"/>
      <w:szCs w:val="16"/>
    </w:rPr>
  </w:style>
  <w:style w:type="paragraph" w:styleId="CommentText">
    <w:name w:val="annotation text"/>
    <w:basedOn w:val="Normal"/>
    <w:link w:val="CommentTextChar"/>
    <w:uiPriority w:val="99"/>
    <w:unhideWhenUsed/>
    <w:rsid w:val="006214FC"/>
    <w:pPr>
      <w:spacing w:line="240" w:lineRule="auto"/>
    </w:pPr>
    <w:rPr>
      <w:sz w:val="20"/>
      <w:szCs w:val="20"/>
    </w:rPr>
  </w:style>
  <w:style w:type="character" w:customStyle="1" w:styleId="CommentTextChar">
    <w:name w:val="Comment Text Char"/>
    <w:basedOn w:val="DefaultParagraphFont"/>
    <w:link w:val="CommentText"/>
    <w:uiPriority w:val="99"/>
    <w:rsid w:val="006214FC"/>
    <w:rPr>
      <w:sz w:val="20"/>
      <w:szCs w:val="20"/>
    </w:rPr>
  </w:style>
  <w:style w:type="paragraph" w:styleId="CommentSubject">
    <w:name w:val="annotation subject"/>
    <w:basedOn w:val="CommentText"/>
    <w:next w:val="CommentText"/>
    <w:link w:val="CommentSubjectChar"/>
    <w:uiPriority w:val="99"/>
    <w:semiHidden/>
    <w:unhideWhenUsed/>
    <w:rsid w:val="006214FC"/>
    <w:rPr>
      <w:b/>
      <w:bCs/>
    </w:rPr>
  </w:style>
  <w:style w:type="character" w:customStyle="1" w:styleId="CommentSubjectChar">
    <w:name w:val="Comment Subject Char"/>
    <w:basedOn w:val="CommentTextChar"/>
    <w:link w:val="CommentSubject"/>
    <w:uiPriority w:val="99"/>
    <w:semiHidden/>
    <w:rsid w:val="006214FC"/>
    <w:rPr>
      <w:b/>
      <w:bCs/>
      <w:sz w:val="20"/>
      <w:szCs w:val="20"/>
    </w:rPr>
  </w:style>
  <w:style w:type="character" w:styleId="UnresolvedMention">
    <w:name w:val="Unresolved Mention"/>
    <w:basedOn w:val="DefaultParagraphFont"/>
    <w:uiPriority w:val="99"/>
    <w:semiHidden/>
    <w:unhideWhenUsed/>
    <w:rsid w:val="002E2194"/>
    <w:rPr>
      <w:color w:val="605E5C"/>
      <w:shd w:val="clear" w:color="auto" w:fill="E1DFDD"/>
    </w:rPr>
  </w:style>
  <w:style w:type="paragraph" w:styleId="ListBullet">
    <w:name w:val="List Bullet"/>
    <w:basedOn w:val="Normal"/>
    <w:uiPriority w:val="99"/>
    <w:unhideWhenUsed/>
    <w:rsid w:val="005E6495"/>
    <w:pPr>
      <w:numPr>
        <w:numId w:val="17"/>
      </w:numPr>
      <w:contextualSpacing/>
    </w:pPr>
  </w:style>
  <w:style w:type="paragraph" w:styleId="Header">
    <w:name w:val="header"/>
    <w:basedOn w:val="Normal"/>
    <w:link w:val="HeaderChar"/>
    <w:uiPriority w:val="99"/>
    <w:unhideWhenUsed/>
    <w:rsid w:val="00B264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64C0"/>
  </w:style>
  <w:style w:type="paragraph" w:styleId="Footer">
    <w:name w:val="footer"/>
    <w:basedOn w:val="Normal"/>
    <w:link w:val="FooterChar"/>
    <w:uiPriority w:val="99"/>
    <w:unhideWhenUsed/>
    <w:rsid w:val="00B264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64C0"/>
  </w:style>
  <w:style w:type="numbering" w:customStyle="1" w:styleId="NoList1">
    <w:name w:val="No List1"/>
    <w:next w:val="NoList"/>
    <w:uiPriority w:val="99"/>
    <w:semiHidden/>
    <w:unhideWhenUsed/>
    <w:rsid w:val="00876DB0"/>
  </w:style>
  <w:style w:type="character" w:customStyle="1" w:styleId="Hyperlink1">
    <w:name w:val="Hyperlink1"/>
    <w:basedOn w:val="DefaultParagraphFont"/>
    <w:rsid w:val="00876DB0"/>
    <w:rPr>
      <w:i/>
      <w:color w:val="156082"/>
      <w:kern w:val="0"/>
      <w:lang w:val="en-US"/>
      <w14:ligatures w14:val="none"/>
    </w:rPr>
  </w:style>
  <w:style w:type="paragraph" w:styleId="ListBullet2">
    <w:name w:val="List Bullet 2"/>
    <w:basedOn w:val="Normal"/>
    <w:uiPriority w:val="99"/>
    <w:unhideWhenUsed/>
    <w:rsid w:val="0021709D"/>
    <w:pPr>
      <w:numPr>
        <w:numId w:val="20"/>
      </w:numPr>
      <w:contextualSpacing/>
    </w:pPr>
  </w:style>
  <w:style w:type="paragraph" w:styleId="ListBullet4">
    <w:name w:val="List Bullet 4"/>
    <w:basedOn w:val="Normal"/>
    <w:uiPriority w:val="99"/>
    <w:unhideWhenUsed/>
    <w:rsid w:val="00844866"/>
    <w:pPr>
      <w:numPr>
        <w:numId w:val="21"/>
      </w:numPr>
      <w:contextualSpacing/>
    </w:pPr>
  </w:style>
  <w:style w:type="paragraph" w:styleId="ListBullet3">
    <w:name w:val="List Bullet 3"/>
    <w:basedOn w:val="Normal"/>
    <w:uiPriority w:val="99"/>
    <w:unhideWhenUsed/>
    <w:rsid w:val="00925EA1"/>
    <w:pPr>
      <w:numPr>
        <w:numId w:val="22"/>
      </w:numPr>
      <w:contextualSpacing/>
    </w:pPr>
  </w:style>
  <w:style w:type="character" w:styleId="EndnoteReference">
    <w:name w:val="endnote reference"/>
    <w:basedOn w:val="DefaultParagraphFont"/>
    <w:uiPriority w:val="99"/>
    <w:semiHidden/>
    <w:unhideWhenUsed/>
    <w:rsid w:val="00607B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fortune.com/2016/01/22/facebook-india-internet/" TargetMode="External"/><Relationship Id="rId21" Type="http://schemas.openxmlformats.org/officeDocument/2006/relationships/hyperlink" Target="https://www.twu.ca/news-events/news/twu-media-communications-students-showcase-their-work-student-film-festival" TargetMode="External"/><Relationship Id="rId42" Type="http://schemas.openxmlformats.org/officeDocument/2006/relationships/hyperlink" Target="https://www.iesalc.unesco.org/wp-content/uploads/2023/04/ChatGPT-and-Artificial-Intelligence-in-higher-education-Quick-Start-guide_EN_FINAL.pdf" TargetMode="External"/><Relationship Id="rId63" Type="http://schemas.openxmlformats.org/officeDocument/2006/relationships/hyperlink" Target="https://help.twitter.com/en/rules-and-policies/x-impersonation-and-deceptive-identities-policy" TargetMode="External"/><Relationship Id="rId84" Type="http://schemas.openxmlformats.org/officeDocument/2006/relationships/hyperlink" Target="https://www.pewresearch.org/internet/2014/10/22/online-harassment/" TargetMode="External"/><Relationship Id="rId138" Type="http://schemas.openxmlformats.org/officeDocument/2006/relationships/hyperlink" Target="https://flickr.com/photos/mpcaphotos/31655988501/" TargetMode="External"/><Relationship Id="rId159" Type="http://schemas.openxmlformats.org/officeDocument/2006/relationships/hyperlink" Target="https://en.wikipedia.org/wiki/Fake_news" TargetMode="External"/><Relationship Id="rId107" Type="http://schemas.openxmlformats.org/officeDocument/2006/relationships/hyperlink" Target="https://www.youtube.com/watch?v=doPyNc6Sf_c" TargetMode="External"/><Relationship Id="rId11" Type="http://schemas.openxmlformats.org/officeDocument/2006/relationships/hyperlink" Target="https://www.youtube-nocookie.com/embed/iY4UhfQefdU" TargetMode="External"/><Relationship Id="rId32" Type="http://schemas.openxmlformats.org/officeDocument/2006/relationships/hyperlink" Target="https://www.timeshighereducation.com/student/advice/how-can-ai-be-used-university-students" TargetMode="External"/><Relationship Id="rId53" Type="http://schemas.openxmlformats.org/officeDocument/2006/relationships/hyperlink" Target="https://www.techdirt.com/2012/12/20/stop-saying-if-youre-not-paying-youre-product/" TargetMode="External"/><Relationship Id="rId74" Type="http://schemas.openxmlformats.org/officeDocument/2006/relationships/hyperlink" Target="https://www.youtube-nocookie.com/embed/s6Q4U8DvJH8" TargetMode="External"/><Relationship Id="rId128" Type="http://schemas.openxmlformats.org/officeDocument/2006/relationships/hyperlink" Target="https://www.commonsense.org/education/articles/digital-redlining-access-and-privacy" TargetMode="External"/><Relationship Id="rId149" Type="http://schemas.openxmlformats.org/officeDocument/2006/relationships/hyperlink" Target="https://www.twu.ca/about-us/commitments/core-values/practising-christian-hospitality" TargetMode="External"/><Relationship Id="rId5" Type="http://schemas.openxmlformats.org/officeDocument/2006/relationships/numbering" Target="numbering.xml"/><Relationship Id="rId95" Type="http://schemas.openxmlformats.org/officeDocument/2006/relationships/image" Target="media/image2.jpg"/><Relationship Id="rId160" Type="http://schemas.openxmlformats.org/officeDocument/2006/relationships/hyperlink" Target="https://www.pexels.com/" TargetMode="External"/><Relationship Id="rId22" Type="http://schemas.openxmlformats.org/officeDocument/2006/relationships/hyperlink" Target="https://www.twu.ca/research/student-research/news" TargetMode="External"/><Relationship Id="rId43" Type="http://schemas.openxmlformats.org/officeDocument/2006/relationships/hyperlink" Target="https://www.youtube-nocookie.com/embed/7Pq-S557XQU" TargetMode="External"/><Relationship Id="rId64" Type="http://schemas.openxmlformats.org/officeDocument/2006/relationships/hyperlink" Target="https://www.facebook.com/help/174210519303259" TargetMode="External"/><Relationship Id="rId118" Type="http://schemas.openxmlformats.org/officeDocument/2006/relationships/hyperlink" Target="https://en.wikipedia.org/wiki/Digital_redlining" TargetMode="External"/><Relationship Id="rId139" Type="http://schemas.openxmlformats.org/officeDocument/2006/relationships/hyperlink" Target="https://creativecommons.org/licenses/by-nc/2.0/" TargetMode="External"/><Relationship Id="rId85" Type="http://schemas.openxmlformats.org/officeDocument/2006/relationships/hyperlink" Target="https://www.pewresearch.org/short-reads/2021/01/13/qa-what-weve-learned-about-online-harassment/" TargetMode="External"/><Relationship Id="rId150" Type="http://schemas.openxmlformats.org/officeDocument/2006/relationships/hyperlink" Target="https://www.twu.ca/about-us/commitments/core-values/practising-christian-hospitality" TargetMode="External"/><Relationship Id="rId12" Type="http://schemas.openxmlformats.org/officeDocument/2006/relationships/hyperlink" Target="https://www.twu.ca/" TargetMode="External"/><Relationship Id="rId17" Type="http://schemas.openxmlformats.org/officeDocument/2006/relationships/hyperlink" Target="https://www.ncbi.nlm.nih.gov/pmc/articles/PMC5132366/" TargetMode="External"/><Relationship Id="rId33" Type="http://schemas.openxmlformats.org/officeDocument/2006/relationships/hyperlink" Target="https://mystudylife.com/10-best-ai-tools-to-help-students-learn-faster/" TargetMode="External"/><Relationship Id="rId38" Type="http://schemas.openxmlformats.org/officeDocument/2006/relationships/hyperlink" Target="https://www.youtube-nocookie.com/embed/hJP5GqnTrNo" TargetMode="External"/><Relationship Id="rId59" Type="http://schemas.openxmlformats.org/officeDocument/2006/relationships/hyperlink" Target="https://twitter.com/NelsonMandela" TargetMode="External"/><Relationship Id="rId103" Type="http://schemas.openxmlformats.org/officeDocument/2006/relationships/hyperlink" Target="https://crtc.gc.ca/eng/internet/diff.htm" TargetMode="External"/><Relationship Id="rId108" Type="http://schemas.openxmlformats.org/officeDocument/2006/relationships/hyperlink" Target="https://www.michaelgeist.ca/tech-law-topics/net-neutrality/" TargetMode="External"/><Relationship Id="rId124" Type="http://schemas.openxmlformats.org/officeDocument/2006/relationships/hyperlink" Target="https://www.govtech.com/network/what-is-digital-redlining-experts-explain-the-nuances" TargetMode="External"/><Relationship Id="rId129" Type="http://schemas.openxmlformats.org/officeDocument/2006/relationships/hyperlink" Target="https://audreywatters.com/" TargetMode="External"/><Relationship Id="rId54" Type="http://schemas.openxmlformats.org/officeDocument/2006/relationships/hyperlink" Target="https://link.springer.com/article/10.1007/s11528-021-00599-4" TargetMode="External"/><Relationship Id="rId70" Type="http://schemas.openxmlformats.org/officeDocument/2006/relationships/hyperlink" Target="http://educationaltechnology.ca/2393/" TargetMode="External"/><Relationship Id="rId75" Type="http://schemas.openxmlformats.org/officeDocument/2006/relationships/hyperlink" Target="https://cogdogblog.com/2015/10/facebook-as-catfish-paradise-its-community-standards-wears-the-cone-of-shame/" TargetMode="External"/><Relationship Id="rId91" Type="http://schemas.openxmlformats.org/officeDocument/2006/relationships/hyperlink" Target="https://www.theguardian.com/news/video/2017/may/21/the-facebook-files-sex-violence-and-hate-speech-video-explainer" TargetMode="External"/><Relationship Id="rId96" Type="http://schemas.openxmlformats.org/officeDocument/2006/relationships/hyperlink" Target="https://flickr.com/photos/frauleinschiller/4540678705/" TargetMode="External"/><Relationship Id="rId140" Type="http://schemas.openxmlformats.org/officeDocument/2006/relationships/hyperlink" Target="https://udlguidelines.cast.org/" TargetMode="External"/><Relationship Id="rId145" Type="http://schemas.openxmlformats.org/officeDocument/2006/relationships/hyperlink" Target="https://www.youtube-nocookie.com/embed/HR4wz1b54hw" TargetMode="External"/><Relationship Id="rId161" Type="http://schemas.openxmlformats.org/officeDocument/2006/relationships/hyperlink" Target="https://www.wikihow.com/Write-a-Notable-Editorial"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twu.ca/academics/academic-professional-support/centre-calling-career-development" TargetMode="External"/><Relationship Id="rId28" Type="http://schemas.openxmlformats.org/officeDocument/2006/relationships/hyperlink" Target="https://www.youtube-nocookie.com/embed/iY4UhfQefdU" TargetMode="External"/><Relationship Id="rId49" Type="http://schemas.openxmlformats.org/officeDocument/2006/relationships/hyperlink" Target="https://www.youtube-nocookie.com/embed/ug_p2wHhla0" TargetMode="External"/><Relationship Id="rId114" Type="http://schemas.openxmlformats.org/officeDocument/2006/relationships/hyperlink" Target="https://cyberlaw.stanford.edu/blog/2022/06/european-regulators-just-stopped-facebook-google-and-big-telecoms-net-neutrality" TargetMode="External"/><Relationship Id="rId119" Type="http://schemas.openxmlformats.org/officeDocument/2006/relationships/hyperlink" Target="https://www.youtube-nocookie.com/embed/J5NV9BJx1_M" TargetMode="External"/><Relationship Id="rId44" Type="http://schemas.openxmlformats.org/officeDocument/2006/relationships/hyperlink" Target="https://www.youtube-nocookie.com/embed/7Pq-S557XQU" TargetMode="External"/><Relationship Id="rId60" Type="http://schemas.openxmlformats.org/officeDocument/2006/relationships/hyperlink" Target="https://twitter.com/notzuckerberg" TargetMode="External"/><Relationship Id="rId65" Type="http://schemas.openxmlformats.org/officeDocument/2006/relationships/hyperlink" Target="https://saferinternet.org.uk/blog/reporting-impersonation-on-social-media" TargetMode="External"/><Relationship Id="rId81" Type="http://schemas.openxmlformats.org/officeDocument/2006/relationships/hyperlink" Target="https://www.youtube-nocookie.com/embed/5BQp3V_34BE" TargetMode="External"/><Relationship Id="rId86" Type="http://schemas.openxmlformats.org/officeDocument/2006/relationships/hyperlink" Target="https://transparency.fb.com/en-gb/policies/community-standards/?source=https%3A%2F%2Fwww.facebook.com%2Fcommunitystandards%2F" TargetMode="External"/><Relationship Id="rId130" Type="http://schemas.openxmlformats.org/officeDocument/2006/relationships/hyperlink" Target="http://hackeducation.com/" TargetMode="External"/><Relationship Id="rId135" Type="http://schemas.openxmlformats.org/officeDocument/2006/relationships/hyperlink" Target="https://www.youtube-nocookie.com/embed/_KHEkR5yb9A" TargetMode="External"/><Relationship Id="rId151" Type="http://schemas.openxmlformats.org/officeDocument/2006/relationships/hyperlink" Target="https://computer.howstuffworks.com/10-forms-online-harassment.htm" TargetMode="External"/><Relationship Id="rId156" Type="http://schemas.openxmlformats.org/officeDocument/2006/relationships/hyperlink" Target="https://theconversation.com/the-price-of-connection-surveillance-capitalism-64124" TargetMode="External"/><Relationship Id="rId13" Type="http://schemas.openxmlformats.org/officeDocument/2006/relationships/hyperlink" Target="https://www.twu.ca/about-us/commitments/core-values" TargetMode="External"/><Relationship Id="rId18" Type="http://schemas.openxmlformats.org/officeDocument/2006/relationships/hyperlink" Target="https://www.youtube-nocookie.com/embed/AB-_822TRms" TargetMode="External"/><Relationship Id="rId39" Type="http://schemas.openxmlformats.org/officeDocument/2006/relationships/hyperlink" Target="https://www.researchgate.net/publication/374483468_Perspectives_of_the_Use_of_ChatGPT_as_a_Tool_for_Online_Education_of_English" TargetMode="External"/><Relationship Id="rId109" Type="http://schemas.openxmlformats.org/officeDocument/2006/relationships/hyperlink" Target="https://digitalfirstcanada.ca/" TargetMode="External"/><Relationship Id="rId34" Type="http://schemas.openxmlformats.org/officeDocument/2006/relationships/hyperlink" Target="https://www.twu.ca/about-us/policies-guidelines/university-policies/academic-misconduct-fraud" TargetMode="External"/><Relationship Id="rId50" Type="http://schemas.openxmlformats.org/officeDocument/2006/relationships/hyperlink" Target="https://www.youtube-nocookie.com/embed/5pFX2P7JLwA" TargetMode="External"/><Relationship Id="rId55" Type="http://schemas.openxmlformats.org/officeDocument/2006/relationships/hyperlink" Target="https://en.wikipedia.org/wiki/Funding_bias" TargetMode="External"/><Relationship Id="rId76" Type="http://schemas.openxmlformats.org/officeDocument/2006/relationships/hyperlink" Target="https://spotthetroll.org/" TargetMode="External"/><Relationship Id="rId97" Type="http://schemas.openxmlformats.org/officeDocument/2006/relationships/hyperlink" Target="https://creativecommons.org/licenses/by-nc-nd/2.0/" TargetMode="External"/><Relationship Id="rId104" Type="http://schemas.openxmlformats.org/officeDocument/2006/relationships/hyperlink" Target="https://www.youtube.com/watch?v=k5iRopjAwm4" TargetMode="External"/><Relationship Id="rId120" Type="http://schemas.openxmlformats.org/officeDocument/2006/relationships/hyperlink" Target="https://www.youtube-nocookie.com/embed/J5NV9BJx1_M" TargetMode="External"/><Relationship Id="rId125" Type="http://schemas.openxmlformats.org/officeDocument/2006/relationships/hyperlink" Target="https://communitytechnetwork.org/blog/digital-redlining-and-how-it-perputates-poverty/" TargetMode="External"/><Relationship Id="rId141" Type="http://schemas.openxmlformats.org/officeDocument/2006/relationships/hyperlink" Target="https://www.facultyfocus.com/articles/equality-inclusion-and-diversity/five-essential-strategies-to-embrace-culturally-responsive-teaching/" TargetMode="External"/><Relationship Id="rId146" Type="http://schemas.openxmlformats.org/officeDocument/2006/relationships/hyperlink" Target="https://www.youtube-nocookie.com/embed/HR4wz1b54hw" TargetMode="External"/><Relationship Id="rId7" Type="http://schemas.openxmlformats.org/officeDocument/2006/relationships/settings" Target="settings.xml"/><Relationship Id="rId71" Type="http://schemas.openxmlformats.org/officeDocument/2006/relationships/hyperlink" Target="http://educationaltechnology.ca/2466/" TargetMode="External"/><Relationship Id="rId92" Type="http://schemas.openxmlformats.org/officeDocument/2006/relationships/hyperlink" Target="https://www.youtube-nocookie.com/embed/t7Xr3AsBEK4" TargetMode="External"/><Relationship Id="rId162" Type="http://schemas.openxmlformats.org/officeDocument/2006/relationships/hyperlink" Target="https://christianscholars.com/a-framework-for-digital-wisdom-in-higher-education/" TargetMode="External"/><Relationship Id="rId2" Type="http://schemas.openxmlformats.org/officeDocument/2006/relationships/customXml" Target="../customXml/item2.xml"/><Relationship Id="rId29" Type="http://schemas.openxmlformats.org/officeDocument/2006/relationships/hyperlink" Target="https://www.forbes.com/sites/joshwilson/2022/09/14/the-age-of-digital-music-executive-reacts-to-the-impact-of-digitalization-in-the-music-industry/?sh=1ca7f385537b" TargetMode="External"/><Relationship Id="rId24" Type="http://schemas.openxmlformats.org/officeDocument/2006/relationships/image" Target="media/image1.png"/><Relationship Id="rId40" Type="http://schemas.openxmlformats.org/officeDocument/2006/relationships/hyperlink" Target="https://www.youtube-nocookie.com/embed/zuvN8_6QIKk" TargetMode="External"/><Relationship Id="rId45" Type="http://schemas.openxmlformats.org/officeDocument/2006/relationships/hyperlink" Target="https://www.youtube-nocookie.com/embed/7Pq-S557XQU" TargetMode="External"/><Relationship Id="rId66" Type="http://schemas.openxmlformats.org/officeDocument/2006/relationships/hyperlink" Target="https://www.youtube.com/watch?v=F57DE05FpgQ" TargetMode="External"/><Relationship Id="rId87" Type="http://schemas.openxmlformats.org/officeDocument/2006/relationships/hyperlink" Target="https://help.twitter.com/en/safety-and-security/cyber-bullying-and-online-abuse" TargetMode="External"/><Relationship Id="rId110" Type="http://schemas.openxmlformats.org/officeDocument/2006/relationships/hyperlink" Target="https://www.youtube.com/watch?v=DCfWzAM-JeY" TargetMode="External"/><Relationship Id="rId115" Type="http://schemas.openxmlformats.org/officeDocument/2006/relationships/hyperlink" Target="https://en.wikipedia.org/wiki/Internet.org" TargetMode="External"/><Relationship Id="rId131" Type="http://schemas.openxmlformats.org/officeDocument/2006/relationships/hyperlink" Target="http://hackeducation.com/2014/11/18/gender-and-ed-tech" TargetMode="External"/><Relationship Id="rId136" Type="http://schemas.openxmlformats.org/officeDocument/2006/relationships/hyperlink" Target="https://www.youtube-nocookie.com/embed/_KHEkR5yb9A" TargetMode="External"/><Relationship Id="rId157" Type="http://schemas.openxmlformats.org/officeDocument/2006/relationships/hyperlink" Target="https://hbr.org/2015/06/how-bots-took-over-twitter" TargetMode="External"/><Relationship Id="rId61" Type="http://schemas.openxmlformats.org/officeDocument/2006/relationships/hyperlink" Target="https://twitter.com/ElonMuskAOC" TargetMode="External"/><Relationship Id="rId82" Type="http://schemas.openxmlformats.org/officeDocument/2006/relationships/hyperlink" Target="https://theconversation.com/dont-feed-the-trolls-really-is-good-advice-heres-the-evidence-63657" TargetMode="External"/><Relationship Id="rId152" Type="http://schemas.openxmlformats.org/officeDocument/2006/relationships/hyperlink" Target="https://karger.com/pps/article/86/3/129/282998/Cyberchondria-Challenges-of-Problematic-Online" TargetMode="External"/><Relationship Id="rId19" Type="http://schemas.openxmlformats.org/officeDocument/2006/relationships/hyperlink" Target="https://www.youtube-nocookie.com/embed/AB-_822TRms" TargetMode="External"/><Relationship Id="rId14" Type="http://schemas.openxmlformats.org/officeDocument/2006/relationships/hyperlink" Target="https://openpress.usask.ca/humanmooc/chapter/social-learning-in-online-environments/" TargetMode="External"/><Relationship Id="rId30" Type="http://schemas.openxmlformats.org/officeDocument/2006/relationships/hyperlink" Target="https://medium.com/@kumarpriyanshu025/the-future-of-newspapers-in-the-digital-age-embracing-the-change-fe835bd8d52f" TargetMode="External"/><Relationship Id="rId35" Type="http://schemas.openxmlformats.org/officeDocument/2006/relationships/hyperlink" Target="https://www.viceprovostundergrad.utoronto.ca/strategic-priorities/digital-learning/special-initiative-artificial-intelligence/" TargetMode="External"/><Relationship Id="rId56" Type="http://schemas.openxmlformats.org/officeDocument/2006/relationships/hyperlink" Target="https://trialsjournal.biomedcentral.com/articles/10.1186/1745-6215-13-146" TargetMode="External"/><Relationship Id="rId77" Type="http://schemas.openxmlformats.org/officeDocument/2006/relationships/hyperlink" Target="https://en.wikipedia.org/wiki/Troll_(slang)" TargetMode="External"/><Relationship Id="rId100" Type="http://schemas.openxmlformats.org/officeDocument/2006/relationships/hyperlink" Target="https://www.youtube-nocookie.com/embed/wtt2aSV8wdw" TargetMode="External"/><Relationship Id="rId105" Type="http://schemas.openxmlformats.org/officeDocument/2006/relationships/hyperlink" Target="https://www.youtube.com/watch?v=W5YLvCEd1yE" TargetMode="External"/><Relationship Id="rId126" Type="http://schemas.openxmlformats.org/officeDocument/2006/relationships/hyperlink" Target="http://ivc.lib.rochester.edu/google-search-hyper-visibility-as-a-means-of-rendering-black-women-and-girls-invisible/" TargetMode="External"/><Relationship Id="rId147" Type="http://schemas.openxmlformats.org/officeDocument/2006/relationships/hyperlink" Target="https://www.youtube-nocookie.com/embed/8WYi-64MejU" TargetMode="External"/><Relationship Id="rId8" Type="http://schemas.openxmlformats.org/officeDocument/2006/relationships/webSettings" Target="webSettings.xml"/><Relationship Id="rId51" Type="http://schemas.openxmlformats.org/officeDocument/2006/relationships/hyperlink" Target="https://www.youtube-nocookie.com/embed/5pFX2P7JLwA" TargetMode="External"/><Relationship Id="rId72" Type="http://schemas.openxmlformats.org/officeDocument/2006/relationships/hyperlink" Target="https://romancescam.com/" TargetMode="External"/><Relationship Id="rId93" Type="http://schemas.openxmlformats.org/officeDocument/2006/relationships/hyperlink" Target="https://www.youtube-nocookie.com/embed/t7Xr3AsBEK4" TargetMode="External"/><Relationship Id="rId98" Type="http://schemas.openxmlformats.org/officeDocument/2006/relationships/hyperlink" Target="https://www.youtube-nocookie.com/embed/p90McT24Z6w" TargetMode="External"/><Relationship Id="rId121" Type="http://schemas.openxmlformats.org/officeDocument/2006/relationships/hyperlink" Target="https://ised-isde.canada.ca/site/connecting-families/en" TargetMode="External"/><Relationship Id="rId142" Type="http://schemas.openxmlformats.org/officeDocument/2006/relationships/hyperlink" Target="http://www.inclusioncanada.net/culturallyrelevantpedagogy.html" TargetMode="External"/><Relationship Id="rId163"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hyperlink" Target="https://www.twu.ca/academics/academic-professional-support/centre-calling-career-development" TargetMode="External"/><Relationship Id="rId46" Type="http://schemas.openxmlformats.org/officeDocument/2006/relationships/hyperlink" Target="https://time.com/6247678/openai-chatgpt-kenya-workers/" TargetMode="External"/><Relationship Id="rId67" Type="http://schemas.openxmlformats.org/officeDocument/2006/relationships/hyperlink" Target="https://www.youtube-nocookie.com/embed/Ta6qq7wnpcA" TargetMode="External"/><Relationship Id="rId116" Type="http://schemas.openxmlformats.org/officeDocument/2006/relationships/hyperlink" Target="https://www.wired.com/2016/02/facebooks-free-basics-app-is-now-banned-in-india/" TargetMode="External"/><Relationship Id="rId137" Type="http://schemas.openxmlformats.org/officeDocument/2006/relationships/image" Target="media/image3.jpg"/><Relationship Id="rId158" Type="http://schemas.openxmlformats.org/officeDocument/2006/relationships/hyperlink" Target="https://www.consumer.org.nz/articles/scams?gclid=EAIaIQobChMIrOzE7qX71AIVxBiPCh0uzAKrEAAYASAAEgIXf_D_BwE" TargetMode="External"/><Relationship Id="rId20" Type="http://schemas.openxmlformats.org/officeDocument/2006/relationships/hyperlink" Target="https://cft.vanderbilt.edu/guides-sub-pages/setting-up-and-facilitating-group-work-using-cooperative-learning-groups-effectively/" TargetMode="External"/><Relationship Id="rId41" Type="http://schemas.openxmlformats.org/officeDocument/2006/relationships/hyperlink" Target="https://www.youtube-nocookie.com/embed/zuvN8_6QIKk" TargetMode="External"/><Relationship Id="rId62" Type="http://schemas.openxmlformats.org/officeDocument/2006/relationships/hyperlink" Target="https://twitter.com/DarthVader" TargetMode="External"/><Relationship Id="rId83" Type="http://schemas.openxmlformats.org/officeDocument/2006/relationships/hyperlink" Target="https://theconversation.com/how-empathy-can-make-or-break-a-troll-80680" TargetMode="External"/><Relationship Id="rId88" Type="http://schemas.openxmlformats.org/officeDocument/2006/relationships/hyperlink" Target="https://money.cnn.com/2017/02/07/technology/twitter-combat-harassment-features/index.html?iid=EL" TargetMode="External"/><Relationship Id="rId111" Type="http://schemas.openxmlformats.org/officeDocument/2006/relationships/hyperlink" Target="https://deadline.com/2023/10/net-neutrality-fcc-reinstate-jessica-rosenworcel-1235556493/" TargetMode="External"/><Relationship Id="rId132" Type="http://schemas.openxmlformats.org/officeDocument/2006/relationships/hyperlink" Target="https://www.youtube-nocookie.com/embed/DMjP_p01foo" TargetMode="External"/><Relationship Id="rId153" Type="http://schemas.openxmlformats.org/officeDocument/2006/relationships/hyperlink" Target="https://www.bbc.com/news/technology-39371100" TargetMode="External"/><Relationship Id="rId15" Type="http://schemas.openxmlformats.org/officeDocument/2006/relationships/hyperlink" Target="https://socialsci.libretexts.org/Bookshelves/Education_and_Professional_Development/Teaching_Crowds_-_Learning_and_Social_Media_(Dron_and_Anderson)/02%3A_Social_Learning_Theories" TargetMode="External"/><Relationship Id="rId36" Type="http://schemas.openxmlformats.org/officeDocument/2006/relationships/hyperlink" Target="https://style.mla.org/citing-generative-ai/" TargetMode="External"/><Relationship Id="rId57" Type="http://schemas.openxmlformats.org/officeDocument/2006/relationships/hyperlink" Target="https://en.wikipedia.org/wiki/Ad_blocking" TargetMode="External"/><Relationship Id="rId106" Type="http://schemas.openxmlformats.org/officeDocument/2006/relationships/hyperlink" Target="https://www.youtube.com/watch?v=bmd4sASKFRw" TargetMode="External"/><Relationship Id="rId127" Type="http://schemas.openxmlformats.org/officeDocument/2006/relationships/hyperlink" Target="https://er.educause.edu/articles/2017/7/pedagogy-and-the-logic-of-platforms" TargetMode="External"/><Relationship Id="rId10" Type="http://schemas.openxmlformats.org/officeDocument/2006/relationships/endnotes" Target="endnotes.xml"/><Relationship Id="rId31" Type="http://schemas.openxmlformats.org/officeDocument/2006/relationships/hyperlink" Target="https://web.hypothes.is/" TargetMode="External"/><Relationship Id="rId52" Type="http://schemas.openxmlformats.org/officeDocument/2006/relationships/hyperlink" Target="http://mediashift.org/2018/01/real-cost-free-internet/" TargetMode="External"/><Relationship Id="rId73" Type="http://schemas.openxmlformats.org/officeDocument/2006/relationships/hyperlink" Target="https://www.youtube-nocookie.com/embed/s6Q4U8DvJH8" TargetMode="External"/><Relationship Id="rId78" Type="http://schemas.openxmlformats.org/officeDocument/2006/relationships/hyperlink" Target="https://meta.wikimedia.org/wiki/What_is_a_troll" TargetMode="External"/><Relationship Id="rId94" Type="http://schemas.openxmlformats.org/officeDocument/2006/relationships/hyperlink" Target="https://www.pcworld.com/article/448085/eight-new-mental-illnesses-brought-to-you-by-wait-for-it-the-internet.html" TargetMode="External"/><Relationship Id="rId99" Type="http://schemas.openxmlformats.org/officeDocument/2006/relationships/hyperlink" Target="https://www.youtube-nocookie.com/embed/p90McT24Z6w" TargetMode="External"/><Relationship Id="rId101" Type="http://schemas.openxmlformats.org/officeDocument/2006/relationships/hyperlink" Target="https://www.youtube-nocookie.com/embed/wtt2aSV8wdw" TargetMode="External"/><Relationship Id="rId122" Type="http://schemas.openxmlformats.org/officeDocument/2006/relationships/hyperlink" Target="https://teachinginhighered.com/podcast/digital-redlining-privacy/" TargetMode="External"/><Relationship Id="rId143" Type="http://schemas.openxmlformats.org/officeDocument/2006/relationships/hyperlink" Target="https://www.mckinsey.com/featured-insights/mckinsey-explainers/what-is-diversity-equity-and-inclusion" TargetMode="External"/><Relationship Id="rId148" Type="http://schemas.openxmlformats.org/officeDocument/2006/relationships/hyperlink" Target="https://www.youtube-nocookie.com/embed/8WYi-64MejU" TargetMode="External"/><Relationship Id="rId16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eduvation.ca/bio/" TargetMode="External"/><Relationship Id="rId47" Type="http://schemas.openxmlformats.org/officeDocument/2006/relationships/hyperlink" Target="https://time.com/6147458/facebook-africa-content-moderation-employee-treatment/" TargetMode="External"/><Relationship Id="rId68" Type="http://schemas.openxmlformats.org/officeDocument/2006/relationships/hyperlink" Target="https://www.youtube-nocookie.com/embed/Ta6qq7wnpcA" TargetMode="External"/><Relationship Id="rId89" Type="http://schemas.openxmlformats.org/officeDocument/2006/relationships/hyperlink" Target="https://www.forbes.com/sites/kalevleetaru/2017/02/06/using-digital-fingerprints-and-deep-learning-to-fight-online-harassment/?sh=49fc9bf06908" TargetMode="External"/><Relationship Id="rId112" Type="http://schemas.openxmlformats.org/officeDocument/2006/relationships/hyperlink" Target="https://siepr.stanford.edu/publications/working-paper/net-neutrality-debate-twenty-five-years-after-united-states-v-att-and" TargetMode="External"/><Relationship Id="rId133" Type="http://schemas.openxmlformats.org/officeDocument/2006/relationships/hyperlink" Target="https://www.youtube-nocookie.com/embed/DMjP_p01foo" TargetMode="External"/><Relationship Id="rId154" Type="http://schemas.openxmlformats.org/officeDocument/2006/relationships/hyperlink" Target="https://www.theguardian.com/media/2017/mar/14/face-off-mps-and-social-media-giants-online-hate-speech-facebook-twitter" TargetMode="External"/><Relationship Id="rId16" Type="http://schemas.openxmlformats.org/officeDocument/2006/relationships/hyperlink" Target="https://www.sciencedirect.com/science/article/abs/pii/S0360131516300872" TargetMode="External"/><Relationship Id="rId37" Type="http://schemas.openxmlformats.org/officeDocument/2006/relationships/hyperlink" Target="https://www.youtube-nocookie.com/embed/hJP5GqnTrNo" TargetMode="External"/><Relationship Id="rId58" Type="http://schemas.openxmlformats.org/officeDocument/2006/relationships/hyperlink" Target="https://oeru.org/" TargetMode="External"/><Relationship Id="rId79" Type="http://schemas.openxmlformats.org/officeDocument/2006/relationships/hyperlink" Target="https://www.lifewire.com/what-is-internet-trolling-3485891" TargetMode="External"/><Relationship Id="rId102" Type="http://schemas.openxmlformats.org/officeDocument/2006/relationships/hyperlink" Target="https://en.wikipedia.org/wiki/Net_neutrality_by_country" TargetMode="External"/><Relationship Id="rId123" Type="http://schemas.openxmlformats.org/officeDocument/2006/relationships/hyperlink" Target="https://www.cbc.ca/radio/spark/412-1.4887497/bad-algorithms-are-making-racist-decisions-1.4887504" TargetMode="External"/><Relationship Id="rId144" Type="http://schemas.openxmlformats.org/officeDocument/2006/relationships/hyperlink" Target="https://www.theatlantic.com/ideas/archive/2023/07/hypocrisy-mandatory-diversity-statements/674611/" TargetMode="External"/><Relationship Id="rId90" Type="http://schemas.openxmlformats.org/officeDocument/2006/relationships/hyperlink" Target="https://www.theguardian.com/commentisfree/2017/may/22/facebook-get-things-wrong-but-safety-role-seriously" TargetMode="External"/><Relationship Id="rId27" Type="http://schemas.openxmlformats.org/officeDocument/2006/relationships/hyperlink" Target="https://www.youtube-nocookie.com/embed/iY4UhfQefdU" TargetMode="External"/><Relationship Id="rId48" Type="http://schemas.openxmlformats.org/officeDocument/2006/relationships/hyperlink" Target="https://www.youtube-nocookie.com/embed/ug_p2wHhla0" TargetMode="External"/><Relationship Id="rId69" Type="http://schemas.openxmlformats.org/officeDocument/2006/relationships/hyperlink" Target="https://www.cbc.ca/radio/spark/380-phantom-traffic-jams-catfishing-scams-and-smart-speakers-1.4482967/your-photos-can-be-used-in-catfishing-romance-scams-1.4482985" TargetMode="External"/><Relationship Id="rId113" Type="http://schemas.openxmlformats.org/officeDocument/2006/relationships/hyperlink" Target="https://www.zdnet.com/article/who-really-wins-from-facebooks-free-internet-plan-for-africa/" TargetMode="External"/><Relationship Id="rId134" Type="http://schemas.openxmlformats.org/officeDocument/2006/relationships/hyperlink" Target="https://stephguthrie.com/" TargetMode="External"/><Relationship Id="rId80" Type="http://schemas.openxmlformats.org/officeDocument/2006/relationships/hyperlink" Target="https://www.youtube-nocookie.com/embed/5BQp3V_34BE" TargetMode="External"/><Relationship Id="rId155" Type="http://schemas.openxmlformats.org/officeDocument/2006/relationships/hyperlink" Target="https://en.wikipedia.org/wiki/Keystroke_logg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E4E30-15A7-476F-965E-0F2FAFF8F556}">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2.xml><?xml version="1.0" encoding="utf-8"?>
<ds:datastoreItem xmlns:ds="http://schemas.openxmlformats.org/officeDocument/2006/customXml" ds:itemID="{0CE8E8EA-AAAF-4155-BE92-0B3A368F8BAB}">
  <ds:schemaRefs>
    <ds:schemaRef ds:uri="http://schemas.microsoft.com/sharepoint/v3/contenttype/forms"/>
  </ds:schemaRefs>
</ds:datastoreItem>
</file>

<file path=customXml/itemProps3.xml><?xml version="1.0" encoding="utf-8"?>
<ds:datastoreItem xmlns:ds="http://schemas.openxmlformats.org/officeDocument/2006/customXml" ds:itemID="{43E18BE0-93B7-4D0D-A3AE-EE121BEEE8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CD7AAB-319D-4C9D-B357-560D0060D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0</Pages>
  <Words>34074</Words>
  <Characters>194227</Characters>
  <Application>Microsoft Office Word</Application>
  <DocSecurity>0</DocSecurity>
  <Lines>1618</Lines>
  <Paragraphs>455</Paragraphs>
  <ScaleCrop>false</ScaleCrop>
  <Company/>
  <LinksUpToDate>false</LinksUpToDate>
  <CharactersWithSpaces>22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Kelly Marjanovic</cp:lastModifiedBy>
  <cp:revision>59</cp:revision>
  <dcterms:created xsi:type="dcterms:W3CDTF">2024-08-06T03:03:00Z</dcterms:created>
  <dcterms:modified xsi:type="dcterms:W3CDTF">2024-09-1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fU9pvZik"/&gt;&lt;style id="http://www.zotero.org/styles/apa" locale="en-US" hasBibliography="1" bibliographyStyleHasBeenSet="1"/&gt;&lt;prefs&gt;&lt;pref name="fieldType" value="Field"/&gt;&lt;/prefs&gt;&lt;/data&gt;</vt:lpwstr>
  </property>
  <property fmtid="{D5CDD505-2E9C-101B-9397-08002B2CF9AE}" pid="4" name="MediaServiceImageTags">
    <vt:lpwstr/>
  </property>
</Properties>
</file>